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3D84E7" w14:textId="666651A4" w:rsidR="0097595E" w:rsidRPr="0097595E" w:rsidRDefault="7CD16A84" w:rsidP="003F0E24">
      <w:pPr>
        <w:pStyle w:val="Figure"/>
      </w:pPr>
      <w:r>
        <w:t>.</w:t>
      </w:r>
      <w:r w:rsidR="00212310">
        <w:rPr>
          <w:noProof/>
        </w:rPr>
        <w:drawing>
          <wp:inline distT="0" distB="0" distL="0" distR="0" wp14:anchorId="7E56EF8B" wp14:editId="3F79B6C3">
            <wp:extent cx="2870200" cy="2870200"/>
            <wp:effectExtent l="0" t="0" r="0" b="0"/>
            <wp:docPr id="69516250" name="Picture 1" descr="A logo of a mach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516250" name="Picture 1" descr="A logo of a machine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70200" cy="2870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206E00" w14:textId="77777777" w:rsidR="0097595E" w:rsidRPr="0097595E" w:rsidRDefault="0097595E" w:rsidP="003F0E24"/>
    <w:p w14:paraId="0BE0DB40" w14:textId="77777777" w:rsidR="00CC598E" w:rsidRDefault="00CC598E" w:rsidP="003F0E24"/>
    <w:p w14:paraId="0328FF46" w14:textId="10A10245" w:rsidR="0097595E" w:rsidRPr="00512002" w:rsidRDefault="00795D34" w:rsidP="003F0E24">
      <w:pPr>
        <w:pStyle w:val="Title"/>
      </w:pPr>
      <w:r>
        <w:t>Literature Review Report</w:t>
      </w:r>
    </w:p>
    <w:p w14:paraId="56D5CAEA" w14:textId="77777777" w:rsidR="0097595E" w:rsidRPr="0097595E" w:rsidRDefault="0097595E" w:rsidP="003F0E24"/>
    <w:p w14:paraId="62D64C79" w14:textId="5C617A0D" w:rsidR="0097595E" w:rsidRPr="00ED020D" w:rsidRDefault="00212310" w:rsidP="003F0E24">
      <w:pPr>
        <w:pStyle w:val="Subtitle"/>
      </w:pPr>
      <w:r>
        <w:t>AI-integrated smith machine with energy harvesting module</w:t>
      </w:r>
    </w:p>
    <w:p w14:paraId="6CAF9495" w14:textId="1125B98D" w:rsidR="006035DA" w:rsidRDefault="006035DA" w:rsidP="003F0E24">
      <w:pPr>
        <w:pStyle w:val="Figure"/>
      </w:pPr>
    </w:p>
    <w:p w14:paraId="155CC346" w14:textId="77777777" w:rsidR="00785BFB" w:rsidRDefault="00785BFB" w:rsidP="003F0E24">
      <w:pPr>
        <w:rPr>
          <w:lang w:val="fr-CA"/>
        </w:rPr>
      </w:pPr>
    </w:p>
    <w:p w14:paraId="291198B7" w14:textId="77777777" w:rsidR="00212310" w:rsidRDefault="00212310" w:rsidP="003F0E24">
      <w:pPr>
        <w:rPr>
          <w:lang w:val="fr-CA"/>
        </w:rPr>
      </w:pPr>
    </w:p>
    <w:p w14:paraId="170D02A1" w14:textId="77777777" w:rsidR="00212310" w:rsidRDefault="00212310" w:rsidP="003F0E24">
      <w:pPr>
        <w:rPr>
          <w:lang w:val="fr-CA"/>
        </w:rPr>
      </w:pPr>
    </w:p>
    <w:p w14:paraId="2052F161" w14:textId="77777777" w:rsidR="00212310" w:rsidRDefault="00212310" w:rsidP="003F0E24">
      <w:pPr>
        <w:rPr>
          <w:lang w:val="fr-CA"/>
        </w:rPr>
      </w:pPr>
    </w:p>
    <w:p w14:paraId="6DA4C4C2" w14:textId="77777777" w:rsidR="00212310" w:rsidRDefault="00212310" w:rsidP="003F0E24">
      <w:pPr>
        <w:rPr>
          <w:lang w:val="fr-CA"/>
        </w:rPr>
      </w:pPr>
    </w:p>
    <w:p w14:paraId="2DB4C3D3" w14:textId="77777777" w:rsidR="00212310" w:rsidRDefault="00212310" w:rsidP="003F0E24">
      <w:pPr>
        <w:rPr>
          <w:lang w:val="fr-CA"/>
        </w:rPr>
      </w:pPr>
    </w:p>
    <w:p w14:paraId="1A32B5CC" w14:textId="1650ADAB" w:rsidR="00785BFB" w:rsidRPr="00395B38" w:rsidRDefault="00212310" w:rsidP="003F0E24">
      <w:pPr>
        <w:pStyle w:val="Subtitle"/>
      </w:pPr>
      <w:proofErr w:type="spellStart"/>
      <w:r>
        <w:t>Biofit</w:t>
      </w:r>
      <w:proofErr w:type="spellEnd"/>
      <w:r>
        <w:t xml:space="preserve"> Engineers</w:t>
      </w:r>
    </w:p>
    <w:p w14:paraId="4B06D524" w14:textId="77777777" w:rsidR="00923182" w:rsidRPr="00395B38" w:rsidRDefault="00923182" w:rsidP="003F0E24"/>
    <w:p w14:paraId="4E368899" w14:textId="2F6E7637" w:rsidR="004A120A" w:rsidRDefault="00785BFB" w:rsidP="003F0E24">
      <w:pPr>
        <w:pStyle w:val="Subtitle"/>
        <w:sectPr w:rsidR="004A120A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>
        <w:t>Friday</w:t>
      </w:r>
      <w:r w:rsidR="0097595E" w:rsidRPr="2713D1F3">
        <w:t xml:space="preserve"> </w:t>
      </w:r>
      <w:r w:rsidR="00212310">
        <w:t>February</w:t>
      </w:r>
      <w:r>
        <w:t xml:space="preserve"> </w:t>
      </w:r>
      <w:r w:rsidR="00D43EF0">
        <w:t>7</w:t>
      </w:r>
      <w:proofErr w:type="gramStart"/>
      <w:r w:rsidR="00212310" w:rsidRPr="00212310">
        <w:rPr>
          <w:vertAlign w:val="superscript"/>
        </w:rPr>
        <w:t>th</w:t>
      </w:r>
      <w:r w:rsidR="00212310">
        <w:t xml:space="preserve"> </w:t>
      </w:r>
      <w:r>
        <w:t>,</w:t>
      </w:r>
      <w:proofErr w:type="gramEnd"/>
      <w:r w:rsidR="0097595E" w:rsidRPr="2713D1F3">
        <w:t xml:space="preserve"> 202</w:t>
      </w:r>
      <w:r w:rsidR="00212310">
        <w:t>5</w:t>
      </w:r>
    </w:p>
    <w:p w14:paraId="48B0811B" w14:textId="77777777" w:rsidR="00C26916" w:rsidRPr="00990FFA" w:rsidRDefault="0097595E" w:rsidP="003F0E24">
      <w:pPr>
        <w:pStyle w:val="HeadingiexcludedfromTOC"/>
      </w:pPr>
      <w:r w:rsidRPr="00990FFA">
        <w:lastRenderedPageBreak/>
        <w:t>Abstract</w:t>
      </w:r>
    </w:p>
    <w:p w14:paraId="14207482" w14:textId="6A60CCAD" w:rsidR="006B4887" w:rsidRDefault="006B4887">
      <w:pPr>
        <w:spacing w:after="160" w:line="278" w:lineRule="auto"/>
        <w:jc w:val="left"/>
        <w:rPr>
          <w:sz w:val="40"/>
          <w:szCs w:val="40"/>
        </w:rPr>
      </w:pPr>
      <w:r>
        <w:br w:type="page"/>
      </w:r>
    </w:p>
    <w:p w14:paraId="30636E45" w14:textId="1B7FE27C" w:rsidR="0601598C" w:rsidRDefault="0601598C" w:rsidP="003F0E24">
      <w:pPr>
        <w:pStyle w:val="HeadingiexcludedfromTOC"/>
      </w:pPr>
      <w:r w:rsidRPr="0601598C">
        <w:lastRenderedPageBreak/>
        <w:t>Table of Content</w:t>
      </w:r>
    </w:p>
    <w:sdt>
      <w:sdtPr>
        <w:id w:val="280981175"/>
        <w:docPartObj>
          <w:docPartGallery w:val="Table of Contents"/>
          <w:docPartUnique/>
        </w:docPartObj>
      </w:sdtPr>
      <w:sdtContent>
        <w:p w14:paraId="2DBFDCAE" w14:textId="04288105" w:rsidR="006400AE" w:rsidRDefault="2CF9D85C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r>
            <w:fldChar w:fldCharType="begin"/>
          </w:r>
          <w:r w:rsidR="00990FFA">
            <w:instrText>TOC \o "1-3" \z \u \h</w:instrText>
          </w:r>
          <w:r>
            <w:fldChar w:fldCharType="separate"/>
          </w:r>
          <w:hyperlink w:anchor="_Toc188883334" w:history="1">
            <w:r w:rsidR="006400AE" w:rsidRPr="00926058">
              <w:rPr>
                <w:rStyle w:val="Hyperlink"/>
                <w:noProof/>
              </w:rPr>
              <w:t>List of Figures</w:t>
            </w:r>
            <w:r w:rsidR="006400AE">
              <w:rPr>
                <w:noProof/>
                <w:webHidden/>
              </w:rPr>
              <w:tab/>
            </w:r>
            <w:r w:rsidR="006400AE">
              <w:rPr>
                <w:noProof/>
                <w:webHidden/>
              </w:rPr>
              <w:fldChar w:fldCharType="begin"/>
            </w:r>
            <w:r w:rsidR="006400AE">
              <w:rPr>
                <w:noProof/>
                <w:webHidden/>
              </w:rPr>
              <w:instrText xml:space="preserve"> PAGEREF _Toc188883334 \h </w:instrText>
            </w:r>
            <w:r w:rsidR="006400AE">
              <w:rPr>
                <w:noProof/>
                <w:webHidden/>
              </w:rPr>
            </w:r>
            <w:r w:rsidR="006400AE">
              <w:rPr>
                <w:noProof/>
                <w:webHidden/>
              </w:rPr>
              <w:fldChar w:fldCharType="separate"/>
            </w:r>
            <w:r w:rsidR="006400AE">
              <w:rPr>
                <w:noProof/>
                <w:webHidden/>
              </w:rPr>
              <w:t>iii</w:t>
            </w:r>
            <w:r w:rsidR="006400AE">
              <w:rPr>
                <w:noProof/>
                <w:webHidden/>
              </w:rPr>
              <w:fldChar w:fldCharType="end"/>
            </w:r>
          </w:hyperlink>
        </w:p>
        <w:p w14:paraId="3481C7AB" w14:textId="592770FD" w:rsidR="006400AE" w:rsidRDefault="006400AE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35" w:history="1">
            <w:r w:rsidRPr="00926058">
              <w:rPr>
                <w:rStyle w:val="Hyperlink"/>
                <w:noProof/>
              </w:rPr>
              <w:t>List of Tab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D5B765" w14:textId="355304BF" w:rsidR="006400AE" w:rsidRDefault="006400AE">
          <w:pPr>
            <w:pStyle w:val="TOC1"/>
            <w:tabs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36" w:history="1">
            <w:r w:rsidRPr="00926058">
              <w:rPr>
                <w:rStyle w:val="Hyperlink"/>
                <w:noProof/>
              </w:rPr>
              <w:t>List of Abbrevi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E99A73" w14:textId="39177AFF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37" w:history="1">
            <w:r w:rsidRPr="00926058">
              <w:rPr>
                <w:rStyle w:val="Hyperlink"/>
                <w:noProof/>
              </w:rPr>
              <w:t>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Introduction and project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D6F1E3" w14:textId="1A514B80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38" w:history="1">
            <w:r w:rsidRPr="00926058">
              <w:rPr>
                <w:rStyle w:val="Hyperlink"/>
                <w:noProof/>
              </w:rPr>
              <w:t>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Overview of fitness equip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0A6F94" w14:textId="006D0456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39" w:history="1">
            <w:r w:rsidRPr="00926058">
              <w:rPr>
                <w:rStyle w:val="Hyperlink"/>
                <w:noProof/>
              </w:rPr>
              <w:t>2.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ypes of gym machi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6739A2" w14:textId="580A8BB3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0" w:history="1">
            <w:r w:rsidRPr="00926058">
              <w:rPr>
                <w:rStyle w:val="Hyperlink"/>
                <w:noProof/>
              </w:rPr>
              <w:t>2.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1AF6E2" w14:textId="0A48A8BE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1" w:history="1">
            <w:r w:rsidRPr="00926058">
              <w:rPr>
                <w:rStyle w:val="Hyperlink"/>
                <w:noProof/>
              </w:rPr>
              <w:t>2.3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7E1FD4" w14:textId="114AA713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2" w:history="1">
            <w:r w:rsidRPr="00926058">
              <w:rPr>
                <w:rStyle w:val="Hyperlink"/>
                <w:noProof/>
              </w:rPr>
              <w:t>2.4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97FF27" w14:textId="013DE07F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3" w:history="1">
            <w:r w:rsidRPr="00926058">
              <w:rPr>
                <w:rStyle w:val="Hyperlink"/>
                <w:noProof/>
              </w:rPr>
              <w:t>2.5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244DAA" w14:textId="0789435A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4" w:history="1">
            <w:r w:rsidRPr="00926058">
              <w:rPr>
                <w:rStyle w:val="Hyperlink"/>
                <w:noProof/>
              </w:rPr>
              <w:t>3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Biomechanical principles of muscle buil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C44C13" w14:textId="0FDCCFA5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5" w:history="1">
            <w:r w:rsidRPr="00926058">
              <w:rPr>
                <w:rStyle w:val="Hyperlink"/>
                <w:noProof/>
              </w:rPr>
              <w:t>3.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A73C29" w14:textId="347E9CF0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6" w:history="1">
            <w:r w:rsidRPr="00926058">
              <w:rPr>
                <w:rStyle w:val="Hyperlink"/>
                <w:noProof/>
              </w:rPr>
              <w:t>3.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BBC0C4" w14:textId="5AC18EB6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7" w:history="1">
            <w:r w:rsidRPr="00926058">
              <w:rPr>
                <w:rStyle w:val="Hyperlink"/>
                <w:iCs/>
                <w:noProof/>
              </w:rPr>
              <w:t>3.3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DF112A" w14:textId="59AAB2C9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8" w:history="1">
            <w:r w:rsidRPr="00926058">
              <w:rPr>
                <w:rStyle w:val="Hyperlink"/>
                <w:noProof/>
              </w:rPr>
              <w:t>3.4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opic #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A2831A" w14:textId="7C57C04C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49" w:history="1">
            <w:r w:rsidRPr="00926058">
              <w:rPr>
                <w:rStyle w:val="Hyperlink"/>
                <w:noProof/>
              </w:rPr>
              <w:t>4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Injury prevention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8C4641" w14:textId="18A5E195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0" w:history="1">
            <w:r w:rsidRPr="00926058">
              <w:rPr>
                <w:rStyle w:val="Hyperlink"/>
                <w:noProof/>
              </w:rPr>
              <w:t>4.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6FDBDE" w14:textId="095D7C7C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1" w:history="1">
            <w:r w:rsidRPr="00926058">
              <w:rPr>
                <w:rStyle w:val="Hyperlink"/>
                <w:noProof/>
              </w:rPr>
              <w:t>5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Demograph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52AC96" w14:textId="24BB6991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2" w:history="1">
            <w:r w:rsidRPr="00926058">
              <w:rPr>
                <w:rStyle w:val="Hyperlink"/>
                <w:noProof/>
              </w:rPr>
              <w:t>5.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Beginner gym-goer outlooks and behaviou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3E7A3" w14:textId="5C982BE2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3" w:history="1">
            <w:r w:rsidRPr="00926058">
              <w:rPr>
                <w:rStyle w:val="Hyperlink"/>
                <w:noProof/>
              </w:rPr>
              <w:t>5.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Intermediate gym-goer outlook and behaviou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CA167A" w14:textId="3CA9BBED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4" w:history="1">
            <w:r w:rsidRPr="00926058">
              <w:rPr>
                <w:rStyle w:val="Hyperlink"/>
                <w:noProof/>
              </w:rPr>
              <w:t>5.3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Advanced gym-goer outlook and behavio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CD445A" w14:textId="45E10268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5" w:history="1">
            <w:r w:rsidRPr="00926058">
              <w:rPr>
                <w:rStyle w:val="Hyperlink"/>
                <w:noProof/>
              </w:rPr>
              <w:t>5.4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Professionals and athletes outlooks and behaviou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C3F81A" w14:textId="7EC3D220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6" w:history="1">
            <w:r w:rsidRPr="00926058">
              <w:rPr>
                <w:rStyle w:val="Hyperlink"/>
                <w:noProof/>
              </w:rPr>
              <w:t>6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Energy harvesting methods in fitness equip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11DB42" w14:textId="4A728D41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7" w:history="1">
            <w:r w:rsidRPr="00926058">
              <w:rPr>
                <w:rStyle w:val="Hyperlink"/>
                <w:noProof/>
              </w:rPr>
              <w:t>6.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Method #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153656" w14:textId="5AACEC3C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8" w:history="1">
            <w:r w:rsidRPr="00926058">
              <w:rPr>
                <w:rStyle w:val="Hyperlink"/>
                <w:noProof/>
              </w:rPr>
              <w:t>6.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Method #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D26665" w14:textId="23AC0337" w:rsidR="006400AE" w:rsidRDefault="006400AE">
          <w:pPr>
            <w:pStyle w:val="TOC2"/>
            <w:tabs>
              <w:tab w:val="left" w:pos="96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59" w:history="1">
            <w:r w:rsidRPr="00926058">
              <w:rPr>
                <w:rStyle w:val="Hyperlink"/>
                <w:noProof/>
              </w:rPr>
              <w:t>6.3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Method #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AF12C7" w14:textId="235B4281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0" w:history="1">
            <w:r w:rsidRPr="00926058">
              <w:rPr>
                <w:rStyle w:val="Hyperlink"/>
                <w:noProof/>
              </w:rPr>
              <w:t>7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Sensors and electronics in gym machi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7006DA" w14:textId="1D649CFB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1" w:history="1">
            <w:r w:rsidRPr="00926058">
              <w:rPr>
                <w:rStyle w:val="Hyperlink"/>
                <w:noProof/>
              </w:rPr>
              <w:t>8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Form feedback algorith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C3B9A1" w14:textId="4C73E6DF" w:rsidR="006400AE" w:rsidRDefault="006400AE">
          <w:pPr>
            <w:pStyle w:val="TOC1"/>
            <w:tabs>
              <w:tab w:val="left" w:pos="48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2" w:history="1">
            <w:r w:rsidRPr="00926058">
              <w:rPr>
                <w:rStyle w:val="Hyperlink"/>
                <w:noProof/>
              </w:rPr>
              <w:t>9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Sustainability and the fitness indust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B52690" w14:textId="597D6479" w:rsidR="006400AE" w:rsidRDefault="006400AE">
          <w:pPr>
            <w:pStyle w:val="TOC1"/>
            <w:tabs>
              <w:tab w:val="left" w:pos="72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3" w:history="1">
            <w:r w:rsidRPr="00926058">
              <w:rPr>
                <w:rStyle w:val="Hyperlink"/>
                <w:noProof/>
              </w:rPr>
              <w:t>10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Ethics and reg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952A52" w14:textId="26863533" w:rsidR="006400AE" w:rsidRDefault="006400AE">
          <w:pPr>
            <w:pStyle w:val="TOC2"/>
            <w:tabs>
              <w:tab w:val="left" w:pos="120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4" w:history="1">
            <w:r w:rsidRPr="00926058">
              <w:rPr>
                <w:rStyle w:val="Hyperlink"/>
                <w:noProof/>
              </w:rPr>
              <w:t>10.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Review of ethical consider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85549F" w14:textId="0BB9B857" w:rsidR="006400AE" w:rsidRDefault="006400AE">
          <w:pPr>
            <w:pStyle w:val="TOC2"/>
            <w:tabs>
              <w:tab w:val="left" w:pos="120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5" w:history="1">
            <w:r w:rsidRPr="00926058">
              <w:rPr>
                <w:rStyle w:val="Hyperlink"/>
                <w:noProof/>
              </w:rPr>
              <w:t>10.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Technical standards and cod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0C2085" w14:textId="62CB95AA" w:rsidR="006400AE" w:rsidRDefault="006400AE">
          <w:pPr>
            <w:pStyle w:val="TOC1"/>
            <w:tabs>
              <w:tab w:val="left" w:pos="72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6" w:history="1">
            <w:r w:rsidRPr="00926058">
              <w:rPr>
                <w:rStyle w:val="Hyperlink"/>
                <w:noProof/>
              </w:rPr>
              <w:t>11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Market resear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48501B" w14:textId="085A5BF6" w:rsidR="006400AE" w:rsidRDefault="006400AE">
          <w:pPr>
            <w:pStyle w:val="TOC1"/>
            <w:tabs>
              <w:tab w:val="left" w:pos="72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7" w:history="1">
            <w:r w:rsidRPr="00926058">
              <w:rPr>
                <w:rStyle w:val="Hyperlink"/>
                <w:noProof/>
              </w:rPr>
              <w:t>12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Design criteria and restri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35E1B8" w14:textId="3EF2EE30" w:rsidR="006400AE" w:rsidRDefault="006400AE">
          <w:pPr>
            <w:pStyle w:val="TOC1"/>
            <w:tabs>
              <w:tab w:val="left" w:pos="72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8" w:history="1">
            <w:r w:rsidRPr="00926058">
              <w:rPr>
                <w:rStyle w:val="Hyperlink"/>
                <w:noProof/>
              </w:rPr>
              <w:t>13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211560" w14:textId="3AE43361" w:rsidR="006400AE" w:rsidRDefault="006400AE">
          <w:pPr>
            <w:pStyle w:val="TOC1"/>
            <w:tabs>
              <w:tab w:val="left" w:pos="72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69" w:history="1">
            <w:r w:rsidRPr="00926058">
              <w:rPr>
                <w:rStyle w:val="Hyperlink"/>
                <w:noProof/>
              </w:rPr>
              <w:t>14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3DF34B" w14:textId="11AF30AA" w:rsidR="006400AE" w:rsidRDefault="006400AE">
          <w:pPr>
            <w:pStyle w:val="TOC1"/>
            <w:tabs>
              <w:tab w:val="left" w:pos="720"/>
              <w:tab w:val="right" w:leader="dot" w:pos="9350"/>
            </w:tabs>
            <w:rPr>
              <w:rFonts w:asciiTheme="minorHAnsi" w:hAnsiTheme="minorHAnsi" w:cstheme="minorBidi"/>
              <w:noProof/>
              <w:lang w:eastAsia="en-CA"/>
            </w:rPr>
          </w:pPr>
          <w:hyperlink w:anchor="_Toc188883370" w:history="1">
            <w:r w:rsidRPr="00926058">
              <w:rPr>
                <w:rStyle w:val="Hyperlink"/>
                <w:noProof/>
              </w:rPr>
              <w:t>15.</w:t>
            </w:r>
            <w:r>
              <w:rPr>
                <w:rFonts w:asciiTheme="minorHAnsi" w:hAnsiTheme="minorHAnsi" w:cstheme="minorBidi"/>
                <w:noProof/>
                <w:lang w:eastAsia="en-CA"/>
              </w:rPr>
              <w:tab/>
            </w:r>
            <w:r w:rsidRPr="00926058">
              <w:rPr>
                <w:rStyle w:val="Hyperlink"/>
                <w:noProof/>
              </w:rPr>
              <w:t>Appendi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88833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8FE224" w14:textId="23AB61FC" w:rsidR="00D43EF0" w:rsidRPr="00242E9A" w:rsidRDefault="2CF9D85C" w:rsidP="003F0E24">
          <w:pPr>
            <w:pStyle w:val="TOC1"/>
            <w:rPr>
              <w:noProof/>
              <w:color w:val="467886" w:themeColor="hyperlink"/>
              <w:u w:val="single"/>
            </w:rPr>
          </w:pPr>
          <w:r>
            <w:fldChar w:fldCharType="end"/>
          </w:r>
        </w:p>
      </w:sdtContent>
    </w:sdt>
    <w:p w14:paraId="087F0EE5" w14:textId="31CD6512" w:rsidR="00212310" w:rsidRDefault="498CB5CB" w:rsidP="00212310">
      <w:pPr>
        <w:pStyle w:val="HeadingiiincludeinTOC"/>
      </w:pPr>
      <w:fldSimple w:instr=" TOC \h \z \c &quot;Figure&quot; ">
        <w:bookmarkStart w:id="0" w:name="_Toc188883334"/>
        <w:r>
          <w:t>List of Figures</w:t>
        </w:r>
        <w:bookmarkEnd w:id="0"/>
      </w:fldSimple>
    </w:p>
    <w:p w14:paraId="38F8DAEC" w14:textId="2FAB1F42" w:rsidR="498CB5CB" w:rsidRPr="00D43EF0" w:rsidRDefault="008844ED" w:rsidP="003F0E24">
      <w:r>
        <w:fldChar w:fldCharType="begin"/>
      </w:r>
      <w:r w:rsidR="498CB5CB">
        <w:instrText xml:space="preserve"> TOC \h \z \c "Table" </w:instrText>
      </w:r>
      <w:r>
        <w:fldChar w:fldCharType="separate"/>
      </w:r>
    </w:p>
    <w:p w14:paraId="0A7E092D" w14:textId="77777777" w:rsidR="00FF1C81" w:rsidRDefault="498CB5CB" w:rsidP="003F0E24">
      <w:pPr>
        <w:pStyle w:val="HeadingiiincludeinTOC"/>
        <w:rPr>
          <w:noProof/>
        </w:rPr>
      </w:pPr>
      <w:bookmarkStart w:id="1" w:name="_Toc188883335"/>
      <w:r>
        <w:t>List of Tables</w:t>
      </w:r>
      <w:bookmarkEnd w:id="1"/>
      <w:r w:rsidR="008844ED">
        <w:fldChar w:fldCharType="end"/>
      </w:r>
      <w:r w:rsidR="00D478E5">
        <w:rPr>
          <w:noProof/>
        </w:rPr>
        <w:fldChar w:fldCharType="begin"/>
      </w:r>
      <w:r w:rsidR="00D478E5">
        <w:rPr>
          <w:noProof/>
        </w:rPr>
        <w:instrText xml:space="preserve"> TOC \h \z \c "Table" </w:instrText>
      </w:r>
      <w:r w:rsidR="00D478E5">
        <w:rPr>
          <w:noProof/>
        </w:rPr>
        <w:fldChar w:fldCharType="separate"/>
      </w:r>
    </w:p>
    <w:p w14:paraId="2FC3C7D0" w14:textId="54EA42BC" w:rsidR="00D43EF0" w:rsidRPr="00D478E5" w:rsidRDefault="00D478E5" w:rsidP="003F0E24">
      <w:pPr>
        <w:pStyle w:val="TableofFigures"/>
        <w:rPr>
          <w:noProof/>
        </w:rPr>
      </w:pPr>
      <w:r>
        <w:rPr>
          <w:noProof/>
        </w:rPr>
        <w:fldChar w:fldCharType="end"/>
      </w:r>
    </w:p>
    <w:p w14:paraId="798F474D" w14:textId="1E5B63F2" w:rsidR="00BD478C" w:rsidRDefault="00BD478C" w:rsidP="003F0E24">
      <w:pPr>
        <w:pStyle w:val="HeadingiiincludeinTOC"/>
      </w:pPr>
      <w:bookmarkStart w:id="2" w:name="_Toc188883336"/>
      <w:r>
        <w:rPr>
          <w:rFonts w:hint="eastAsia"/>
        </w:rPr>
        <w:t xml:space="preserve">List of </w:t>
      </w:r>
      <w:r w:rsidR="3DF77E55">
        <w:t>Abbreviations</w:t>
      </w:r>
      <w:bookmarkEnd w:id="2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63"/>
        <w:gridCol w:w="4669"/>
      </w:tblGrid>
      <w:tr w:rsidR="00BD478C" w14:paraId="61E89C3F" w14:textId="77777777" w:rsidTr="00F0146F">
        <w:trPr>
          <w:jc w:val="center"/>
        </w:trPr>
        <w:tc>
          <w:tcPr>
            <w:tcW w:w="1563" w:type="dxa"/>
            <w:vAlign w:val="center"/>
          </w:tcPr>
          <w:p w14:paraId="68212B78" w14:textId="5FA24E17" w:rsidR="00BD478C" w:rsidRDefault="00515547" w:rsidP="00260250">
            <w:pPr>
              <w:pStyle w:val="Tableheading"/>
            </w:pPr>
            <w:r>
              <w:rPr>
                <w:rFonts w:hint="eastAsia"/>
              </w:rPr>
              <w:t>Abbreviation</w:t>
            </w:r>
          </w:p>
        </w:tc>
        <w:tc>
          <w:tcPr>
            <w:tcW w:w="4669" w:type="dxa"/>
            <w:vAlign w:val="center"/>
          </w:tcPr>
          <w:p w14:paraId="5B8D970C" w14:textId="1050A6F4" w:rsidR="00BD478C" w:rsidRDefault="00515547" w:rsidP="00260250">
            <w:pPr>
              <w:pStyle w:val="Tableheading"/>
            </w:pPr>
            <w:r>
              <w:rPr>
                <w:rFonts w:hint="eastAsia"/>
              </w:rPr>
              <w:t>Meaning</w:t>
            </w:r>
          </w:p>
        </w:tc>
      </w:tr>
    </w:tbl>
    <w:p w14:paraId="22316FC1" w14:textId="13401452" w:rsidR="00870069" w:rsidRDefault="00870069" w:rsidP="00E20D55">
      <w:pPr>
        <w:pStyle w:val="Heading1"/>
        <w:sectPr w:rsidR="00870069" w:rsidSect="00870069">
          <w:footerReference w:type="default" r:id="rId9"/>
          <w:pgSz w:w="12240" w:h="15840"/>
          <w:pgMar w:top="1440" w:right="1440" w:bottom="1440" w:left="1440" w:header="708" w:footer="708" w:gutter="0"/>
          <w:pgNumType w:fmt="lowerRoman" w:start="1"/>
          <w:cols w:space="708"/>
          <w:docGrid w:linePitch="360"/>
        </w:sectPr>
      </w:pPr>
      <w:bookmarkStart w:id="3" w:name="_Introduction_and_project"/>
      <w:bookmarkEnd w:id="3"/>
    </w:p>
    <w:p w14:paraId="14BF335F" w14:textId="39771BC2" w:rsidR="002F734D" w:rsidRDefault="002F734D" w:rsidP="00E20D55">
      <w:pPr>
        <w:pStyle w:val="Heading1"/>
      </w:pPr>
      <w:bookmarkStart w:id="4" w:name="_Toc188883337"/>
      <w:r w:rsidRPr="00E20D55">
        <w:rPr>
          <w:rFonts w:hint="eastAsia"/>
        </w:rPr>
        <w:lastRenderedPageBreak/>
        <w:t>Introduction</w:t>
      </w:r>
      <w:r w:rsidR="00932DEE">
        <w:t xml:space="preserve"> and project description</w:t>
      </w:r>
      <w:bookmarkEnd w:id="4"/>
      <w:r w:rsidR="00ED5155">
        <w:t xml:space="preserve"> (Brunel</w:t>
      </w:r>
      <w:r w:rsidR="007358DB">
        <w:t xml:space="preserve"> &amp; Dani</w:t>
      </w:r>
      <w:r w:rsidR="00ED5155">
        <w:t>)</w:t>
      </w:r>
    </w:p>
    <w:p w14:paraId="2A8A5AF2" w14:textId="478ABFCE" w:rsidR="006400AE" w:rsidRDefault="006400AE" w:rsidP="00E20D55">
      <w:pPr>
        <w:pStyle w:val="Heading1"/>
      </w:pPr>
      <w:bookmarkStart w:id="5" w:name="_Toc188883338"/>
      <w:r>
        <w:t>Overview of fitness equipment</w:t>
      </w:r>
      <w:bookmarkEnd w:id="5"/>
      <w:r>
        <w:t xml:space="preserve"> </w:t>
      </w:r>
      <w:r w:rsidR="00ED5155">
        <w:t>(Brunel</w:t>
      </w:r>
      <w:r w:rsidR="007358DB">
        <w:t>, Yassine &amp; Shaheed</w:t>
      </w:r>
      <w:r w:rsidR="00ED5155">
        <w:t>)</w:t>
      </w:r>
    </w:p>
    <w:p w14:paraId="122CA7AA" w14:textId="7EA707EE" w:rsidR="00326181" w:rsidRPr="00E20D55" w:rsidRDefault="0019311B" w:rsidP="00E20D55">
      <w:pPr>
        <w:pStyle w:val="Heading2"/>
      </w:pPr>
      <w:bookmarkStart w:id="6" w:name="_Toc188883339"/>
      <w:r w:rsidRPr="00E20D55">
        <w:t>T</w:t>
      </w:r>
      <w:r w:rsidR="00711385" w:rsidRPr="00E20D55">
        <w:t>ypes of</w:t>
      </w:r>
      <w:r w:rsidR="006400AE">
        <w:t xml:space="preserve"> gym machines</w:t>
      </w:r>
      <w:bookmarkEnd w:id="6"/>
    </w:p>
    <w:p w14:paraId="476AF9EA" w14:textId="450548BA" w:rsidR="00C23664" w:rsidRDefault="006400AE" w:rsidP="00E20D55">
      <w:pPr>
        <w:pStyle w:val="Heading2"/>
      </w:pPr>
      <w:bookmarkStart w:id="7" w:name="_Toc188883340"/>
      <w:r>
        <w:t>Topic #2</w:t>
      </w:r>
      <w:bookmarkEnd w:id="7"/>
    </w:p>
    <w:p w14:paraId="6D25468B" w14:textId="565D5333" w:rsidR="005D2F5A" w:rsidRDefault="006400AE" w:rsidP="00E20D55">
      <w:pPr>
        <w:pStyle w:val="Heading2"/>
      </w:pPr>
      <w:bookmarkStart w:id="8" w:name="_Toc188883341"/>
      <w:r>
        <w:t>Topic #3</w:t>
      </w:r>
      <w:bookmarkEnd w:id="8"/>
    </w:p>
    <w:p w14:paraId="4AD37516" w14:textId="0A07A3B2" w:rsidR="00FC2650" w:rsidRDefault="006400AE" w:rsidP="00BF23AC">
      <w:pPr>
        <w:pStyle w:val="Heading2"/>
      </w:pPr>
      <w:bookmarkStart w:id="9" w:name="_Toc188883342"/>
      <w:r>
        <w:t>Topic #4</w:t>
      </w:r>
      <w:bookmarkEnd w:id="9"/>
    </w:p>
    <w:p w14:paraId="4B8C94E4" w14:textId="2B8EFE4F" w:rsidR="00DA0047" w:rsidRDefault="006400AE" w:rsidP="00EA47B8">
      <w:pPr>
        <w:pStyle w:val="Heading2"/>
      </w:pPr>
      <w:bookmarkStart w:id="10" w:name="_Mechanical_properties_of"/>
      <w:bookmarkStart w:id="11" w:name="_Toc188883343"/>
      <w:bookmarkEnd w:id="10"/>
      <w:r>
        <w:t>Topic #5</w:t>
      </w:r>
      <w:bookmarkEnd w:id="11"/>
    </w:p>
    <w:p w14:paraId="2197B4A3" w14:textId="77777777" w:rsidR="00361925" w:rsidRPr="00361925" w:rsidRDefault="00361925" w:rsidP="00361925"/>
    <w:p w14:paraId="0BBAA7E4" w14:textId="5A324CFA" w:rsidR="002F734D" w:rsidRPr="002F734D" w:rsidRDefault="00212310" w:rsidP="00E20D55">
      <w:pPr>
        <w:pStyle w:val="Heading1"/>
      </w:pPr>
      <w:bookmarkStart w:id="12" w:name="_Toc188883344"/>
      <w:r>
        <w:t>Biomechanical principles of muscle building</w:t>
      </w:r>
      <w:bookmarkEnd w:id="12"/>
      <w:r w:rsidR="009A011B">
        <w:t xml:space="preserve"> (Yassine</w:t>
      </w:r>
      <w:r w:rsidR="007358DB">
        <w:t>, Brunel &amp; Shaheed</w:t>
      </w:r>
      <w:r w:rsidR="009A011B">
        <w:t>)</w:t>
      </w:r>
    </w:p>
    <w:p w14:paraId="3C7D0BB5" w14:textId="5918A532" w:rsidR="00924085" w:rsidRDefault="0014796F" w:rsidP="003F0E24">
      <w:pPr>
        <w:pStyle w:val="Heading2"/>
      </w:pPr>
      <w:bookmarkStart w:id="13" w:name="_Toc188883345"/>
      <w:r>
        <w:t>Overview</w:t>
      </w:r>
      <w:bookmarkStart w:id="14" w:name="_Epidemiology_and_burden"/>
      <w:bookmarkEnd w:id="13"/>
      <w:bookmarkEnd w:id="14"/>
    </w:p>
    <w:p w14:paraId="0FED21C5" w14:textId="2C70BE39" w:rsidR="0085480A" w:rsidRDefault="006400AE" w:rsidP="00F8012D">
      <w:pPr>
        <w:pStyle w:val="Heading2"/>
      </w:pPr>
      <w:bookmarkStart w:id="15" w:name="_Types_of_bone"/>
      <w:bookmarkStart w:id="16" w:name="_Toc188883346"/>
      <w:bookmarkEnd w:id="15"/>
      <w:r>
        <w:t>Topic #2</w:t>
      </w:r>
      <w:bookmarkEnd w:id="16"/>
    </w:p>
    <w:p w14:paraId="0B9B5877" w14:textId="7C8857D4" w:rsidR="00E9135D" w:rsidRPr="00DA5C94" w:rsidRDefault="006400AE" w:rsidP="00F8012D">
      <w:pPr>
        <w:pStyle w:val="Heading2"/>
        <w:rPr>
          <w:iCs/>
        </w:rPr>
      </w:pPr>
      <w:bookmarkStart w:id="17" w:name="_Normal_healing"/>
      <w:bookmarkStart w:id="18" w:name="_Toc188883347"/>
      <w:bookmarkEnd w:id="17"/>
      <w:r>
        <w:t>Topic #3</w:t>
      </w:r>
      <w:bookmarkEnd w:id="18"/>
    </w:p>
    <w:p w14:paraId="1AF3A5E1" w14:textId="2D309712" w:rsidR="00DC1964" w:rsidRDefault="00DC1964" w:rsidP="00212310">
      <w:pPr>
        <w:pStyle w:val="Figure"/>
        <w:jc w:val="both"/>
      </w:pPr>
    </w:p>
    <w:p w14:paraId="78188C6A" w14:textId="1C528DCA" w:rsidR="00212310" w:rsidRDefault="006400AE" w:rsidP="00212310">
      <w:pPr>
        <w:pStyle w:val="Heading2"/>
      </w:pPr>
      <w:bookmarkStart w:id="19" w:name="_Abnormal_healing"/>
      <w:bookmarkStart w:id="20" w:name="_Toc188883348"/>
      <w:bookmarkEnd w:id="19"/>
      <w:r>
        <w:t>Topic #4</w:t>
      </w:r>
      <w:bookmarkEnd w:id="20"/>
    </w:p>
    <w:p w14:paraId="3FED6F47" w14:textId="77777777" w:rsidR="006400AE" w:rsidRPr="006400AE" w:rsidRDefault="006400AE" w:rsidP="006400AE"/>
    <w:p w14:paraId="28AFF46A" w14:textId="6EA145BC" w:rsidR="00982FF2" w:rsidRDefault="00212310" w:rsidP="00E20D55">
      <w:pPr>
        <w:pStyle w:val="Heading1"/>
      </w:pPr>
      <w:bookmarkStart w:id="21" w:name="_Treatment_and_management"/>
      <w:bookmarkStart w:id="22" w:name="_Toc188883349"/>
      <w:bookmarkEnd w:id="21"/>
      <w:r>
        <w:t>Injury prevention methods</w:t>
      </w:r>
      <w:bookmarkEnd w:id="22"/>
      <w:r w:rsidR="009A011B">
        <w:t xml:space="preserve"> (Dani)</w:t>
      </w:r>
    </w:p>
    <w:p w14:paraId="04291791" w14:textId="31285875" w:rsidR="00DC3EAE" w:rsidRDefault="00DC3EAE" w:rsidP="00A532A8">
      <w:pPr>
        <w:pStyle w:val="Heading2"/>
      </w:pPr>
      <w:bookmarkStart w:id="23" w:name="_Toc188883350"/>
      <w:r>
        <w:t>Overview</w:t>
      </w:r>
      <w:bookmarkEnd w:id="23"/>
    </w:p>
    <w:p w14:paraId="3E83528A" w14:textId="77777777" w:rsidR="006400AE" w:rsidRPr="006400AE" w:rsidRDefault="006400AE" w:rsidP="006400AE"/>
    <w:p w14:paraId="339386FE" w14:textId="404810B3" w:rsidR="00982FF2" w:rsidRDefault="00212310" w:rsidP="00E20D55">
      <w:pPr>
        <w:pStyle w:val="Heading1"/>
      </w:pPr>
      <w:bookmarkStart w:id="24" w:name="_Bone_imaging_technologies"/>
      <w:bookmarkStart w:id="25" w:name="_Toc188883351"/>
      <w:bookmarkEnd w:id="24"/>
      <w:r>
        <w:lastRenderedPageBreak/>
        <w:t>Demographics</w:t>
      </w:r>
      <w:bookmarkEnd w:id="25"/>
      <w:r>
        <w:t xml:space="preserve"> </w:t>
      </w:r>
      <w:r w:rsidR="00ED5155">
        <w:t>(</w:t>
      </w:r>
      <w:proofErr w:type="spellStart"/>
      <w:r w:rsidR="00ED5155">
        <w:t>Nwike</w:t>
      </w:r>
      <w:proofErr w:type="spellEnd"/>
      <w:r w:rsidR="00ED5155">
        <w:t>)</w:t>
      </w:r>
    </w:p>
    <w:p w14:paraId="0EE21701" w14:textId="5F75FD00" w:rsidR="00021EFB" w:rsidRPr="00021EFB" w:rsidRDefault="00A6393F" w:rsidP="000425A1">
      <w:pPr>
        <w:pStyle w:val="Heading2"/>
      </w:pPr>
      <w:bookmarkStart w:id="26" w:name="_Toc188883352"/>
      <w:r>
        <w:t>Beginner gym-goer outlooks and behaviours</w:t>
      </w:r>
      <w:bookmarkEnd w:id="26"/>
    </w:p>
    <w:p w14:paraId="2F48A5BC" w14:textId="6C756737" w:rsidR="003267CC" w:rsidRPr="003267CC" w:rsidRDefault="00A6393F" w:rsidP="00542852">
      <w:pPr>
        <w:pStyle w:val="Heading2"/>
      </w:pPr>
      <w:bookmarkStart w:id="27" w:name="_Toc188883353"/>
      <w:r>
        <w:t>Intermediate gym-goer outlook and behaviours</w:t>
      </w:r>
      <w:bookmarkEnd w:id="27"/>
    </w:p>
    <w:p w14:paraId="4C34D790" w14:textId="51FD9990" w:rsidR="003267CC" w:rsidRPr="003267CC" w:rsidRDefault="00A6393F" w:rsidP="002462E8">
      <w:pPr>
        <w:pStyle w:val="Heading2"/>
      </w:pPr>
      <w:bookmarkStart w:id="28" w:name="_Toc188883354"/>
      <w:r>
        <w:t xml:space="preserve">Advanced gym-goer outlook and </w:t>
      </w:r>
      <w:bookmarkEnd w:id="28"/>
      <w:r w:rsidR="00EC455F">
        <w:t>behaviours</w:t>
      </w:r>
    </w:p>
    <w:p w14:paraId="71A680F4" w14:textId="77777777" w:rsidR="00A6393F" w:rsidRDefault="00A6393F" w:rsidP="00A6393F">
      <w:pPr>
        <w:pStyle w:val="Heading2"/>
      </w:pPr>
      <w:bookmarkStart w:id="29" w:name="_Toc188883355"/>
      <w:r>
        <w:t xml:space="preserve">Professionals and </w:t>
      </w:r>
      <w:proofErr w:type="gramStart"/>
      <w:r>
        <w:t>athletes</w:t>
      </w:r>
      <w:proofErr w:type="gramEnd"/>
      <w:r>
        <w:t xml:space="preserve"> outlooks and behaviours</w:t>
      </w:r>
      <w:bookmarkEnd w:id="29"/>
    </w:p>
    <w:p w14:paraId="266E9EF6" w14:textId="77777777" w:rsidR="00A6393F" w:rsidRPr="00A6393F" w:rsidRDefault="00A6393F" w:rsidP="00A6393F"/>
    <w:p w14:paraId="5387AF46" w14:textId="76F41D93" w:rsidR="00A6393F" w:rsidRPr="00A6393F" w:rsidRDefault="00A6393F" w:rsidP="00A6393F">
      <w:pPr>
        <w:pStyle w:val="Heading1"/>
      </w:pPr>
      <w:bookmarkStart w:id="30" w:name="_Toc188883356"/>
      <w:r>
        <w:t>Energy harvesting methods in fitness equipment</w:t>
      </w:r>
      <w:bookmarkEnd w:id="30"/>
      <w:r w:rsidR="009A011B">
        <w:t xml:space="preserve"> (Adrien)</w:t>
      </w:r>
    </w:p>
    <w:p w14:paraId="3B0BC204" w14:textId="1B5CFD2A" w:rsidR="231AD69B" w:rsidRDefault="00A6393F" w:rsidP="00B13A50">
      <w:pPr>
        <w:pStyle w:val="Heading2"/>
      </w:pPr>
      <w:bookmarkStart w:id="31" w:name="_Blood_flow_measurement"/>
      <w:bookmarkStart w:id="32" w:name="_Toc188883357"/>
      <w:bookmarkEnd w:id="31"/>
      <w:r>
        <w:t>Method #1</w:t>
      </w:r>
      <w:bookmarkEnd w:id="32"/>
    </w:p>
    <w:p w14:paraId="68AF2CA7" w14:textId="737F5447" w:rsidR="1BEDABD1" w:rsidRDefault="00A6393F" w:rsidP="00C27768">
      <w:pPr>
        <w:pStyle w:val="Heading2"/>
      </w:pPr>
      <w:bookmarkStart w:id="33" w:name="_Toc188883358"/>
      <w:r>
        <w:t>Method #2</w:t>
      </w:r>
      <w:bookmarkEnd w:id="33"/>
    </w:p>
    <w:p w14:paraId="014D298B" w14:textId="2B4ED8CE" w:rsidR="42B84C31" w:rsidRDefault="00A6393F" w:rsidP="00C27768">
      <w:pPr>
        <w:pStyle w:val="Heading2"/>
      </w:pPr>
      <w:bookmarkStart w:id="34" w:name="_Toc188883359"/>
      <w:r>
        <w:t>Method #3</w:t>
      </w:r>
      <w:bookmarkEnd w:id="34"/>
    </w:p>
    <w:p w14:paraId="54FA770E" w14:textId="77777777" w:rsidR="00A6393F" w:rsidRPr="00A6393F" w:rsidRDefault="00A6393F" w:rsidP="00A6393F"/>
    <w:p w14:paraId="60A9455B" w14:textId="0A490FF7" w:rsidR="00A6393F" w:rsidRDefault="00A6393F" w:rsidP="00E20D55">
      <w:pPr>
        <w:pStyle w:val="Heading1"/>
      </w:pPr>
      <w:bookmarkStart w:id="35" w:name="_Toc188883360"/>
      <w:r>
        <w:t>Sensors and electronics in gym machines</w:t>
      </w:r>
      <w:bookmarkEnd w:id="35"/>
      <w:r w:rsidR="009A011B">
        <w:t xml:space="preserve"> (Adrien</w:t>
      </w:r>
      <w:r w:rsidR="007D1351">
        <w:t xml:space="preserve"> &amp; </w:t>
      </w:r>
      <w:proofErr w:type="spellStart"/>
      <w:r w:rsidR="007D1351">
        <w:t>Nwike</w:t>
      </w:r>
      <w:proofErr w:type="spellEnd"/>
      <w:r w:rsidR="009A011B">
        <w:t>)</w:t>
      </w:r>
    </w:p>
    <w:p w14:paraId="74B39ABD" w14:textId="77777777" w:rsidR="006400AE" w:rsidRPr="006400AE" w:rsidRDefault="006400AE" w:rsidP="006400AE"/>
    <w:p w14:paraId="01225B79" w14:textId="0A08557E" w:rsidR="00A6393F" w:rsidRDefault="00A6393F" w:rsidP="00A6393F">
      <w:pPr>
        <w:pStyle w:val="Heading1"/>
      </w:pPr>
      <w:bookmarkStart w:id="36" w:name="_Toc188883361"/>
      <w:r>
        <w:t>Form feedback algorithms</w:t>
      </w:r>
      <w:bookmarkEnd w:id="36"/>
      <w:r w:rsidR="00361925">
        <w:t xml:space="preserve"> (</w:t>
      </w:r>
      <w:proofErr w:type="spellStart"/>
      <w:r w:rsidR="00361925">
        <w:t>Nwike</w:t>
      </w:r>
      <w:proofErr w:type="spellEnd"/>
      <w:r w:rsidR="00361925">
        <w:t>)</w:t>
      </w:r>
    </w:p>
    <w:p w14:paraId="3B29A2FF" w14:textId="77777777" w:rsidR="006400AE" w:rsidRPr="006400AE" w:rsidRDefault="006400AE" w:rsidP="006400AE"/>
    <w:p w14:paraId="2FDABF34" w14:textId="2EF3A034" w:rsidR="00A6393F" w:rsidRDefault="00A6393F" w:rsidP="00E20D55">
      <w:pPr>
        <w:pStyle w:val="Heading1"/>
      </w:pPr>
      <w:bookmarkStart w:id="37" w:name="_Toc188883362"/>
      <w:r>
        <w:t>Sustainability and the fitness industry</w:t>
      </w:r>
      <w:bookmarkEnd w:id="37"/>
      <w:r w:rsidR="009A011B">
        <w:t xml:space="preserve"> (Dani)</w:t>
      </w:r>
    </w:p>
    <w:p w14:paraId="211F276E" w14:textId="77777777" w:rsidR="006400AE" w:rsidRPr="006400AE" w:rsidRDefault="006400AE" w:rsidP="006400AE"/>
    <w:p w14:paraId="5E9DAB7C" w14:textId="4938AAA0" w:rsidR="0C3D8466" w:rsidRPr="005A6200" w:rsidRDefault="000D09C1" w:rsidP="00E20D55">
      <w:pPr>
        <w:pStyle w:val="Heading1"/>
      </w:pPr>
      <w:bookmarkStart w:id="38" w:name="_Toc188883363"/>
      <w:r>
        <w:lastRenderedPageBreak/>
        <w:t>Ethics and regulations</w:t>
      </w:r>
      <w:bookmarkEnd w:id="38"/>
      <w:r w:rsidR="00361925">
        <w:t xml:space="preserve"> (</w:t>
      </w:r>
      <w:r w:rsidR="009A011B">
        <w:t>Shaheed)</w:t>
      </w:r>
    </w:p>
    <w:p w14:paraId="2333D55C" w14:textId="542F2D9C" w:rsidR="0C3D8466" w:rsidRPr="000D09C1" w:rsidRDefault="0C3D8466" w:rsidP="00C27768">
      <w:pPr>
        <w:pStyle w:val="Heading2"/>
      </w:pPr>
      <w:bookmarkStart w:id="39" w:name="_Toc188883364"/>
      <w:r w:rsidRPr="000D09C1">
        <w:t>Review of ethical considerations</w:t>
      </w:r>
      <w:bookmarkEnd w:id="39"/>
    </w:p>
    <w:p w14:paraId="73DF98CB" w14:textId="1EBD4741" w:rsidR="1117037F" w:rsidRDefault="0025402C" w:rsidP="00C27768">
      <w:pPr>
        <w:pStyle w:val="Heading2"/>
      </w:pPr>
      <w:bookmarkStart w:id="40" w:name="_Toc188883365"/>
      <w:r>
        <w:t>Technical s</w:t>
      </w:r>
      <w:r w:rsidR="002D5A33">
        <w:t xml:space="preserve">tandards and </w:t>
      </w:r>
      <w:r w:rsidR="00C956E5">
        <w:t>codes</w:t>
      </w:r>
      <w:bookmarkEnd w:id="40"/>
    </w:p>
    <w:p w14:paraId="692AF038" w14:textId="77777777" w:rsidR="006400AE" w:rsidRPr="006400AE" w:rsidRDefault="006400AE" w:rsidP="006400AE"/>
    <w:p w14:paraId="5215A820" w14:textId="6EA88239" w:rsidR="006400AE" w:rsidRDefault="006400AE" w:rsidP="00E20D55">
      <w:pPr>
        <w:pStyle w:val="Heading1"/>
      </w:pPr>
      <w:bookmarkStart w:id="41" w:name="_Toc188883366"/>
      <w:r>
        <w:t>Market research</w:t>
      </w:r>
      <w:bookmarkEnd w:id="41"/>
      <w:r w:rsidR="00361925">
        <w:t xml:space="preserve"> (Brunel)</w:t>
      </w:r>
    </w:p>
    <w:p w14:paraId="74DC2E12" w14:textId="77777777" w:rsidR="006400AE" w:rsidRDefault="006400AE" w:rsidP="006400AE"/>
    <w:p w14:paraId="64D1762F" w14:textId="77777777" w:rsidR="006400AE" w:rsidRPr="006400AE" w:rsidRDefault="006400AE" w:rsidP="006400AE"/>
    <w:p w14:paraId="6F80E276" w14:textId="2C49404D" w:rsidR="170CAA1F" w:rsidRDefault="0A925468" w:rsidP="00E20D55">
      <w:pPr>
        <w:pStyle w:val="Heading1"/>
      </w:pPr>
      <w:bookmarkStart w:id="42" w:name="_Toc188883367"/>
      <w:r>
        <w:t xml:space="preserve">Design </w:t>
      </w:r>
      <w:r w:rsidR="00A2418D">
        <w:t>c</w:t>
      </w:r>
      <w:r>
        <w:t>riteria and restrictions</w:t>
      </w:r>
      <w:bookmarkEnd w:id="42"/>
      <w:r w:rsidR="00361925">
        <w:t xml:space="preserve"> (Whole team)</w:t>
      </w:r>
    </w:p>
    <w:p w14:paraId="1DA287F9" w14:textId="41607D4B" w:rsidR="3BB24DA6" w:rsidRDefault="00A94415" w:rsidP="003F0E24">
      <w:r>
        <w:fldChar w:fldCharType="begin"/>
      </w:r>
      <w:r>
        <w:instrText xml:space="preserve"> REF _Ref178315322 \h </w:instrText>
      </w:r>
      <w:r>
        <w:fldChar w:fldCharType="separate"/>
      </w:r>
      <w:r>
        <w:t xml:space="preserve">Table </w:t>
      </w:r>
      <w:r>
        <w:rPr>
          <w:noProof/>
        </w:rPr>
        <w:t>5</w:t>
      </w:r>
      <w:r>
        <w:fldChar w:fldCharType="end"/>
      </w:r>
      <w:r>
        <w:t xml:space="preserve"> lists</w:t>
      </w:r>
      <w:r w:rsidR="5EC13C6E">
        <w:t xml:space="preserve"> </w:t>
      </w:r>
      <w:r>
        <w:t>some potential</w:t>
      </w:r>
      <w:r w:rsidR="5EC13C6E">
        <w:t xml:space="preserve"> criteria</w:t>
      </w:r>
      <w:r>
        <w:t xml:space="preserve"> for the future design, based on the preceding literature review.</w:t>
      </w:r>
    </w:p>
    <w:p w14:paraId="044312F5" w14:textId="0385728F" w:rsidR="00A2418D" w:rsidRDefault="00A2418D" w:rsidP="003F0E24">
      <w:pPr>
        <w:pStyle w:val="Caption"/>
      </w:pPr>
      <w:bookmarkStart w:id="43" w:name="_Ref178315322"/>
      <w:bookmarkStart w:id="44" w:name="_Toc178373477"/>
      <w:r>
        <w:t xml:space="preserve">Table </w:t>
      </w:r>
      <w:fldSimple w:instr=" SEQ Table \* ARABIC ">
        <w:r>
          <w:rPr>
            <w:noProof/>
          </w:rPr>
          <w:t>5</w:t>
        </w:r>
      </w:fldSimple>
      <w:bookmarkEnd w:id="43"/>
      <w:r>
        <w:t>: Preliminary design criteria</w:t>
      </w:r>
      <w:r w:rsidR="0078391F">
        <w:t xml:space="preserve">, arranged by category and with </w:t>
      </w:r>
      <w:r w:rsidR="00606CCE">
        <w:t>references</w:t>
      </w:r>
      <w:r>
        <w:t>.</w:t>
      </w:r>
      <w:bookmarkEnd w:id="44"/>
    </w:p>
    <w:tbl>
      <w:tblPr>
        <w:tblStyle w:val="TableGrid"/>
        <w:tblW w:w="9776" w:type="dxa"/>
        <w:jc w:val="center"/>
        <w:tblLayout w:type="fixed"/>
        <w:tblLook w:val="06A0" w:firstRow="1" w:lastRow="0" w:firstColumn="1" w:lastColumn="0" w:noHBand="1" w:noVBand="1"/>
      </w:tblPr>
      <w:tblGrid>
        <w:gridCol w:w="1413"/>
        <w:gridCol w:w="2977"/>
        <w:gridCol w:w="3685"/>
        <w:gridCol w:w="1701"/>
      </w:tblGrid>
      <w:tr w:rsidR="00AF07BD" w:rsidRPr="008B4284" w14:paraId="235449C6" w14:textId="05D7619C" w:rsidTr="00B05AEF">
        <w:trPr>
          <w:trHeight w:val="300"/>
          <w:jc w:val="center"/>
        </w:trPr>
        <w:tc>
          <w:tcPr>
            <w:tcW w:w="1413" w:type="dxa"/>
            <w:vAlign w:val="center"/>
          </w:tcPr>
          <w:p w14:paraId="4CD5AC2C" w14:textId="33B1E653" w:rsidR="00AF07BD" w:rsidRPr="008B4284" w:rsidRDefault="00B00D89" w:rsidP="00D77D37">
            <w:pPr>
              <w:pStyle w:val="Tableheading"/>
            </w:pPr>
            <w:r>
              <w:t>Category</w:t>
            </w:r>
          </w:p>
        </w:tc>
        <w:tc>
          <w:tcPr>
            <w:tcW w:w="2977" w:type="dxa"/>
            <w:vAlign w:val="center"/>
          </w:tcPr>
          <w:p w14:paraId="7B19234B" w14:textId="1D1C9F35" w:rsidR="00AF07BD" w:rsidRPr="008B4284" w:rsidRDefault="00AF07BD" w:rsidP="00D77D37">
            <w:pPr>
              <w:pStyle w:val="Tableheading"/>
            </w:pPr>
            <w:r w:rsidRPr="008B4284">
              <w:t>Design criteria</w:t>
            </w:r>
          </w:p>
        </w:tc>
        <w:tc>
          <w:tcPr>
            <w:tcW w:w="3685" w:type="dxa"/>
            <w:vAlign w:val="center"/>
          </w:tcPr>
          <w:p w14:paraId="7586A73B" w14:textId="10F2BD56" w:rsidR="00AF07BD" w:rsidRPr="008B4284" w:rsidRDefault="00C60BFA" w:rsidP="00D77D37">
            <w:pPr>
              <w:pStyle w:val="Tableheading"/>
            </w:pPr>
            <w:r>
              <w:t>Value</w:t>
            </w:r>
            <w:r w:rsidR="00C2052B">
              <w:t>(s)</w:t>
            </w:r>
          </w:p>
        </w:tc>
        <w:tc>
          <w:tcPr>
            <w:tcW w:w="1701" w:type="dxa"/>
            <w:vAlign w:val="center"/>
          </w:tcPr>
          <w:p w14:paraId="32C863E1" w14:textId="26730F50" w:rsidR="00AF07BD" w:rsidRDefault="00AF07BD" w:rsidP="00D77D37">
            <w:pPr>
              <w:pStyle w:val="Tableheading"/>
            </w:pPr>
            <w:r>
              <w:t>Ref</w:t>
            </w:r>
            <w:r w:rsidR="00C60BFA">
              <w:t>.</w:t>
            </w:r>
          </w:p>
        </w:tc>
      </w:tr>
      <w:tr w:rsidR="006400AE" w:rsidRPr="008B4284" w14:paraId="160465DA" w14:textId="77777777" w:rsidTr="00B05AEF">
        <w:trPr>
          <w:trHeight w:val="300"/>
          <w:jc w:val="center"/>
        </w:trPr>
        <w:tc>
          <w:tcPr>
            <w:tcW w:w="1413" w:type="dxa"/>
            <w:vAlign w:val="center"/>
          </w:tcPr>
          <w:p w14:paraId="1C96A8C2" w14:textId="77777777" w:rsidR="006400AE" w:rsidRDefault="006400AE" w:rsidP="00D77D37">
            <w:pPr>
              <w:pStyle w:val="Tableheading"/>
            </w:pPr>
          </w:p>
          <w:p w14:paraId="635D5EA1" w14:textId="77777777" w:rsidR="006400AE" w:rsidRDefault="006400AE" w:rsidP="00D77D37">
            <w:pPr>
              <w:pStyle w:val="Tableheading"/>
            </w:pPr>
          </w:p>
        </w:tc>
        <w:tc>
          <w:tcPr>
            <w:tcW w:w="2977" w:type="dxa"/>
            <w:vAlign w:val="center"/>
          </w:tcPr>
          <w:p w14:paraId="10044113" w14:textId="77777777" w:rsidR="006400AE" w:rsidRPr="008B4284" w:rsidRDefault="006400AE" w:rsidP="00D77D37">
            <w:pPr>
              <w:pStyle w:val="Tableheading"/>
            </w:pPr>
          </w:p>
        </w:tc>
        <w:tc>
          <w:tcPr>
            <w:tcW w:w="3685" w:type="dxa"/>
            <w:vAlign w:val="center"/>
          </w:tcPr>
          <w:p w14:paraId="0E412FAD" w14:textId="77777777" w:rsidR="006400AE" w:rsidRDefault="006400AE" w:rsidP="00D77D37">
            <w:pPr>
              <w:pStyle w:val="Tableheading"/>
            </w:pPr>
          </w:p>
        </w:tc>
        <w:tc>
          <w:tcPr>
            <w:tcW w:w="1701" w:type="dxa"/>
            <w:vAlign w:val="center"/>
          </w:tcPr>
          <w:p w14:paraId="75CEB50B" w14:textId="77777777" w:rsidR="006400AE" w:rsidRDefault="006400AE" w:rsidP="00D77D37">
            <w:pPr>
              <w:pStyle w:val="Tableheading"/>
            </w:pPr>
          </w:p>
        </w:tc>
      </w:tr>
      <w:tr w:rsidR="006400AE" w:rsidRPr="008B4284" w14:paraId="22A82B26" w14:textId="77777777" w:rsidTr="00B05AEF">
        <w:trPr>
          <w:trHeight w:val="300"/>
          <w:jc w:val="center"/>
        </w:trPr>
        <w:tc>
          <w:tcPr>
            <w:tcW w:w="1413" w:type="dxa"/>
            <w:vAlign w:val="center"/>
          </w:tcPr>
          <w:p w14:paraId="30827BA2" w14:textId="77777777" w:rsidR="006400AE" w:rsidRDefault="006400AE" w:rsidP="00D77D37">
            <w:pPr>
              <w:pStyle w:val="Tableheading"/>
            </w:pPr>
          </w:p>
        </w:tc>
        <w:tc>
          <w:tcPr>
            <w:tcW w:w="2977" w:type="dxa"/>
            <w:vAlign w:val="center"/>
          </w:tcPr>
          <w:p w14:paraId="18CDC73A" w14:textId="77777777" w:rsidR="006400AE" w:rsidRPr="008B4284" w:rsidRDefault="006400AE" w:rsidP="00D77D37">
            <w:pPr>
              <w:pStyle w:val="Tableheading"/>
            </w:pPr>
          </w:p>
        </w:tc>
        <w:tc>
          <w:tcPr>
            <w:tcW w:w="3685" w:type="dxa"/>
            <w:vAlign w:val="center"/>
          </w:tcPr>
          <w:p w14:paraId="2960B997" w14:textId="77777777" w:rsidR="006400AE" w:rsidRDefault="006400AE" w:rsidP="00D77D37">
            <w:pPr>
              <w:pStyle w:val="Tableheading"/>
            </w:pPr>
          </w:p>
        </w:tc>
        <w:tc>
          <w:tcPr>
            <w:tcW w:w="1701" w:type="dxa"/>
            <w:vAlign w:val="center"/>
          </w:tcPr>
          <w:p w14:paraId="7EBC8E33" w14:textId="77777777" w:rsidR="006400AE" w:rsidRDefault="006400AE" w:rsidP="00D77D37">
            <w:pPr>
              <w:pStyle w:val="Tableheading"/>
            </w:pPr>
          </w:p>
        </w:tc>
      </w:tr>
      <w:tr w:rsidR="006400AE" w:rsidRPr="008B4284" w14:paraId="2B7E1D1A" w14:textId="77777777" w:rsidTr="00B05AEF">
        <w:trPr>
          <w:trHeight w:val="300"/>
          <w:jc w:val="center"/>
        </w:trPr>
        <w:tc>
          <w:tcPr>
            <w:tcW w:w="1413" w:type="dxa"/>
            <w:vAlign w:val="center"/>
          </w:tcPr>
          <w:p w14:paraId="4E150B4C" w14:textId="77777777" w:rsidR="006400AE" w:rsidRDefault="006400AE" w:rsidP="00D77D37">
            <w:pPr>
              <w:pStyle w:val="Tableheading"/>
            </w:pPr>
          </w:p>
          <w:p w14:paraId="17E022F5" w14:textId="77777777" w:rsidR="006400AE" w:rsidRDefault="006400AE" w:rsidP="00D77D37">
            <w:pPr>
              <w:pStyle w:val="Tableheading"/>
            </w:pPr>
          </w:p>
        </w:tc>
        <w:tc>
          <w:tcPr>
            <w:tcW w:w="2977" w:type="dxa"/>
            <w:vAlign w:val="center"/>
          </w:tcPr>
          <w:p w14:paraId="0CA9D75D" w14:textId="77777777" w:rsidR="006400AE" w:rsidRPr="008B4284" w:rsidRDefault="006400AE" w:rsidP="00D77D37">
            <w:pPr>
              <w:pStyle w:val="Tableheading"/>
            </w:pPr>
          </w:p>
        </w:tc>
        <w:tc>
          <w:tcPr>
            <w:tcW w:w="3685" w:type="dxa"/>
            <w:vAlign w:val="center"/>
          </w:tcPr>
          <w:p w14:paraId="6AB7D3C3" w14:textId="77777777" w:rsidR="006400AE" w:rsidRDefault="006400AE" w:rsidP="00D77D37">
            <w:pPr>
              <w:pStyle w:val="Tableheading"/>
            </w:pPr>
          </w:p>
        </w:tc>
        <w:tc>
          <w:tcPr>
            <w:tcW w:w="1701" w:type="dxa"/>
            <w:vAlign w:val="center"/>
          </w:tcPr>
          <w:p w14:paraId="2943DCE6" w14:textId="77777777" w:rsidR="006400AE" w:rsidRDefault="006400AE" w:rsidP="00D77D37">
            <w:pPr>
              <w:pStyle w:val="Tableheading"/>
            </w:pPr>
          </w:p>
        </w:tc>
      </w:tr>
      <w:tr w:rsidR="006400AE" w:rsidRPr="008B4284" w14:paraId="51331028" w14:textId="77777777" w:rsidTr="00B05AEF">
        <w:trPr>
          <w:trHeight w:val="300"/>
          <w:jc w:val="center"/>
        </w:trPr>
        <w:tc>
          <w:tcPr>
            <w:tcW w:w="1413" w:type="dxa"/>
            <w:vAlign w:val="center"/>
          </w:tcPr>
          <w:p w14:paraId="7C9FF921" w14:textId="77777777" w:rsidR="006400AE" w:rsidRDefault="006400AE" w:rsidP="00D77D37">
            <w:pPr>
              <w:pStyle w:val="Tableheading"/>
            </w:pPr>
          </w:p>
        </w:tc>
        <w:tc>
          <w:tcPr>
            <w:tcW w:w="2977" w:type="dxa"/>
            <w:vAlign w:val="center"/>
          </w:tcPr>
          <w:p w14:paraId="20254F11" w14:textId="77777777" w:rsidR="006400AE" w:rsidRPr="008B4284" w:rsidRDefault="006400AE" w:rsidP="00D77D37">
            <w:pPr>
              <w:pStyle w:val="Tableheading"/>
            </w:pPr>
          </w:p>
        </w:tc>
        <w:tc>
          <w:tcPr>
            <w:tcW w:w="3685" w:type="dxa"/>
            <w:vAlign w:val="center"/>
          </w:tcPr>
          <w:p w14:paraId="5256FE31" w14:textId="77777777" w:rsidR="006400AE" w:rsidRDefault="006400AE" w:rsidP="00D77D37">
            <w:pPr>
              <w:pStyle w:val="Tableheading"/>
            </w:pPr>
          </w:p>
        </w:tc>
        <w:tc>
          <w:tcPr>
            <w:tcW w:w="1701" w:type="dxa"/>
            <w:vAlign w:val="center"/>
          </w:tcPr>
          <w:p w14:paraId="6E626E6C" w14:textId="77777777" w:rsidR="006400AE" w:rsidRDefault="006400AE" w:rsidP="00D77D37">
            <w:pPr>
              <w:pStyle w:val="Tableheading"/>
            </w:pPr>
          </w:p>
        </w:tc>
      </w:tr>
      <w:tr w:rsidR="004F3787" w:rsidRPr="008B4284" w14:paraId="73A4E30E" w14:textId="77777777" w:rsidTr="00B05AEF">
        <w:trPr>
          <w:trHeight w:val="300"/>
          <w:jc w:val="center"/>
        </w:trPr>
        <w:tc>
          <w:tcPr>
            <w:tcW w:w="1413" w:type="dxa"/>
            <w:vAlign w:val="center"/>
          </w:tcPr>
          <w:p w14:paraId="2BAE2505" w14:textId="77777777" w:rsidR="004F3787" w:rsidRDefault="004F3787" w:rsidP="00D77D37">
            <w:pPr>
              <w:pStyle w:val="Tableheading"/>
            </w:pPr>
          </w:p>
        </w:tc>
        <w:tc>
          <w:tcPr>
            <w:tcW w:w="2977" w:type="dxa"/>
            <w:vAlign w:val="center"/>
          </w:tcPr>
          <w:p w14:paraId="52CEF9B9" w14:textId="77777777" w:rsidR="004F3787" w:rsidRPr="008B4284" w:rsidRDefault="004F3787" w:rsidP="00D77D37">
            <w:pPr>
              <w:pStyle w:val="Tableheading"/>
            </w:pPr>
          </w:p>
        </w:tc>
        <w:tc>
          <w:tcPr>
            <w:tcW w:w="3685" w:type="dxa"/>
            <w:vAlign w:val="center"/>
          </w:tcPr>
          <w:p w14:paraId="694EFDEE" w14:textId="77777777" w:rsidR="004F3787" w:rsidRDefault="004F3787" w:rsidP="00D77D37">
            <w:pPr>
              <w:pStyle w:val="Tableheading"/>
            </w:pPr>
          </w:p>
        </w:tc>
        <w:tc>
          <w:tcPr>
            <w:tcW w:w="1701" w:type="dxa"/>
            <w:vAlign w:val="center"/>
          </w:tcPr>
          <w:p w14:paraId="1670777E" w14:textId="77777777" w:rsidR="004F3787" w:rsidRDefault="004F3787" w:rsidP="00D77D37">
            <w:pPr>
              <w:pStyle w:val="Tableheading"/>
            </w:pPr>
          </w:p>
        </w:tc>
      </w:tr>
    </w:tbl>
    <w:p w14:paraId="58F12755" w14:textId="0B99A885" w:rsidR="00FA2C6A" w:rsidRDefault="00FA2C6A" w:rsidP="00E20D55">
      <w:pPr>
        <w:pStyle w:val="Heading1"/>
      </w:pPr>
      <w:bookmarkStart w:id="45" w:name="_Toc188883368"/>
      <w:r>
        <w:t>Conclusion</w:t>
      </w:r>
      <w:bookmarkEnd w:id="45"/>
      <w:r w:rsidR="004F3787">
        <w:t xml:space="preserve"> (Brunel)</w:t>
      </w:r>
    </w:p>
    <w:p w14:paraId="0FF0F6A3" w14:textId="307A8478" w:rsidR="219E490C" w:rsidRDefault="5EECDA33" w:rsidP="003F0E24">
      <w:r>
        <w:t xml:space="preserve">In conclusion, </w:t>
      </w:r>
      <w:r w:rsidR="088FC40E">
        <w:t xml:space="preserve">due to the </w:t>
      </w:r>
      <w:r w:rsidR="07EBB8B0">
        <w:t xml:space="preserve">broad scope </w:t>
      </w:r>
      <w:r w:rsidR="614F42DC">
        <w:t xml:space="preserve">of the proposed </w:t>
      </w:r>
      <w:r w:rsidR="5907C0F6">
        <w:t xml:space="preserve">project description, </w:t>
      </w:r>
      <w:r w:rsidR="51189145">
        <w:t xml:space="preserve">the </w:t>
      </w:r>
      <w:r w:rsidR="405BB3F2">
        <w:t xml:space="preserve">literature review </w:t>
      </w:r>
      <w:r w:rsidR="07EBB8B0">
        <w:t xml:space="preserve">explored all possible area of interest such as </w:t>
      </w:r>
      <w:r w:rsidR="361B70D5">
        <w:t xml:space="preserve">biomaterials, </w:t>
      </w:r>
      <w:r w:rsidR="146B06B7">
        <w:t xml:space="preserve">mechanical </w:t>
      </w:r>
      <w:r w:rsidR="614F42DC">
        <w:t>principles of fixation devices,</w:t>
      </w:r>
      <w:r w:rsidR="219E490C">
        <w:t xml:space="preserve"> monitoring </w:t>
      </w:r>
      <w:r w:rsidR="1F8B3D48">
        <w:t>technology</w:t>
      </w:r>
      <w:r w:rsidR="69BC89BF">
        <w:t xml:space="preserve"> and </w:t>
      </w:r>
      <w:r w:rsidR="614F42DC">
        <w:t>innovations in bone fracture healing.</w:t>
      </w:r>
    </w:p>
    <w:p w14:paraId="286C9DE9" w14:textId="77777777" w:rsidR="00FB3D6D" w:rsidRDefault="00FB3D6D" w:rsidP="00E20D55">
      <w:pPr>
        <w:pStyle w:val="Heading1"/>
        <w:sectPr w:rsidR="00FB3D6D" w:rsidSect="00870069">
          <w:footerReference w:type="default" r:id="rId10"/>
          <w:pgSz w:w="12240" w:h="15840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14:paraId="789167F2" w14:textId="78BF0C9A" w:rsidR="0097595E" w:rsidRDefault="0097595E" w:rsidP="00E20D55">
      <w:pPr>
        <w:pStyle w:val="Heading1"/>
      </w:pPr>
      <w:bookmarkStart w:id="46" w:name="_Toc188883369"/>
      <w:r w:rsidRPr="0097595E">
        <w:lastRenderedPageBreak/>
        <w:t>References</w:t>
      </w:r>
      <w:bookmarkEnd w:id="46"/>
    </w:p>
    <w:p w14:paraId="42B23693" w14:textId="7787F1DC" w:rsidR="00A52FE8" w:rsidRDefault="00900730" w:rsidP="006400AE">
      <w:pPr>
        <w:pStyle w:val="Bibliography"/>
      </w:pPr>
      <w:r>
        <w:fldChar w:fldCharType="begin"/>
      </w:r>
      <w:r w:rsidR="004C6ED8">
        <w:instrText xml:space="preserve"> ADDIN ZOTERO_BIBL {"uncited":[],"omitted":[],"custom":[]} CSL_BIBLIOGRAPHY </w:instrText>
      </w:r>
      <w:r>
        <w:fldChar w:fldCharType="separate"/>
      </w:r>
    </w:p>
    <w:p w14:paraId="74E8DFDC" w14:textId="60900110" w:rsidR="000812E1" w:rsidRPr="00D43EF0" w:rsidRDefault="00900730" w:rsidP="003F0E24">
      <w:r>
        <w:fldChar w:fldCharType="end"/>
      </w:r>
    </w:p>
    <w:p w14:paraId="3EDA5517" w14:textId="77777777" w:rsidR="000812E1" w:rsidRPr="00D43EF0" w:rsidRDefault="000812E1" w:rsidP="003F0E24">
      <w:r w:rsidRPr="00D43EF0">
        <w:br w:type="page"/>
      </w:r>
    </w:p>
    <w:p w14:paraId="67AA6963" w14:textId="39DD21D9" w:rsidR="000305F5" w:rsidRDefault="0097595E" w:rsidP="00E20D55">
      <w:pPr>
        <w:pStyle w:val="Heading1"/>
      </w:pPr>
      <w:bookmarkStart w:id="47" w:name="_Toc188883370"/>
      <w:r w:rsidRPr="0097595E">
        <w:lastRenderedPageBreak/>
        <w:t>Appendices</w:t>
      </w:r>
      <w:bookmarkEnd w:id="47"/>
    </w:p>
    <w:p w14:paraId="2A9DE72A" w14:textId="4F02477B" w:rsidR="008E6990" w:rsidRPr="002F1330" w:rsidRDefault="008E6990" w:rsidP="006400AE">
      <w:pPr>
        <w:pStyle w:val="ListParagraph"/>
      </w:pPr>
    </w:p>
    <w:sectPr w:rsidR="008E6990" w:rsidRPr="002F1330" w:rsidSect="00FB3D6D">
      <w:footerReference w:type="default" r:id="rId11"/>
      <w:pgSz w:w="12240" w:h="15840"/>
      <w:pgMar w:top="1440" w:right="1440" w:bottom="1440" w:left="1440" w:header="708" w:footer="708" w:gutter="0"/>
      <w:pgNumType w:fmt="upperRoman"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6EC5A3C" w14:textId="77777777" w:rsidR="00B82551" w:rsidRDefault="00B82551" w:rsidP="003F0E24">
      <w:r>
        <w:separator/>
      </w:r>
    </w:p>
  </w:endnote>
  <w:endnote w:type="continuationSeparator" w:id="0">
    <w:p w14:paraId="35A99107" w14:textId="77777777" w:rsidR="00B82551" w:rsidRDefault="00B82551" w:rsidP="003F0E24">
      <w:r>
        <w:continuationSeparator/>
      </w:r>
    </w:p>
  </w:endnote>
  <w:endnote w:type="continuationNotice" w:id="1">
    <w:p w14:paraId="7DF5255E" w14:textId="77777777" w:rsidR="00B82551" w:rsidRDefault="00B82551" w:rsidP="003F0E2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8835552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4E7672" w14:textId="0650D297" w:rsidR="00B7122A" w:rsidRDefault="00B712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E504FBC" w14:textId="77777777" w:rsidR="00950370" w:rsidRDefault="00950370" w:rsidP="003F0E2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2710865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7E17207" w14:textId="3939F325" w:rsidR="00B7122A" w:rsidRDefault="00B712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5C918CB" w14:textId="77777777" w:rsidR="00870069" w:rsidRDefault="00870069" w:rsidP="003F0E2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60223143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0A2CFF9" w14:textId="5745203E" w:rsidR="00B7122A" w:rsidRDefault="00B7122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C177DEB" w14:textId="77777777" w:rsidR="00FB3D6D" w:rsidRDefault="00FB3D6D" w:rsidP="003F0E2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0D3D74F" w14:textId="77777777" w:rsidR="00B82551" w:rsidRDefault="00B82551" w:rsidP="003F0E24">
      <w:r>
        <w:separator/>
      </w:r>
    </w:p>
  </w:footnote>
  <w:footnote w:type="continuationSeparator" w:id="0">
    <w:p w14:paraId="71FD822A" w14:textId="77777777" w:rsidR="00B82551" w:rsidRDefault="00B82551" w:rsidP="003F0E24">
      <w:r>
        <w:continuationSeparator/>
      </w:r>
    </w:p>
  </w:footnote>
  <w:footnote w:type="continuationNotice" w:id="1">
    <w:p w14:paraId="7405E018" w14:textId="77777777" w:rsidR="00B82551" w:rsidRDefault="00B82551" w:rsidP="003F0E24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47405C"/>
    <w:multiLevelType w:val="hybridMultilevel"/>
    <w:tmpl w:val="820803A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5E6081D"/>
    <w:multiLevelType w:val="hybridMultilevel"/>
    <w:tmpl w:val="D1868D8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0E0F7E"/>
    <w:multiLevelType w:val="hybridMultilevel"/>
    <w:tmpl w:val="817E516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9E2C7A"/>
    <w:multiLevelType w:val="hybridMultilevel"/>
    <w:tmpl w:val="FFFFFFFF"/>
    <w:lvl w:ilvl="0" w:tplc="AE487ABC">
      <w:start w:val="1"/>
      <w:numFmt w:val="bullet"/>
      <w:lvlText w:val="-"/>
      <w:lvlJc w:val="left"/>
      <w:pPr>
        <w:ind w:left="1080" w:hanging="360"/>
      </w:pPr>
      <w:rPr>
        <w:rFonts w:ascii="Aptos" w:hAnsi="Aptos" w:hint="default"/>
      </w:rPr>
    </w:lvl>
    <w:lvl w:ilvl="1" w:tplc="E14A9A20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6ABACD28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763E12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B52E4CC4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82A20138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DA6754C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690094D2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C7F24458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1E7C357C"/>
    <w:multiLevelType w:val="hybridMultilevel"/>
    <w:tmpl w:val="342E32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E9A444E"/>
    <w:multiLevelType w:val="hybridMultilevel"/>
    <w:tmpl w:val="468A7638"/>
    <w:lvl w:ilvl="0" w:tplc="10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0F2A3A"/>
    <w:multiLevelType w:val="multilevel"/>
    <w:tmpl w:val="6660F5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46F71BF"/>
    <w:multiLevelType w:val="multilevel"/>
    <w:tmpl w:val="BD70F73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68D3B5E"/>
    <w:multiLevelType w:val="hybridMultilevel"/>
    <w:tmpl w:val="A902272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14380F"/>
    <w:multiLevelType w:val="multilevel"/>
    <w:tmpl w:val="7DDCDF24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2D69F76E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2E0064B6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2F714515"/>
    <w:multiLevelType w:val="multilevel"/>
    <w:tmpl w:val="F9B2DCC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6D416B"/>
    <w:multiLevelType w:val="hybridMultilevel"/>
    <w:tmpl w:val="44BA1CA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4F426FF"/>
    <w:multiLevelType w:val="hybridMultilevel"/>
    <w:tmpl w:val="98C4321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57C151C"/>
    <w:multiLevelType w:val="hybridMultilevel"/>
    <w:tmpl w:val="135AB0F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72A1276"/>
    <w:multiLevelType w:val="hybridMultilevel"/>
    <w:tmpl w:val="C108008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B6C694C"/>
    <w:multiLevelType w:val="hybridMultilevel"/>
    <w:tmpl w:val="DE0AA3F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EF62924"/>
    <w:multiLevelType w:val="hybridMultilevel"/>
    <w:tmpl w:val="05CEF45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FB24589"/>
    <w:multiLevelType w:val="hybridMultilevel"/>
    <w:tmpl w:val="D428AAC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3902E12"/>
    <w:multiLevelType w:val="hybridMultilevel"/>
    <w:tmpl w:val="34D63C9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8354FC9"/>
    <w:multiLevelType w:val="hybridMultilevel"/>
    <w:tmpl w:val="A5CADAE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E8D46EC"/>
    <w:multiLevelType w:val="hybridMultilevel"/>
    <w:tmpl w:val="0384199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621740"/>
    <w:multiLevelType w:val="hybridMultilevel"/>
    <w:tmpl w:val="2D7AE9E6"/>
    <w:lvl w:ilvl="0" w:tplc="10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0E05D6B"/>
    <w:multiLevelType w:val="hybridMultilevel"/>
    <w:tmpl w:val="1D70B4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1D06AC6"/>
    <w:multiLevelType w:val="multilevel"/>
    <w:tmpl w:val="F87E858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6" w15:restartNumberingAfterBreak="0">
    <w:nsid w:val="52346E10"/>
    <w:multiLevelType w:val="hybridMultilevel"/>
    <w:tmpl w:val="7CE4C63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3163221"/>
    <w:multiLevelType w:val="hybridMultilevel"/>
    <w:tmpl w:val="8C90D12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1BE1425"/>
    <w:multiLevelType w:val="hybridMultilevel"/>
    <w:tmpl w:val="109814D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74105ED"/>
    <w:multiLevelType w:val="multilevel"/>
    <w:tmpl w:val="3D0A0EF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68931023"/>
    <w:multiLevelType w:val="hybridMultilevel"/>
    <w:tmpl w:val="12E06F9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93A35FB"/>
    <w:multiLevelType w:val="hybridMultilevel"/>
    <w:tmpl w:val="31A25AF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B7F3FB1"/>
    <w:multiLevelType w:val="hybridMultilevel"/>
    <w:tmpl w:val="64C6826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C0F4239"/>
    <w:multiLevelType w:val="multilevel"/>
    <w:tmpl w:val="A83447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 w15:restartNumberingAfterBreak="0">
    <w:nsid w:val="6E9B6DB9"/>
    <w:multiLevelType w:val="multilevel"/>
    <w:tmpl w:val="535688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 w15:restartNumberingAfterBreak="0">
    <w:nsid w:val="6EA1571F"/>
    <w:multiLevelType w:val="hybridMultilevel"/>
    <w:tmpl w:val="47C6C48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06C2C03"/>
    <w:multiLevelType w:val="hybridMultilevel"/>
    <w:tmpl w:val="6D70B95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3199845"/>
    <w:multiLevelType w:val="hybridMultilevel"/>
    <w:tmpl w:val="FFFFFFFF"/>
    <w:lvl w:ilvl="0" w:tplc="F44A7688">
      <w:start w:val="1"/>
      <w:numFmt w:val="bullet"/>
      <w:lvlText w:val="-"/>
      <w:lvlJc w:val="left"/>
      <w:pPr>
        <w:ind w:left="1440" w:hanging="360"/>
      </w:pPr>
      <w:rPr>
        <w:rFonts w:ascii="Aptos" w:hAnsi="Aptos" w:hint="default"/>
      </w:rPr>
    </w:lvl>
    <w:lvl w:ilvl="1" w:tplc="B1EAFAEC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E4BC85C8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CB5AC432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5D86629A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14126D24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58227560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7BECB294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4AEC989C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8" w15:restartNumberingAfterBreak="0">
    <w:nsid w:val="753C43BA"/>
    <w:multiLevelType w:val="hybridMultilevel"/>
    <w:tmpl w:val="890AC936"/>
    <w:lvl w:ilvl="0" w:tplc="10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FFFFFFFF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A590D44"/>
    <w:multiLevelType w:val="hybridMultilevel"/>
    <w:tmpl w:val="399439F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A8879ED"/>
    <w:multiLevelType w:val="hybridMultilevel"/>
    <w:tmpl w:val="FFFFFFFF"/>
    <w:lvl w:ilvl="0" w:tplc="600C3940">
      <w:start w:val="1"/>
      <w:numFmt w:val="bullet"/>
      <w:lvlText w:val="-"/>
      <w:lvlJc w:val="left"/>
      <w:pPr>
        <w:ind w:left="720" w:hanging="360"/>
      </w:pPr>
      <w:rPr>
        <w:rFonts w:ascii="Aptos" w:hAnsi="Aptos" w:hint="default"/>
      </w:rPr>
    </w:lvl>
    <w:lvl w:ilvl="1" w:tplc="A614F4A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D7CCDF0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DAB490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AE86F3D2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AAA8D6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5941A5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C585F4C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7B74A2E2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C065141"/>
    <w:multiLevelType w:val="hybridMultilevel"/>
    <w:tmpl w:val="D262941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D5F05BA"/>
    <w:multiLevelType w:val="hybridMultilevel"/>
    <w:tmpl w:val="C6369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 w15:restartNumberingAfterBreak="0">
    <w:nsid w:val="7EE11FFF"/>
    <w:multiLevelType w:val="hybridMultilevel"/>
    <w:tmpl w:val="FFFFFFFF"/>
    <w:lvl w:ilvl="0" w:tplc="6B64738A">
      <w:start w:val="1"/>
      <w:numFmt w:val="bullet"/>
      <w:lvlText w:val="-"/>
      <w:lvlJc w:val="left"/>
      <w:pPr>
        <w:ind w:left="1080" w:hanging="360"/>
      </w:pPr>
      <w:rPr>
        <w:rFonts w:ascii="Aptos" w:hAnsi="Aptos" w:hint="default"/>
      </w:rPr>
    </w:lvl>
    <w:lvl w:ilvl="1" w:tplc="EAF2E5E8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A73293FE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5303198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E0723282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22DA8A64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BBB8FFE0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D2DA96C4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7E8EAFBE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4" w15:restartNumberingAfterBreak="0">
    <w:nsid w:val="7F9F4F5E"/>
    <w:multiLevelType w:val="hybridMultilevel"/>
    <w:tmpl w:val="0776A674"/>
    <w:lvl w:ilvl="0" w:tplc="10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10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615212993">
    <w:abstractNumId w:val="33"/>
  </w:num>
  <w:num w:numId="2" w16cid:durableId="696466407">
    <w:abstractNumId w:val="12"/>
  </w:num>
  <w:num w:numId="3" w16cid:durableId="1131828621">
    <w:abstractNumId w:val="25"/>
  </w:num>
  <w:num w:numId="4" w16cid:durableId="1978105091">
    <w:abstractNumId w:val="11"/>
  </w:num>
  <w:num w:numId="5" w16cid:durableId="657074678">
    <w:abstractNumId w:val="43"/>
  </w:num>
  <w:num w:numId="6" w16cid:durableId="1808934295">
    <w:abstractNumId w:val="37"/>
  </w:num>
  <w:num w:numId="7" w16cid:durableId="1628898361">
    <w:abstractNumId w:val="19"/>
  </w:num>
  <w:num w:numId="8" w16cid:durableId="1618221580">
    <w:abstractNumId w:val="36"/>
  </w:num>
  <w:num w:numId="9" w16cid:durableId="800925661">
    <w:abstractNumId w:val="1"/>
  </w:num>
  <w:num w:numId="10" w16cid:durableId="183515487">
    <w:abstractNumId w:val="15"/>
  </w:num>
  <w:num w:numId="11" w16cid:durableId="653485389">
    <w:abstractNumId w:val="0"/>
  </w:num>
  <w:num w:numId="12" w16cid:durableId="957755751">
    <w:abstractNumId w:val="39"/>
  </w:num>
  <w:num w:numId="13" w16cid:durableId="796721302">
    <w:abstractNumId w:val="4"/>
  </w:num>
  <w:num w:numId="14" w16cid:durableId="1577126663">
    <w:abstractNumId w:val="20"/>
  </w:num>
  <w:num w:numId="15" w16cid:durableId="142966697">
    <w:abstractNumId w:val="38"/>
  </w:num>
  <w:num w:numId="16" w16cid:durableId="477039389">
    <w:abstractNumId w:val="44"/>
  </w:num>
  <w:num w:numId="17" w16cid:durableId="603457439">
    <w:abstractNumId w:val="5"/>
  </w:num>
  <w:num w:numId="18" w16cid:durableId="1662075830">
    <w:abstractNumId w:val="23"/>
  </w:num>
  <w:num w:numId="19" w16cid:durableId="1442534620">
    <w:abstractNumId w:val="27"/>
  </w:num>
  <w:num w:numId="20" w16cid:durableId="1670256766">
    <w:abstractNumId w:val="24"/>
  </w:num>
  <w:num w:numId="21" w16cid:durableId="2055738400">
    <w:abstractNumId w:val="22"/>
  </w:num>
  <w:num w:numId="22" w16cid:durableId="1576353448">
    <w:abstractNumId w:val="31"/>
  </w:num>
  <w:num w:numId="23" w16cid:durableId="1537497952">
    <w:abstractNumId w:val="14"/>
  </w:num>
  <w:num w:numId="24" w16cid:durableId="239950541">
    <w:abstractNumId w:val="8"/>
  </w:num>
  <w:num w:numId="25" w16cid:durableId="149641091">
    <w:abstractNumId w:val="42"/>
  </w:num>
  <w:num w:numId="26" w16cid:durableId="83036094">
    <w:abstractNumId w:val="3"/>
  </w:num>
  <w:num w:numId="27" w16cid:durableId="1652637838">
    <w:abstractNumId w:val="40"/>
  </w:num>
  <w:num w:numId="28" w16cid:durableId="1182671972">
    <w:abstractNumId w:val="18"/>
  </w:num>
  <w:num w:numId="29" w16cid:durableId="1067917965">
    <w:abstractNumId w:val="6"/>
  </w:num>
  <w:num w:numId="30" w16cid:durableId="1208030039">
    <w:abstractNumId w:val="13"/>
  </w:num>
  <w:num w:numId="31" w16cid:durableId="714112601">
    <w:abstractNumId w:val="28"/>
  </w:num>
  <w:num w:numId="32" w16cid:durableId="922883584">
    <w:abstractNumId w:val="16"/>
  </w:num>
  <w:num w:numId="33" w16cid:durableId="845367301">
    <w:abstractNumId w:val="34"/>
  </w:num>
  <w:num w:numId="34" w16cid:durableId="1355612245">
    <w:abstractNumId w:val="41"/>
  </w:num>
  <w:num w:numId="35" w16cid:durableId="1184629885">
    <w:abstractNumId w:val="26"/>
  </w:num>
  <w:num w:numId="36" w16cid:durableId="1694460143">
    <w:abstractNumId w:val="30"/>
  </w:num>
  <w:num w:numId="37" w16cid:durableId="1401632823">
    <w:abstractNumId w:val="21"/>
  </w:num>
  <w:num w:numId="38" w16cid:durableId="1893687837">
    <w:abstractNumId w:val="17"/>
  </w:num>
  <w:num w:numId="39" w16cid:durableId="1266811416">
    <w:abstractNumId w:val="35"/>
  </w:num>
  <w:num w:numId="40" w16cid:durableId="826703800">
    <w:abstractNumId w:val="2"/>
  </w:num>
  <w:num w:numId="41" w16cid:durableId="928854878">
    <w:abstractNumId w:val="32"/>
  </w:num>
  <w:num w:numId="42" w16cid:durableId="1988124899">
    <w:abstractNumId w:val="10"/>
  </w:num>
  <w:num w:numId="43" w16cid:durableId="1185246979">
    <w:abstractNumId w:val="7"/>
  </w:num>
  <w:num w:numId="44" w16cid:durableId="1553230477">
    <w:abstractNumId w:val="29"/>
  </w:num>
  <w:num w:numId="45" w16cid:durableId="16361772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595E"/>
    <w:rsid w:val="00000118"/>
    <w:rsid w:val="0000096A"/>
    <w:rsid w:val="00001309"/>
    <w:rsid w:val="00001F33"/>
    <w:rsid w:val="00001F59"/>
    <w:rsid w:val="00002204"/>
    <w:rsid w:val="00002359"/>
    <w:rsid w:val="0000249F"/>
    <w:rsid w:val="0000266F"/>
    <w:rsid w:val="00002670"/>
    <w:rsid w:val="0000278D"/>
    <w:rsid w:val="00002DE6"/>
    <w:rsid w:val="00002E33"/>
    <w:rsid w:val="00002F08"/>
    <w:rsid w:val="0000303D"/>
    <w:rsid w:val="0000306C"/>
    <w:rsid w:val="000030FF"/>
    <w:rsid w:val="0000336B"/>
    <w:rsid w:val="00003384"/>
    <w:rsid w:val="000036D7"/>
    <w:rsid w:val="00003C17"/>
    <w:rsid w:val="00003D13"/>
    <w:rsid w:val="00003DFA"/>
    <w:rsid w:val="0000401B"/>
    <w:rsid w:val="000040CC"/>
    <w:rsid w:val="0000433C"/>
    <w:rsid w:val="00004798"/>
    <w:rsid w:val="00004806"/>
    <w:rsid w:val="00004E14"/>
    <w:rsid w:val="00005068"/>
    <w:rsid w:val="00005097"/>
    <w:rsid w:val="000059CE"/>
    <w:rsid w:val="00005A17"/>
    <w:rsid w:val="00005EB2"/>
    <w:rsid w:val="00006003"/>
    <w:rsid w:val="00006588"/>
    <w:rsid w:val="000067BA"/>
    <w:rsid w:val="000069D4"/>
    <w:rsid w:val="000069F0"/>
    <w:rsid w:val="00006A26"/>
    <w:rsid w:val="00006A68"/>
    <w:rsid w:val="00006B47"/>
    <w:rsid w:val="00006B8A"/>
    <w:rsid w:val="00006D74"/>
    <w:rsid w:val="00006E57"/>
    <w:rsid w:val="000071DD"/>
    <w:rsid w:val="00007431"/>
    <w:rsid w:val="00007E54"/>
    <w:rsid w:val="00007E55"/>
    <w:rsid w:val="0000D2B3"/>
    <w:rsid w:val="00010136"/>
    <w:rsid w:val="00010662"/>
    <w:rsid w:val="000107EA"/>
    <w:rsid w:val="00010894"/>
    <w:rsid w:val="00010A9B"/>
    <w:rsid w:val="00010C05"/>
    <w:rsid w:val="00010F77"/>
    <w:rsid w:val="00011286"/>
    <w:rsid w:val="0001128B"/>
    <w:rsid w:val="000112ED"/>
    <w:rsid w:val="000113F2"/>
    <w:rsid w:val="000117AE"/>
    <w:rsid w:val="000118AD"/>
    <w:rsid w:val="0001198E"/>
    <w:rsid w:val="00011A86"/>
    <w:rsid w:val="00011C28"/>
    <w:rsid w:val="00011CC6"/>
    <w:rsid w:val="00011D78"/>
    <w:rsid w:val="000122D5"/>
    <w:rsid w:val="000125F7"/>
    <w:rsid w:val="0001288A"/>
    <w:rsid w:val="00012A27"/>
    <w:rsid w:val="00012E4B"/>
    <w:rsid w:val="00012EEC"/>
    <w:rsid w:val="000130C0"/>
    <w:rsid w:val="00013565"/>
    <w:rsid w:val="000136F1"/>
    <w:rsid w:val="00013B40"/>
    <w:rsid w:val="0001414E"/>
    <w:rsid w:val="0001421F"/>
    <w:rsid w:val="000143EE"/>
    <w:rsid w:val="00014D48"/>
    <w:rsid w:val="00014D6C"/>
    <w:rsid w:val="00014D9C"/>
    <w:rsid w:val="000150F4"/>
    <w:rsid w:val="00015365"/>
    <w:rsid w:val="0001565F"/>
    <w:rsid w:val="0001579B"/>
    <w:rsid w:val="00015864"/>
    <w:rsid w:val="00015A2E"/>
    <w:rsid w:val="000161A9"/>
    <w:rsid w:val="0001624E"/>
    <w:rsid w:val="0001635F"/>
    <w:rsid w:val="000165E2"/>
    <w:rsid w:val="000169D8"/>
    <w:rsid w:val="00016AB4"/>
    <w:rsid w:val="00016DE8"/>
    <w:rsid w:val="000170F6"/>
    <w:rsid w:val="0001719E"/>
    <w:rsid w:val="00017344"/>
    <w:rsid w:val="000173A9"/>
    <w:rsid w:val="00017499"/>
    <w:rsid w:val="0001753F"/>
    <w:rsid w:val="00017B46"/>
    <w:rsid w:val="00017E85"/>
    <w:rsid w:val="00017EEE"/>
    <w:rsid w:val="000203F3"/>
    <w:rsid w:val="0002061A"/>
    <w:rsid w:val="000207AD"/>
    <w:rsid w:val="0002109F"/>
    <w:rsid w:val="000213A9"/>
    <w:rsid w:val="00021497"/>
    <w:rsid w:val="00021EFB"/>
    <w:rsid w:val="00022235"/>
    <w:rsid w:val="00022379"/>
    <w:rsid w:val="0002252B"/>
    <w:rsid w:val="000225AA"/>
    <w:rsid w:val="0002261C"/>
    <w:rsid w:val="0002262E"/>
    <w:rsid w:val="00022AE7"/>
    <w:rsid w:val="00022DE9"/>
    <w:rsid w:val="00022E5E"/>
    <w:rsid w:val="00022EDC"/>
    <w:rsid w:val="00022F6E"/>
    <w:rsid w:val="00022F6F"/>
    <w:rsid w:val="000231C5"/>
    <w:rsid w:val="00023678"/>
    <w:rsid w:val="000239EA"/>
    <w:rsid w:val="00023AF2"/>
    <w:rsid w:val="00023CF1"/>
    <w:rsid w:val="00023E9A"/>
    <w:rsid w:val="0002402A"/>
    <w:rsid w:val="00024199"/>
    <w:rsid w:val="000243EF"/>
    <w:rsid w:val="000247F5"/>
    <w:rsid w:val="00024D28"/>
    <w:rsid w:val="0002595A"/>
    <w:rsid w:val="00025CC1"/>
    <w:rsid w:val="0002609B"/>
    <w:rsid w:val="00026176"/>
    <w:rsid w:val="00026195"/>
    <w:rsid w:val="000264D8"/>
    <w:rsid w:val="00026509"/>
    <w:rsid w:val="000265CE"/>
    <w:rsid w:val="00026648"/>
    <w:rsid w:val="000268AE"/>
    <w:rsid w:val="000269A3"/>
    <w:rsid w:val="00026B26"/>
    <w:rsid w:val="00026C28"/>
    <w:rsid w:val="00027035"/>
    <w:rsid w:val="00027283"/>
    <w:rsid w:val="000273D5"/>
    <w:rsid w:val="0002753A"/>
    <w:rsid w:val="0002756D"/>
    <w:rsid w:val="000277A8"/>
    <w:rsid w:val="00027948"/>
    <w:rsid w:val="000305F5"/>
    <w:rsid w:val="000305FC"/>
    <w:rsid w:val="00030648"/>
    <w:rsid w:val="00030DA5"/>
    <w:rsid w:val="00030DB4"/>
    <w:rsid w:val="00030F10"/>
    <w:rsid w:val="0003102E"/>
    <w:rsid w:val="000311EA"/>
    <w:rsid w:val="0003127F"/>
    <w:rsid w:val="000312D7"/>
    <w:rsid w:val="00031AF2"/>
    <w:rsid w:val="00031D0D"/>
    <w:rsid w:val="00031D99"/>
    <w:rsid w:val="00031E98"/>
    <w:rsid w:val="00032232"/>
    <w:rsid w:val="0003230B"/>
    <w:rsid w:val="00032659"/>
    <w:rsid w:val="00032831"/>
    <w:rsid w:val="00032BEC"/>
    <w:rsid w:val="00032C5C"/>
    <w:rsid w:val="0003318D"/>
    <w:rsid w:val="000333F1"/>
    <w:rsid w:val="00033455"/>
    <w:rsid w:val="00033569"/>
    <w:rsid w:val="000335B7"/>
    <w:rsid w:val="000336A4"/>
    <w:rsid w:val="00033826"/>
    <w:rsid w:val="00034069"/>
    <w:rsid w:val="0003415E"/>
    <w:rsid w:val="000343C3"/>
    <w:rsid w:val="000347DE"/>
    <w:rsid w:val="000347F8"/>
    <w:rsid w:val="00034C0B"/>
    <w:rsid w:val="00034C24"/>
    <w:rsid w:val="00034FA8"/>
    <w:rsid w:val="00035220"/>
    <w:rsid w:val="0003585E"/>
    <w:rsid w:val="000358D6"/>
    <w:rsid w:val="00035A1A"/>
    <w:rsid w:val="00035E6E"/>
    <w:rsid w:val="0003602E"/>
    <w:rsid w:val="00036958"/>
    <w:rsid w:val="00036C1B"/>
    <w:rsid w:val="00036F96"/>
    <w:rsid w:val="0003725D"/>
    <w:rsid w:val="000372AD"/>
    <w:rsid w:val="000372C4"/>
    <w:rsid w:val="00037416"/>
    <w:rsid w:val="00037579"/>
    <w:rsid w:val="00037803"/>
    <w:rsid w:val="00037808"/>
    <w:rsid w:val="0003781E"/>
    <w:rsid w:val="00037855"/>
    <w:rsid w:val="00037B3D"/>
    <w:rsid w:val="00037CF9"/>
    <w:rsid w:val="00037DCD"/>
    <w:rsid w:val="00040478"/>
    <w:rsid w:val="00040629"/>
    <w:rsid w:val="0004074F"/>
    <w:rsid w:val="00040B15"/>
    <w:rsid w:val="00040FEC"/>
    <w:rsid w:val="00041145"/>
    <w:rsid w:val="00041477"/>
    <w:rsid w:val="000414FE"/>
    <w:rsid w:val="00041587"/>
    <w:rsid w:val="00041590"/>
    <w:rsid w:val="0004197C"/>
    <w:rsid w:val="00041D4E"/>
    <w:rsid w:val="0004214C"/>
    <w:rsid w:val="00042291"/>
    <w:rsid w:val="000425A1"/>
    <w:rsid w:val="00042C95"/>
    <w:rsid w:val="00042D7B"/>
    <w:rsid w:val="000435C8"/>
    <w:rsid w:val="000436E4"/>
    <w:rsid w:val="00043778"/>
    <w:rsid w:val="000437F9"/>
    <w:rsid w:val="00043B91"/>
    <w:rsid w:val="00043D03"/>
    <w:rsid w:val="00043D84"/>
    <w:rsid w:val="00043DB9"/>
    <w:rsid w:val="00043E89"/>
    <w:rsid w:val="00043EBA"/>
    <w:rsid w:val="00044086"/>
    <w:rsid w:val="00044780"/>
    <w:rsid w:val="00044C07"/>
    <w:rsid w:val="00044FEC"/>
    <w:rsid w:val="0004510C"/>
    <w:rsid w:val="000452AD"/>
    <w:rsid w:val="00045323"/>
    <w:rsid w:val="000455D8"/>
    <w:rsid w:val="00045973"/>
    <w:rsid w:val="00045B1C"/>
    <w:rsid w:val="00045DE9"/>
    <w:rsid w:val="000465A5"/>
    <w:rsid w:val="00046741"/>
    <w:rsid w:val="000468C4"/>
    <w:rsid w:val="00046AB6"/>
    <w:rsid w:val="00046AD5"/>
    <w:rsid w:val="00047074"/>
    <w:rsid w:val="00047184"/>
    <w:rsid w:val="0004763D"/>
    <w:rsid w:val="000478C0"/>
    <w:rsid w:val="000501E3"/>
    <w:rsid w:val="000506CB"/>
    <w:rsid w:val="0005092E"/>
    <w:rsid w:val="00050E91"/>
    <w:rsid w:val="00050F00"/>
    <w:rsid w:val="00050FFB"/>
    <w:rsid w:val="0005101F"/>
    <w:rsid w:val="00051023"/>
    <w:rsid w:val="00051355"/>
    <w:rsid w:val="0005153B"/>
    <w:rsid w:val="00051835"/>
    <w:rsid w:val="00051880"/>
    <w:rsid w:val="00051C77"/>
    <w:rsid w:val="000521E2"/>
    <w:rsid w:val="000522B4"/>
    <w:rsid w:val="000523AC"/>
    <w:rsid w:val="00052512"/>
    <w:rsid w:val="000529C1"/>
    <w:rsid w:val="00052B6A"/>
    <w:rsid w:val="00052DDB"/>
    <w:rsid w:val="00053141"/>
    <w:rsid w:val="000532EC"/>
    <w:rsid w:val="00053681"/>
    <w:rsid w:val="0005379B"/>
    <w:rsid w:val="00053B81"/>
    <w:rsid w:val="00054130"/>
    <w:rsid w:val="00054708"/>
    <w:rsid w:val="0005471B"/>
    <w:rsid w:val="00054AF6"/>
    <w:rsid w:val="00055256"/>
    <w:rsid w:val="0005528F"/>
    <w:rsid w:val="000553A1"/>
    <w:rsid w:val="000558B6"/>
    <w:rsid w:val="0005597A"/>
    <w:rsid w:val="00055A30"/>
    <w:rsid w:val="00055A38"/>
    <w:rsid w:val="00055B71"/>
    <w:rsid w:val="00055E6B"/>
    <w:rsid w:val="0005611B"/>
    <w:rsid w:val="00056BA9"/>
    <w:rsid w:val="00057027"/>
    <w:rsid w:val="00057034"/>
    <w:rsid w:val="000571EA"/>
    <w:rsid w:val="000573B8"/>
    <w:rsid w:val="0005767E"/>
    <w:rsid w:val="00057961"/>
    <w:rsid w:val="00057E43"/>
    <w:rsid w:val="000603E6"/>
    <w:rsid w:val="00060593"/>
    <w:rsid w:val="00060870"/>
    <w:rsid w:val="000608EC"/>
    <w:rsid w:val="000609D4"/>
    <w:rsid w:val="00060DDD"/>
    <w:rsid w:val="00060EB1"/>
    <w:rsid w:val="00060F80"/>
    <w:rsid w:val="00061170"/>
    <w:rsid w:val="0006151B"/>
    <w:rsid w:val="00062469"/>
    <w:rsid w:val="00062894"/>
    <w:rsid w:val="0006299B"/>
    <w:rsid w:val="00062A92"/>
    <w:rsid w:val="0006343E"/>
    <w:rsid w:val="00063AA5"/>
    <w:rsid w:val="00063EAA"/>
    <w:rsid w:val="00063F8C"/>
    <w:rsid w:val="0006415B"/>
    <w:rsid w:val="000642AF"/>
    <w:rsid w:val="000643AA"/>
    <w:rsid w:val="0006470B"/>
    <w:rsid w:val="00064738"/>
    <w:rsid w:val="00064C4A"/>
    <w:rsid w:val="00064CAB"/>
    <w:rsid w:val="00064E61"/>
    <w:rsid w:val="00064EE0"/>
    <w:rsid w:val="00065650"/>
    <w:rsid w:val="00065678"/>
    <w:rsid w:val="00065A2E"/>
    <w:rsid w:val="00065C75"/>
    <w:rsid w:val="00065E42"/>
    <w:rsid w:val="00066A8C"/>
    <w:rsid w:val="00066A99"/>
    <w:rsid w:val="00066BD1"/>
    <w:rsid w:val="00066D10"/>
    <w:rsid w:val="00066E03"/>
    <w:rsid w:val="00067245"/>
    <w:rsid w:val="0006734A"/>
    <w:rsid w:val="000679F2"/>
    <w:rsid w:val="00067DF1"/>
    <w:rsid w:val="000703AF"/>
    <w:rsid w:val="0007054E"/>
    <w:rsid w:val="0007067F"/>
    <w:rsid w:val="000707BF"/>
    <w:rsid w:val="0007097B"/>
    <w:rsid w:val="00070CB1"/>
    <w:rsid w:val="00070F93"/>
    <w:rsid w:val="000710CA"/>
    <w:rsid w:val="0007128C"/>
    <w:rsid w:val="000712DB"/>
    <w:rsid w:val="00071765"/>
    <w:rsid w:val="000718CC"/>
    <w:rsid w:val="000718EB"/>
    <w:rsid w:val="00071BC0"/>
    <w:rsid w:val="00071D64"/>
    <w:rsid w:val="00071FFB"/>
    <w:rsid w:val="0007204A"/>
    <w:rsid w:val="0007246E"/>
    <w:rsid w:val="000725A9"/>
    <w:rsid w:val="000726A4"/>
    <w:rsid w:val="000727B5"/>
    <w:rsid w:val="00072938"/>
    <w:rsid w:val="000729D0"/>
    <w:rsid w:val="00072BD3"/>
    <w:rsid w:val="00072CE1"/>
    <w:rsid w:val="00073003"/>
    <w:rsid w:val="00073047"/>
    <w:rsid w:val="000731CC"/>
    <w:rsid w:val="00073483"/>
    <w:rsid w:val="00073C05"/>
    <w:rsid w:val="00073DAE"/>
    <w:rsid w:val="00073E99"/>
    <w:rsid w:val="0007410E"/>
    <w:rsid w:val="00074369"/>
    <w:rsid w:val="00074499"/>
    <w:rsid w:val="0007476B"/>
    <w:rsid w:val="00074F18"/>
    <w:rsid w:val="00075300"/>
    <w:rsid w:val="000758EB"/>
    <w:rsid w:val="000759F6"/>
    <w:rsid w:val="00075E19"/>
    <w:rsid w:val="00075FFA"/>
    <w:rsid w:val="0007653E"/>
    <w:rsid w:val="00076A3B"/>
    <w:rsid w:val="00077382"/>
    <w:rsid w:val="00077922"/>
    <w:rsid w:val="00077CC0"/>
    <w:rsid w:val="00077F4B"/>
    <w:rsid w:val="00077FD4"/>
    <w:rsid w:val="00080231"/>
    <w:rsid w:val="00080694"/>
    <w:rsid w:val="00080FFF"/>
    <w:rsid w:val="000812E1"/>
    <w:rsid w:val="00081426"/>
    <w:rsid w:val="000814A9"/>
    <w:rsid w:val="00081759"/>
    <w:rsid w:val="00081A06"/>
    <w:rsid w:val="00081A26"/>
    <w:rsid w:val="00081AF4"/>
    <w:rsid w:val="00081BBA"/>
    <w:rsid w:val="00081C76"/>
    <w:rsid w:val="0008234B"/>
    <w:rsid w:val="00082681"/>
    <w:rsid w:val="00082709"/>
    <w:rsid w:val="00082B81"/>
    <w:rsid w:val="00082DC5"/>
    <w:rsid w:val="00083046"/>
    <w:rsid w:val="00083056"/>
    <w:rsid w:val="000831D9"/>
    <w:rsid w:val="00083455"/>
    <w:rsid w:val="000836D3"/>
    <w:rsid w:val="00083907"/>
    <w:rsid w:val="00083BFB"/>
    <w:rsid w:val="00083F29"/>
    <w:rsid w:val="00083FAB"/>
    <w:rsid w:val="0008408F"/>
    <w:rsid w:val="00084786"/>
    <w:rsid w:val="000849EF"/>
    <w:rsid w:val="00084C92"/>
    <w:rsid w:val="000851AE"/>
    <w:rsid w:val="0008522E"/>
    <w:rsid w:val="00085599"/>
    <w:rsid w:val="00085ACD"/>
    <w:rsid w:val="0008611D"/>
    <w:rsid w:val="00086220"/>
    <w:rsid w:val="00086230"/>
    <w:rsid w:val="00086449"/>
    <w:rsid w:val="000864AD"/>
    <w:rsid w:val="0008676E"/>
    <w:rsid w:val="00086AE9"/>
    <w:rsid w:val="00086DE3"/>
    <w:rsid w:val="00086F7A"/>
    <w:rsid w:val="000870A3"/>
    <w:rsid w:val="00087213"/>
    <w:rsid w:val="000877D6"/>
    <w:rsid w:val="00087954"/>
    <w:rsid w:val="00087B99"/>
    <w:rsid w:val="0009005F"/>
    <w:rsid w:val="00090832"/>
    <w:rsid w:val="000909F7"/>
    <w:rsid w:val="00090BA2"/>
    <w:rsid w:val="000910CC"/>
    <w:rsid w:val="000911BE"/>
    <w:rsid w:val="000911C7"/>
    <w:rsid w:val="0009128F"/>
    <w:rsid w:val="00091518"/>
    <w:rsid w:val="00091567"/>
    <w:rsid w:val="0009167D"/>
    <w:rsid w:val="000916A9"/>
    <w:rsid w:val="00091812"/>
    <w:rsid w:val="00091BEB"/>
    <w:rsid w:val="00091D79"/>
    <w:rsid w:val="00091F0B"/>
    <w:rsid w:val="0009201D"/>
    <w:rsid w:val="000921F4"/>
    <w:rsid w:val="0009236C"/>
    <w:rsid w:val="00092669"/>
    <w:rsid w:val="000926A1"/>
    <w:rsid w:val="000929AD"/>
    <w:rsid w:val="000929BC"/>
    <w:rsid w:val="00092DAB"/>
    <w:rsid w:val="00092F59"/>
    <w:rsid w:val="000931C3"/>
    <w:rsid w:val="00093310"/>
    <w:rsid w:val="000933DE"/>
    <w:rsid w:val="0009374D"/>
    <w:rsid w:val="000937E1"/>
    <w:rsid w:val="00093B7D"/>
    <w:rsid w:val="00093BD3"/>
    <w:rsid w:val="00093E07"/>
    <w:rsid w:val="00093E42"/>
    <w:rsid w:val="00094683"/>
    <w:rsid w:val="000946E1"/>
    <w:rsid w:val="00094726"/>
    <w:rsid w:val="00094B0D"/>
    <w:rsid w:val="00094DE5"/>
    <w:rsid w:val="0009510E"/>
    <w:rsid w:val="00095331"/>
    <w:rsid w:val="00095531"/>
    <w:rsid w:val="00095584"/>
    <w:rsid w:val="000958C8"/>
    <w:rsid w:val="00095D75"/>
    <w:rsid w:val="00095E97"/>
    <w:rsid w:val="0009616B"/>
    <w:rsid w:val="000963C4"/>
    <w:rsid w:val="000967DE"/>
    <w:rsid w:val="00096D19"/>
    <w:rsid w:val="0009734B"/>
    <w:rsid w:val="0009741A"/>
    <w:rsid w:val="00097498"/>
    <w:rsid w:val="00097A5A"/>
    <w:rsid w:val="00097CAF"/>
    <w:rsid w:val="00097D5C"/>
    <w:rsid w:val="00097DB2"/>
    <w:rsid w:val="00097DDB"/>
    <w:rsid w:val="000A02C0"/>
    <w:rsid w:val="000A0330"/>
    <w:rsid w:val="000A0419"/>
    <w:rsid w:val="000A0AB1"/>
    <w:rsid w:val="000A0AC3"/>
    <w:rsid w:val="000A12D5"/>
    <w:rsid w:val="000A139C"/>
    <w:rsid w:val="000A178A"/>
    <w:rsid w:val="000A17B6"/>
    <w:rsid w:val="000A1ACB"/>
    <w:rsid w:val="000A2434"/>
    <w:rsid w:val="000A25A7"/>
    <w:rsid w:val="000A27E7"/>
    <w:rsid w:val="000A28B4"/>
    <w:rsid w:val="000A2B48"/>
    <w:rsid w:val="000A2BD1"/>
    <w:rsid w:val="000A3091"/>
    <w:rsid w:val="000A35BB"/>
    <w:rsid w:val="000A37E0"/>
    <w:rsid w:val="000A3801"/>
    <w:rsid w:val="000A38AF"/>
    <w:rsid w:val="000A3984"/>
    <w:rsid w:val="000A3E31"/>
    <w:rsid w:val="000A40D9"/>
    <w:rsid w:val="000A419C"/>
    <w:rsid w:val="000A4351"/>
    <w:rsid w:val="000A4506"/>
    <w:rsid w:val="000A484D"/>
    <w:rsid w:val="000A4CA5"/>
    <w:rsid w:val="000A4D75"/>
    <w:rsid w:val="000A4F7B"/>
    <w:rsid w:val="000A525E"/>
    <w:rsid w:val="000A5425"/>
    <w:rsid w:val="000A548B"/>
    <w:rsid w:val="000A5532"/>
    <w:rsid w:val="000A565C"/>
    <w:rsid w:val="000A5CFC"/>
    <w:rsid w:val="000A637C"/>
    <w:rsid w:val="000A6459"/>
    <w:rsid w:val="000A66E8"/>
    <w:rsid w:val="000A70E8"/>
    <w:rsid w:val="000A712D"/>
    <w:rsid w:val="000A7337"/>
    <w:rsid w:val="000A73D1"/>
    <w:rsid w:val="000A7439"/>
    <w:rsid w:val="000A74C2"/>
    <w:rsid w:val="000A74E4"/>
    <w:rsid w:val="000A757A"/>
    <w:rsid w:val="000A781B"/>
    <w:rsid w:val="000A7B2E"/>
    <w:rsid w:val="000A7C0D"/>
    <w:rsid w:val="000A7CA1"/>
    <w:rsid w:val="000A7EA2"/>
    <w:rsid w:val="000B0657"/>
    <w:rsid w:val="000B0978"/>
    <w:rsid w:val="000B0B81"/>
    <w:rsid w:val="000B0E56"/>
    <w:rsid w:val="000B1544"/>
    <w:rsid w:val="000B1619"/>
    <w:rsid w:val="000B172B"/>
    <w:rsid w:val="000B183F"/>
    <w:rsid w:val="000B1DB7"/>
    <w:rsid w:val="000B1E68"/>
    <w:rsid w:val="000B1E7D"/>
    <w:rsid w:val="000B2279"/>
    <w:rsid w:val="000B2378"/>
    <w:rsid w:val="000B2492"/>
    <w:rsid w:val="000B25CF"/>
    <w:rsid w:val="000B265C"/>
    <w:rsid w:val="000B27F6"/>
    <w:rsid w:val="000B2A95"/>
    <w:rsid w:val="000B337C"/>
    <w:rsid w:val="000B33D0"/>
    <w:rsid w:val="000B34B0"/>
    <w:rsid w:val="000B35E5"/>
    <w:rsid w:val="000B3860"/>
    <w:rsid w:val="000B39B3"/>
    <w:rsid w:val="000B39F4"/>
    <w:rsid w:val="000B3AF2"/>
    <w:rsid w:val="000B3CCE"/>
    <w:rsid w:val="000B405A"/>
    <w:rsid w:val="000B40F5"/>
    <w:rsid w:val="000B423C"/>
    <w:rsid w:val="000B435D"/>
    <w:rsid w:val="000B4678"/>
    <w:rsid w:val="000B4778"/>
    <w:rsid w:val="000B48A0"/>
    <w:rsid w:val="000B4C46"/>
    <w:rsid w:val="000B4CE0"/>
    <w:rsid w:val="000B4CF6"/>
    <w:rsid w:val="000B54D0"/>
    <w:rsid w:val="000B57BC"/>
    <w:rsid w:val="000B58D4"/>
    <w:rsid w:val="000B68D6"/>
    <w:rsid w:val="000B6AF4"/>
    <w:rsid w:val="000B6F3A"/>
    <w:rsid w:val="000B708B"/>
    <w:rsid w:val="000B72D2"/>
    <w:rsid w:val="000B76DC"/>
    <w:rsid w:val="000B7809"/>
    <w:rsid w:val="000B7F03"/>
    <w:rsid w:val="000C0065"/>
    <w:rsid w:val="000C0179"/>
    <w:rsid w:val="000C02C1"/>
    <w:rsid w:val="000C031C"/>
    <w:rsid w:val="000C0614"/>
    <w:rsid w:val="000C06EA"/>
    <w:rsid w:val="000C100E"/>
    <w:rsid w:val="000C129F"/>
    <w:rsid w:val="000C1402"/>
    <w:rsid w:val="000C1717"/>
    <w:rsid w:val="000C171B"/>
    <w:rsid w:val="000C19A0"/>
    <w:rsid w:val="000C2238"/>
    <w:rsid w:val="000C257D"/>
    <w:rsid w:val="000C2635"/>
    <w:rsid w:val="000C264B"/>
    <w:rsid w:val="000C264E"/>
    <w:rsid w:val="000C2CFE"/>
    <w:rsid w:val="000C2DB1"/>
    <w:rsid w:val="000C3690"/>
    <w:rsid w:val="000C36E1"/>
    <w:rsid w:val="000C3A47"/>
    <w:rsid w:val="000C3BC0"/>
    <w:rsid w:val="000C3BEE"/>
    <w:rsid w:val="000C3F99"/>
    <w:rsid w:val="000C4018"/>
    <w:rsid w:val="000C4591"/>
    <w:rsid w:val="000C45C9"/>
    <w:rsid w:val="000C46B1"/>
    <w:rsid w:val="000C4A5E"/>
    <w:rsid w:val="000C4C13"/>
    <w:rsid w:val="000C4E0F"/>
    <w:rsid w:val="000C4E8E"/>
    <w:rsid w:val="000C4F3C"/>
    <w:rsid w:val="000C52BB"/>
    <w:rsid w:val="000C5450"/>
    <w:rsid w:val="000C548C"/>
    <w:rsid w:val="000C56CF"/>
    <w:rsid w:val="000C58D4"/>
    <w:rsid w:val="000C5A14"/>
    <w:rsid w:val="000C605B"/>
    <w:rsid w:val="000C6192"/>
    <w:rsid w:val="000C61FE"/>
    <w:rsid w:val="000C63E6"/>
    <w:rsid w:val="000C6816"/>
    <w:rsid w:val="000C696C"/>
    <w:rsid w:val="000C6D60"/>
    <w:rsid w:val="000C6E06"/>
    <w:rsid w:val="000C79AA"/>
    <w:rsid w:val="000C7AA4"/>
    <w:rsid w:val="000C7C49"/>
    <w:rsid w:val="000C7C93"/>
    <w:rsid w:val="000C7DDC"/>
    <w:rsid w:val="000D0081"/>
    <w:rsid w:val="000D0307"/>
    <w:rsid w:val="000D06AF"/>
    <w:rsid w:val="000D07B6"/>
    <w:rsid w:val="000D0870"/>
    <w:rsid w:val="000D0991"/>
    <w:rsid w:val="000D09C1"/>
    <w:rsid w:val="000D0AD2"/>
    <w:rsid w:val="000D0B63"/>
    <w:rsid w:val="000D1498"/>
    <w:rsid w:val="000D14D8"/>
    <w:rsid w:val="000D17D7"/>
    <w:rsid w:val="000D1CC9"/>
    <w:rsid w:val="000D20DA"/>
    <w:rsid w:val="000D2290"/>
    <w:rsid w:val="000D23D8"/>
    <w:rsid w:val="000D2460"/>
    <w:rsid w:val="000D24A1"/>
    <w:rsid w:val="000D2523"/>
    <w:rsid w:val="000D29B3"/>
    <w:rsid w:val="000D2D6E"/>
    <w:rsid w:val="000D3272"/>
    <w:rsid w:val="000D378C"/>
    <w:rsid w:val="000D389D"/>
    <w:rsid w:val="000D39BC"/>
    <w:rsid w:val="000D3A75"/>
    <w:rsid w:val="000D3F61"/>
    <w:rsid w:val="000D41D5"/>
    <w:rsid w:val="000D438E"/>
    <w:rsid w:val="000D49D3"/>
    <w:rsid w:val="000D4A4A"/>
    <w:rsid w:val="000D4FC4"/>
    <w:rsid w:val="000D5110"/>
    <w:rsid w:val="000D51F2"/>
    <w:rsid w:val="000D522F"/>
    <w:rsid w:val="000D532A"/>
    <w:rsid w:val="000D56B1"/>
    <w:rsid w:val="000D5711"/>
    <w:rsid w:val="000D5CB9"/>
    <w:rsid w:val="000D5E55"/>
    <w:rsid w:val="000D64BB"/>
    <w:rsid w:val="000D667D"/>
    <w:rsid w:val="000D67EC"/>
    <w:rsid w:val="000D68E7"/>
    <w:rsid w:val="000D7000"/>
    <w:rsid w:val="000D7203"/>
    <w:rsid w:val="000D7474"/>
    <w:rsid w:val="000D77D2"/>
    <w:rsid w:val="000D782E"/>
    <w:rsid w:val="000D7CD1"/>
    <w:rsid w:val="000D7F38"/>
    <w:rsid w:val="000E024C"/>
    <w:rsid w:val="000E0254"/>
    <w:rsid w:val="000E038A"/>
    <w:rsid w:val="000E0A50"/>
    <w:rsid w:val="000E130E"/>
    <w:rsid w:val="000E1370"/>
    <w:rsid w:val="000E1481"/>
    <w:rsid w:val="000E15CB"/>
    <w:rsid w:val="000E1614"/>
    <w:rsid w:val="000E17A7"/>
    <w:rsid w:val="000E2123"/>
    <w:rsid w:val="000E215A"/>
    <w:rsid w:val="000E22A6"/>
    <w:rsid w:val="000E2433"/>
    <w:rsid w:val="000E244E"/>
    <w:rsid w:val="000E2736"/>
    <w:rsid w:val="000E2937"/>
    <w:rsid w:val="000E2A81"/>
    <w:rsid w:val="000E2C19"/>
    <w:rsid w:val="000E2C87"/>
    <w:rsid w:val="000E2C97"/>
    <w:rsid w:val="000E2CEF"/>
    <w:rsid w:val="000E2E27"/>
    <w:rsid w:val="000E2EB7"/>
    <w:rsid w:val="000E2F1D"/>
    <w:rsid w:val="000E330A"/>
    <w:rsid w:val="000E3395"/>
    <w:rsid w:val="000E37C8"/>
    <w:rsid w:val="000E3A0A"/>
    <w:rsid w:val="000E4089"/>
    <w:rsid w:val="000E42F6"/>
    <w:rsid w:val="000E43FB"/>
    <w:rsid w:val="000E4B6D"/>
    <w:rsid w:val="000E4BCA"/>
    <w:rsid w:val="000E4D01"/>
    <w:rsid w:val="000E4D42"/>
    <w:rsid w:val="000E4DED"/>
    <w:rsid w:val="000E4EE7"/>
    <w:rsid w:val="000E4FAC"/>
    <w:rsid w:val="000E518F"/>
    <w:rsid w:val="000E52BE"/>
    <w:rsid w:val="000E54DE"/>
    <w:rsid w:val="000E556F"/>
    <w:rsid w:val="000E58BE"/>
    <w:rsid w:val="000E6059"/>
    <w:rsid w:val="000E60F6"/>
    <w:rsid w:val="000E618F"/>
    <w:rsid w:val="000E69A9"/>
    <w:rsid w:val="000E6E43"/>
    <w:rsid w:val="000E7207"/>
    <w:rsid w:val="000E72FE"/>
    <w:rsid w:val="000E73D4"/>
    <w:rsid w:val="000E745F"/>
    <w:rsid w:val="000E7A1E"/>
    <w:rsid w:val="000E7BA1"/>
    <w:rsid w:val="000E7E0C"/>
    <w:rsid w:val="000E7F4B"/>
    <w:rsid w:val="000E7F99"/>
    <w:rsid w:val="000F0287"/>
    <w:rsid w:val="000F02BF"/>
    <w:rsid w:val="000F0A28"/>
    <w:rsid w:val="000F0A58"/>
    <w:rsid w:val="000F0D94"/>
    <w:rsid w:val="000F0F0A"/>
    <w:rsid w:val="000F10CC"/>
    <w:rsid w:val="000F14A2"/>
    <w:rsid w:val="000F1AA8"/>
    <w:rsid w:val="000F1CE5"/>
    <w:rsid w:val="000F1F99"/>
    <w:rsid w:val="000F1FAB"/>
    <w:rsid w:val="000F22AB"/>
    <w:rsid w:val="000F2466"/>
    <w:rsid w:val="000F2555"/>
    <w:rsid w:val="000F27B0"/>
    <w:rsid w:val="000F285B"/>
    <w:rsid w:val="000F295D"/>
    <w:rsid w:val="000F331B"/>
    <w:rsid w:val="000F35B7"/>
    <w:rsid w:val="000F3681"/>
    <w:rsid w:val="000F3886"/>
    <w:rsid w:val="000F38EC"/>
    <w:rsid w:val="000F3A02"/>
    <w:rsid w:val="000F3C26"/>
    <w:rsid w:val="000F3E7A"/>
    <w:rsid w:val="000F41EC"/>
    <w:rsid w:val="000F420E"/>
    <w:rsid w:val="000F451E"/>
    <w:rsid w:val="000F455D"/>
    <w:rsid w:val="000F4647"/>
    <w:rsid w:val="000F495A"/>
    <w:rsid w:val="000F4D93"/>
    <w:rsid w:val="000F4F84"/>
    <w:rsid w:val="000F5134"/>
    <w:rsid w:val="000F5361"/>
    <w:rsid w:val="000F59BA"/>
    <w:rsid w:val="000F59C0"/>
    <w:rsid w:val="000F5CB3"/>
    <w:rsid w:val="000F670C"/>
    <w:rsid w:val="000F696C"/>
    <w:rsid w:val="000F6CFE"/>
    <w:rsid w:val="000F7078"/>
    <w:rsid w:val="000F71B4"/>
    <w:rsid w:val="000F71D5"/>
    <w:rsid w:val="000F7294"/>
    <w:rsid w:val="000F7419"/>
    <w:rsid w:val="000F7565"/>
    <w:rsid w:val="000F7583"/>
    <w:rsid w:val="000F76FF"/>
    <w:rsid w:val="000F7A6A"/>
    <w:rsid w:val="000F7C0E"/>
    <w:rsid w:val="001000A6"/>
    <w:rsid w:val="001003C7"/>
    <w:rsid w:val="001005D2"/>
    <w:rsid w:val="001007CC"/>
    <w:rsid w:val="00100830"/>
    <w:rsid w:val="00100869"/>
    <w:rsid w:val="00100A45"/>
    <w:rsid w:val="00100B97"/>
    <w:rsid w:val="0010103E"/>
    <w:rsid w:val="001012F8"/>
    <w:rsid w:val="001018D2"/>
    <w:rsid w:val="00101BE2"/>
    <w:rsid w:val="00101CB2"/>
    <w:rsid w:val="0010207B"/>
    <w:rsid w:val="001020FA"/>
    <w:rsid w:val="0010307E"/>
    <w:rsid w:val="001035B7"/>
    <w:rsid w:val="00103847"/>
    <w:rsid w:val="00103B33"/>
    <w:rsid w:val="00103CDC"/>
    <w:rsid w:val="00103E28"/>
    <w:rsid w:val="00104016"/>
    <w:rsid w:val="00104298"/>
    <w:rsid w:val="001042A1"/>
    <w:rsid w:val="0010455A"/>
    <w:rsid w:val="001046E5"/>
    <w:rsid w:val="001049EC"/>
    <w:rsid w:val="00104BE3"/>
    <w:rsid w:val="00104FCF"/>
    <w:rsid w:val="00104FDD"/>
    <w:rsid w:val="00105045"/>
    <w:rsid w:val="001055DF"/>
    <w:rsid w:val="00105A65"/>
    <w:rsid w:val="001067F4"/>
    <w:rsid w:val="00106850"/>
    <w:rsid w:val="00106C76"/>
    <w:rsid w:val="001077F8"/>
    <w:rsid w:val="001102C4"/>
    <w:rsid w:val="0011063D"/>
    <w:rsid w:val="00110725"/>
    <w:rsid w:val="001107B3"/>
    <w:rsid w:val="00110F9E"/>
    <w:rsid w:val="00111022"/>
    <w:rsid w:val="0011121B"/>
    <w:rsid w:val="00111238"/>
    <w:rsid w:val="001112EA"/>
    <w:rsid w:val="0011140E"/>
    <w:rsid w:val="0011195F"/>
    <w:rsid w:val="00111F41"/>
    <w:rsid w:val="001120F0"/>
    <w:rsid w:val="00112750"/>
    <w:rsid w:val="001127DE"/>
    <w:rsid w:val="001129B2"/>
    <w:rsid w:val="001129E0"/>
    <w:rsid w:val="00112A8C"/>
    <w:rsid w:val="00113022"/>
    <w:rsid w:val="001131A7"/>
    <w:rsid w:val="0011331F"/>
    <w:rsid w:val="00114140"/>
    <w:rsid w:val="00114280"/>
    <w:rsid w:val="001142B6"/>
    <w:rsid w:val="00114358"/>
    <w:rsid w:val="001149FE"/>
    <w:rsid w:val="00114AC5"/>
    <w:rsid w:val="00114ADA"/>
    <w:rsid w:val="00114BF9"/>
    <w:rsid w:val="001150CD"/>
    <w:rsid w:val="001153FA"/>
    <w:rsid w:val="0011541F"/>
    <w:rsid w:val="00115647"/>
    <w:rsid w:val="00115930"/>
    <w:rsid w:val="00115B54"/>
    <w:rsid w:val="00115F79"/>
    <w:rsid w:val="00115FCB"/>
    <w:rsid w:val="0011606F"/>
    <w:rsid w:val="001160B6"/>
    <w:rsid w:val="00116110"/>
    <w:rsid w:val="0011628E"/>
    <w:rsid w:val="001163C6"/>
    <w:rsid w:val="001168DC"/>
    <w:rsid w:val="00116B91"/>
    <w:rsid w:val="00117252"/>
    <w:rsid w:val="001172D8"/>
    <w:rsid w:val="00117666"/>
    <w:rsid w:val="00117A53"/>
    <w:rsid w:val="00120261"/>
    <w:rsid w:val="001202C8"/>
    <w:rsid w:val="0012068B"/>
    <w:rsid w:val="0012072E"/>
    <w:rsid w:val="001208FF"/>
    <w:rsid w:val="00120B97"/>
    <w:rsid w:val="00121B7A"/>
    <w:rsid w:val="001224CE"/>
    <w:rsid w:val="001224FC"/>
    <w:rsid w:val="001226C5"/>
    <w:rsid w:val="00122C36"/>
    <w:rsid w:val="00122E41"/>
    <w:rsid w:val="00122E6E"/>
    <w:rsid w:val="001230C4"/>
    <w:rsid w:val="0012323E"/>
    <w:rsid w:val="001238C4"/>
    <w:rsid w:val="00124288"/>
    <w:rsid w:val="0012497B"/>
    <w:rsid w:val="00124A2F"/>
    <w:rsid w:val="00124A43"/>
    <w:rsid w:val="00125006"/>
    <w:rsid w:val="001251BF"/>
    <w:rsid w:val="0012520E"/>
    <w:rsid w:val="00125718"/>
    <w:rsid w:val="001257B9"/>
    <w:rsid w:val="0012587F"/>
    <w:rsid w:val="0012623C"/>
    <w:rsid w:val="0012635B"/>
    <w:rsid w:val="0012661F"/>
    <w:rsid w:val="0012691E"/>
    <w:rsid w:val="00126C4E"/>
    <w:rsid w:val="00126E25"/>
    <w:rsid w:val="00126F3C"/>
    <w:rsid w:val="00126F8D"/>
    <w:rsid w:val="0012792D"/>
    <w:rsid w:val="00127C70"/>
    <w:rsid w:val="00127CD3"/>
    <w:rsid w:val="00127CD9"/>
    <w:rsid w:val="00127D9E"/>
    <w:rsid w:val="00127DE7"/>
    <w:rsid w:val="0013043F"/>
    <w:rsid w:val="001305F4"/>
    <w:rsid w:val="00130689"/>
    <w:rsid w:val="0013080B"/>
    <w:rsid w:val="00130A0C"/>
    <w:rsid w:val="00130BAF"/>
    <w:rsid w:val="00130C58"/>
    <w:rsid w:val="00130EB8"/>
    <w:rsid w:val="00131198"/>
    <w:rsid w:val="00131430"/>
    <w:rsid w:val="00131721"/>
    <w:rsid w:val="00131BD4"/>
    <w:rsid w:val="00131FD9"/>
    <w:rsid w:val="0013222A"/>
    <w:rsid w:val="00132481"/>
    <w:rsid w:val="00132B82"/>
    <w:rsid w:val="00132C4D"/>
    <w:rsid w:val="0013306A"/>
    <w:rsid w:val="001331E2"/>
    <w:rsid w:val="001334AA"/>
    <w:rsid w:val="001336BB"/>
    <w:rsid w:val="00133990"/>
    <w:rsid w:val="001339C9"/>
    <w:rsid w:val="0013436E"/>
    <w:rsid w:val="0013448A"/>
    <w:rsid w:val="0013450F"/>
    <w:rsid w:val="00134785"/>
    <w:rsid w:val="00134DDB"/>
    <w:rsid w:val="00134DF7"/>
    <w:rsid w:val="00135245"/>
    <w:rsid w:val="001354AD"/>
    <w:rsid w:val="00135969"/>
    <w:rsid w:val="001359FC"/>
    <w:rsid w:val="00135B2A"/>
    <w:rsid w:val="00135BE4"/>
    <w:rsid w:val="00136219"/>
    <w:rsid w:val="0013630E"/>
    <w:rsid w:val="00136368"/>
    <w:rsid w:val="00136565"/>
    <w:rsid w:val="001365C3"/>
    <w:rsid w:val="00136805"/>
    <w:rsid w:val="001368DC"/>
    <w:rsid w:val="00136E2C"/>
    <w:rsid w:val="00136E7E"/>
    <w:rsid w:val="00137087"/>
    <w:rsid w:val="001371F5"/>
    <w:rsid w:val="0013743F"/>
    <w:rsid w:val="0013760D"/>
    <w:rsid w:val="001376C4"/>
    <w:rsid w:val="00137C84"/>
    <w:rsid w:val="001400D7"/>
    <w:rsid w:val="0014106D"/>
    <w:rsid w:val="001412C9"/>
    <w:rsid w:val="001418D5"/>
    <w:rsid w:val="00141925"/>
    <w:rsid w:val="00141CC5"/>
    <w:rsid w:val="00142079"/>
    <w:rsid w:val="00142247"/>
    <w:rsid w:val="00142A62"/>
    <w:rsid w:val="00142C86"/>
    <w:rsid w:val="00142D9B"/>
    <w:rsid w:val="00143039"/>
    <w:rsid w:val="001431FF"/>
    <w:rsid w:val="00143209"/>
    <w:rsid w:val="00143228"/>
    <w:rsid w:val="0014371E"/>
    <w:rsid w:val="001438A3"/>
    <w:rsid w:val="00143993"/>
    <w:rsid w:val="00143F62"/>
    <w:rsid w:val="0014448B"/>
    <w:rsid w:val="0014457D"/>
    <w:rsid w:val="00145053"/>
    <w:rsid w:val="001450BE"/>
    <w:rsid w:val="00145433"/>
    <w:rsid w:val="00145719"/>
    <w:rsid w:val="00145899"/>
    <w:rsid w:val="00145958"/>
    <w:rsid w:val="00145B2B"/>
    <w:rsid w:val="00145C8E"/>
    <w:rsid w:val="00145CDE"/>
    <w:rsid w:val="00145FCE"/>
    <w:rsid w:val="001461A6"/>
    <w:rsid w:val="001462AC"/>
    <w:rsid w:val="001463F8"/>
    <w:rsid w:val="00146419"/>
    <w:rsid w:val="00146666"/>
    <w:rsid w:val="00146726"/>
    <w:rsid w:val="001468C6"/>
    <w:rsid w:val="00146CF7"/>
    <w:rsid w:val="00146E18"/>
    <w:rsid w:val="00146E30"/>
    <w:rsid w:val="001471B8"/>
    <w:rsid w:val="001474BA"/>
    <w:rsid w:val="0014796F"/>
    <w:rsid w:val="00147AB0"/>
    <w:rsid w:val="00147BBF"/>
    <w:rsid w:val="00147CCE"/>
    <w:rsid w:val="00147D26"/>
    <w:rsid w:val="00147E63"/>
    <w:rsid w:val="00147ECE"/>
    <w:rsid w:val="0015002C"/>
    <w:rsid w:val="00150093"/>
    <w:rsid w:val="001508ED"/>
    <w:rsid w:val="00150902"/>
    <w:rsid w:val="00150ED5"/>
    <w:rsid w:val="00150F08"/>
    <w:rsid w:val="00150FDB"/>
    <w:rsid w:val="0015104C"/>
    <w:rsid w:val="0015124C"/>
    <w:rsid w:val="0015125B"/>
    <w:rsid w:val="0015156E"/>
    <w:rsid w:val="0015196B"/>
    <w:rsid w:val="00151E37"/>
    <w:rsid w:val="00151F9B"/>
    <w:rsid w:val="001529EA"/>
    <w:rsid w:val="0015337F"/>
    <w:rsid w:val="00153A73"/>
    <w:rsid w:val="00153E98"/>
    <w:rsid w:val="00153F98"/>
    <w:rsid w:val="0015411A"/>
    <w:rsid w:val="001542FB"/>
    <w:rsid w:val="0015442B"/>
    <w:rsid w:val="00154455"/>
    <w:rsid w:val="001544A4"/>
    <w:rsid w:val="001547CD"/>
    <w:rsid w:val="00154A9B"/>
    <w:rsid w:val="00154DD7"/>
    <w:rsid w:val="00154E79"/>
    <w:rsid w:val="00155012"/>
    <w:rsid w:val="00155285"/>
    <w:rsid w:val="00155404"/>
    <w:rsid w:val="00155B21"/>
    <w:rsid w:val="00155B79"/>
    <w:rsid w:val="00155CC9"/>
    <w:rsid w:val="00155EAA"/>
    <w:rsid w:val="001560BC"/>
    <w:rsid w:val="00156134"/>
    <w:rsid w:val="00156256"/>
    <w:rsid w:val="001565F9"/>
    <w:rsid w:val="00156995"/>
    <w:rsid w:val="00156B70"/>
    <w:rsid w:val="00156B7E"/>
    <w:rsid w:val="00156E98"/>
    <w:rsid w:val="001570A3"/>
    <w:rsid w:val="00157151"/>
    <w:rsid w:val="001575B5"/>
    <w:rsid w:val="001577C0"/>
    <w:rsid w:val="00157E5D"/>
    <w:rsid w:val="00157ED8"/>
    <w:rsid w:val="0016036E"/>
    <w:rsid w:val="001603F9"/>
    <w:rsid w:val="0016050A"/>
    <w:rsid w:val="001605DA"/>
    <w:rsid w:val="001608CE"/>
    <w:rsid w:val="00160CF6"/>
    <w:rsid w:val="001613E8"/>
    <w:rsid w:val="00161605"/>
    <w:rsid w:val="0016175F"/>
    <w:rsid w:val="0016190F"/>
    <w:rsid w:val="00161FB0"/>
    <w:rsid w:val="00161FB2"/>
    <w:rsid w:val="001621C4"/>
    <w:rsid w:val="00162303"/>
    <w:rsid w:val="00162341"/>
    <w:rsid w:val="001624A2"/>
    <w:rsid w:val="001629DC"/>
    <w:rsid w:val="00162AA6"/>
    <w:rsid w:val="00162AE6"/>
    <w:rsid w:val="00162B57"/>
    <w:rsid w:val="00162D56"/>
    <w:rsid w:val="00162D96"/>
    <w:rsid w:val="00162DB1"/>
    <w:rsid w:val="001631BD"/>
    <w:rsid w:val="0016333A"/>
    <w:rsid w:val="00163424"/>
    <w:rsid w:val="0016347F"/>
    <w:rsid w:val="00163864"/>
    <w:rsid w:val="0016398A"/>
    <w:rsid w:val="00163CD3"/>
    <w:rsid w:val="00163CEF"/>
    <w:rsid w:val="00164054"/>
    <w:rsid w:val="00164358"/>
    <w:rsid w:val="001644D8"/>
    <w:rsid w:val="00164CA7"/>
    <w:rsid w:val="00164F9A"/>
    <w:rsid w:val="00165191"/>
    <w:rsid w:val="00165224"/>
    <w:rsid w:val="0016571E"/>
    <w:rsid w:val="0016578E"/>
    <w:rsid w:val="001658C6"/>
    <w:rsid w:val="00165BF6"/>
    <w:rsid w:val="00165D69"/>
    <w:rsid w:val="0016604C"/>
    <w:rsid w:val="001662A1"/>
    <w:rsid w:val="00166872"/>
    <w:rsid w:val="00166C63"/>
    <w:rsid w:val="00166D73"/>
    <w:rsid w:val="00166E51"/>
    <w:rsid w:val="001671FB"/>
    <w:rsid w:val="001674F5"/>
    <w:rsid w:val="00167754"/>
    <w:rsid w:val="00167A6C"/>
    <w:rsid w:val="00167B77"/>
    <w:rsid w:val="00170083"/>
    <w:rsid w:val="001703AC"/>
    <w:rsid w:val="001703B8"/>
    <w:rsid w:val="00170713"/>
    <w:rsid w:val="00170751"/>
    <w:rsid w:val="00170BA7"/>
    <w:rsid w:val="00170D81"/>
    <w:rsid w:val="001716F2"/>
    <w:rsid w:val="00171838"/>
    <w:rsid w:val="00171A46"/>
    <w:rsid w:val="00171A70"/>
    <w:rsid w:val="00171B7B"/>
    <w:rsid w:val="00171C10"/>
    <w:rsid w:val="00171C20"/>
    <w:rsid w:val="00171CF6"/>
    <w:rsid w:val="00171D4D"/>
    <w:rsid w:val="001725B4"/>
    <w:rsid w:val="00172A16"/>
    <w:rsid w:val="00172DCC"/>
    <w:rsid w:val="00172E8F"/>
    <w:rsid w:val="00172FF2"/>
    <w:rsid w:val="00173013"/>
    <w:rsid w:val="00173074"/>
    <w:rsid w:val="00173433"/>
    <w:rsid w:val="00173D95"/>
    <w:rsid w:val="00174008"/>
    <w:rsid w:val="00174122"/>
    <w:rsid w:val="00174287"/>
    <w:rsid w:val="001747A3"/>
    <w:rsid w:val="0017485E"/>
    <w:rsid w:val="00174C18"/>
    <w:rsid w:val="00174C38"/>
    <w:rsid w:val="00174D86"/>
    <w:rsid w:val="00174FBF"/>
    <w:rsid w:val="00175055"/>
    <w:rsid w:val="00175218"/>
    <w:rsid w:val="0017547A"/>
    <w:rsid w:val="00175795"/>
    <w:rsid w:val="001759CD"/>
    <w:rsid w:val="00175C48"/>
    <w:rsid w:val="001762AB"/>
    <w:rsid w:val="001769B2"/>
    <w:rsid w:val="00176AD9"/>
    <w:rsid w:val="00176CB1"/>
    <w:rsid w:val="00176F69"/>
    <w:rsid w:val="00177113"/>
    <w:rsid w:val="00177331"/>
    <w:rsid w:val="00177449"/>
    <w:rsid w:val="001777E9"/>
    <w:rsid w:val="001778B6"/>
    <w:rsid w:val="00177C8B"/>
    <w:rsid w:val="00177FCB"/>
    <w:rsid w:val="001806D0"/>
    <w:rsid w:val="001808E3"/>
    <w:rsid w:val="00180962"/>
    <w:rsid w:val="00181828"/>
    <w:rsid w:val="001819E2"/>
    <w:rsid w:val="00181F30"/>
    <w:rsid w:val="00182364"/>
    <w:rsid w:val="00182AE8"/>
    <w:rsid w:val="001835E1"/>
    <w:rsid w:val="00183C40"/>
    <w:rsid w:val="0018402B"/>
    <w:rsid w:val="00184778"/>
    <w:rsid w:val="00184822"/>
    <w:rsid w:val="00184839"/>
    <w:rsid w:val="00184963"/>
    <w:rsid w:val="00184AAE"/>
    <w:rsid w:val="00184B4A"/>
    <w:rsid w:val="00184EDE"/>
    <w:rsid w:val="00185058"/>
    <w:rsid w:val="0018507D"/>
    <w:rsid w:val="001850B1"/>
    <w:rsid w:val="0018517E"/>
    <w:rsid w:val="00185704"/>
    <w:rsid w:val="00185878"/>
    <w:rsid w:val="00185B38"/>
    <w:rsid w:val="00185BBC"/>
    <w:rsid w:val="00185BE6"/>
    <w:rsid w:val="00185C13"/>
    <w:rsid w:val="00185EB8"/>
    <w:rsid w:val="00185EE6"/>
    <w:rsid w:val="00186041"/>
    <w:rsid w:val="0018620A"/>
    <w:rsid w:val="001862CF"/>
    <w:rsid w:val="0018632D"/>
    <w:rsid w:val="001865DC"/>
    <w:rsid w:val="001869B4"/>
    <w:rsid w:val="00186DE6"/>
    <w:rsid w:val="001871F7"/>
    <w:rsid w:val="0018783C"/>
    <w:rsid w:val="001879DA"/>
    <w:rsid w:val="00187AA5"/>
    <w:rsid w:val="001902DF"/>
    <w:rsid w:val="00190765"/>
    <w:rsid w:val="00191550"/>
    <w:rsid w:val="00191660"/>
    <w:rsid w:val="00191898"/>
    <w:rsid w:val="001919A6"/>
    <w:rsid w:val="00191E87"/>
    <w:rsid w:val="00191FEC"/>
    <w:rsid w:val="0019217C"/>
    <w:rsid w:val="00192324"/>
    <w:rsid w:val="00192505"/>
    <w:rsid w:val="0019293E"/>
    <w:rsid w:val="00192DA0"/>
    <w:rsid w:val="00192E2B"/>
    <w:rsid w:val="00192F36"/>
    <w:rsid w:val="0019311B"/>
    <w:rsid w:val="0019312A"/>
    <w:rsid w:val="00193320"/>
    <w:rsid w:val="001933ED"/>
    <w:rsid w:val="00193A53"/>
    <w:rsid w:val="00193E67"/>
    <w:rsid w:val="001940F5"/>
    <w:rsid w:val="00194579"/>
    <w:rsid w:val="0019479D"/>
    <w:rsid w:val="00194898"/>
    <w:rsid w:val="00194C8C"/>
    <w:rsid w:val="001950ED"/>
    <w:rsid w:val="001954FA"/>
    <w:rsid w:val="00195791"/>
    <w:rsid w:val="00195804"/>
    <w:rsid w:val="00195A31"/>
    <w:rsid w:val="00195CF8"/>
    <w:rsid w:val="00195FA1"/>
    <w:rsid w:val="0019603B"/>
    <w:rsid w:val="00196414"/>
    <w:rsid w:val="00196558"/>
    <w:rsid w:val="0019679E"/>
    <w:rsid w:val="00196838"/>
    <w:rsid w:val="00196C44"/>
    <w:rsid w:val="00196C49"/>
    <w:rsid w:val="00196CFE"/>
    <w:rsid w:val="00196D25"/>
    <w:rsid w:val="00196D3C"/>
    <w:rsid w:val="0019726F"/>
    <w:rsid w:val="00197412"/>
    <w:rsid w:val="001978D8"/>
    <w:rsid w:val="00197CBA"/>
    <w:rsid w:val="00197F33"/>
    <w:rsid w:val="001A0227"/>
    <w:rsid w:val="001A052D"/>
    <w:rsid w:val="001A06A6"/>
    <w:rsid w:val="001A09B3"/>
    <w:rsid w:val="001A10F5"/>
    <w:rsid w:val="001A1274"/>
    <w:rsid w:val="001A1307"/>
    <w:rsid w:val="001A1319"/>
    <w:rsid w:val="001A15F6"/>
    <w:rsid w:val="001A165E"/>
    <w:rsid w:val="001A19BB"/>
    <w:rsid w:val="001A1B35"/>
    <w:rsid w:val="001A1E1A"/>
    <w:rsid w:val="001A1E38"/>
    <w:rsid w:val="001A20F2"/>
    <w:rsid w:val="001A21C2"/>
    <w:rsid w:val="001A2579"/>
    <w:rsid w:val="001A25E1"/>
    <w:rsid w:val="001A26D3"/>
    <w:rsid w:val="001A28DE"/>
    <w:rsid w:val="001A2B02"/>
    <w:rsid w:val="001A2C3C"/>
    <w:rsid w:val="001A2CD4"/>
    <w:rsid w:val="001A2CE3"/>
    <w:rsid w:val="001A2E1F"/>
    <w:rsid w:val="001A2F67"/>
    <w:rsid w:val="001A2FA4"/>
    <w:rsid w:val="001A2FC4"/>
    <w:rsid w:val="001A30D1"/>
    <w:rsid w:val="001A3356"/>
    <w:rsid w:val="001A376E"/>
    <w:rsid w:val="001A3C2E"/>
    <w:rsid w:val="001A3ECA"/>
    <w:rsid w:val="001A4264"/>
    <w:rsid w:val="001A4475"/>
    <w:rsid w:val="001A4BFB"/>
    <w:rsid w:val="001A4E25"/>
    <w:rsid w:val="001A4F52"/>
    <w:rsid w:val="001A4FF0"/>
    <w:rsid w:val="001A503E"/>
    <w:rsid w:val="001A520B"/>
    <w:rsid w:val="001A5689"/>
    <w:rsid w:val="001A568B"/>
    <w:rsid w:val="001A5703"/>
    <w:rsid w:val="001A5A15"/>
    <w:rsid w:val="001A5E60"/>
    <w:rsid w:val="001A63B7"/>
    <w:rsid w:val="001A661A"/>
    <w:rsid w:val="001A66BD"/>
    <w:rsid w:val="001A6799"/>
    <w:rsid w:val="001A6B2E"/>
    <w:rsid w:val="001A6B33"/>
    <w:rsid w:val="001A6D09"/>
    <w:rsid w:val="001A6D19"/>
    <w:rsid w:val="001A6EA1"/>
    <w:rsid w:val="001A74BC"/>
    <w:rsid w:val="001A7AD7"/>
    <w:rsid w:val="001A7AED"/>
    <w:rsid w:val="001A7CC4"/>
    <w:rsid w:val="001A7D35"/>
    <w:rsid w:val="001A7EBC"/>
    <w:rsid w:val="001A7FC9"/>
    <w:rsid w:val="001B0063"/>
    <w:rsid w:val="001B00E5"/>
    <w:rsid w:val="001B00F0"/>
    <w:rsid w:val="001B0117"/>
    <w:rsid w:val="001B056C"/>
    <w:rsid w:val="001B097F"/>
    <w:rsid w:val="001B0983"/>
    <w:rsid w:val="001B0991"/>
    <w:rsid w:val="001B09E2"/>
    <w:rsid w:val="001B0A8A"/>
    <w:rsid w:val="001B0BA2"/>
    <w:rsid w:val="001B0C3E"/>
    <w:rsid w:val="001B0E10"/>
    <w:rsid w:val="001B0FD3"/>
    <w:rsid w:val="001B105B"/>
    <w:rsid w:val="001B13DB"/>
    <w:rsid w:val="001B1528"/>
    <w:rsid w:val="001B16B7"/>
    <w:rsid w:val="001B1731"/>
    <w:rsid w:val="001B1864"/>
    <w:rsid w:val="001B1E9B"/>
    <w:rsid w:val="001B2186"/>
    <w:rsid w:val="001B2679"/>
    <w:rsid w:val="001B278D"/>
    <w:rsid w:val="001B27B0"/>
    <w:rsid w:val="001B2854"/>
    <w:rsid w:val="001B2E46"/>
    <w:rsid w:val="001B2E78"/>
    <w:rsid w:val="001B2EF0"/>
    <w:rsid w:val="001B2FA5"/>
    <w:rsid w:val="001B2FBE"/>
    <w:rsid w:val="001B36AE"/>
    <w:rsid w:val="001B3778"/>
    <w:rsid w:val="001B3977"/>
    <w:rsid w:val="001B3A34"/>
    <w:rsid w:val="001B3E0D"/>
    <w:rsid w:val="001B3F0C"/>
    <w:rsid w:val="001B404E"/>
    <w:rsid w:val="001B4168"/>
    <w:rsid w:val="001B4550"/>
    <w:rsid w:val="001B4750"/>
    <w:rsid w:val="001B4975"/>
    <w:rsid w:val="001B4FC0"/>
    <w:rsid w:val="001B54BB"/>
    <w:rsid w:val="001B5785"/>
    <w:rsid w:val="001B58D3"/>
    <w:rsid w:val="001B5A8B"/>
    <w:rsid w:val="001B5EC4"/>
    <w:rsid w:val="001B5FD9"/>
    <w:rsid w:val="001B62D1"/>
    <w:rsid w:val="001B6513"/>
    <w:rsid w:val="001B659D"/>
    <w:rsid w:val="001B681E"/>
    <w:rsid w:val="001B6A40"/>
    <w:rsid w:val="001B6CCA"/>
    <w:rsid w:val="001B6F06"/>
    <w:rsid w:val="001B7242"/>
    <w:rsid w:val="001B75F7"/>
    <w:rsid w:val="001B769B"/>
    <w:rsid w:val="001B78C2"/>
    <w:rsid w:val="001B7F33"/>
    <w:rsid w:val="001B7F8F"/>
    <w:rsid w:val="001B7FF4"/>
    <w:rsid w:val="001C0229"/>
    <w:rsid w:val="001C03B8"/>
    <w:rsid w:val="001C03FA"/>
    <w:rsid w:val="001C0D30"/>
    <w:rsid w:val="001C1055"/>
    <w:rsid w:val="001C10D4"/>
    <w:rsid w:val="001C1250"/>
    <w:rsid w:val="001C18BF"/>
    <w:rsid w:val="001C1C52"/>
    <w:rsid w:val="001C1D95"/>
    <w:rsid w:val="001C1F16"/>
    <w:rsid w:val="001C2126"/>
    <w:rsid w:val="001C21F4"/>
    <w:rsid w:val="001C27F5"/>
    <w:rsid w:val="001C2BE2"/>
    <w:rsid w:val="001C2DC4"/>
    <w:rsid w:val="001C330B"/>
    <w:rsid w:val="001C38C7"/>
    <w:rsid w:val="001C3BC7"/>
    <w:rsid w:val="001C3C2C"/>
    <w:rsid w:val="001C3C49"/>
    <w:rsid w:val="001C3F73"/>
    <w:rsid w:val="001C41F2"/>
    <w:rsid w:val="001C462C"/>
    <w:rsid w:val="001C4979"/>
    <w:rsid w:val="001C4EE3"/>
    <w:rsid w:val="001C4FA0"/>
    <w:rsid w:val="001C5B16"/>
    <w:rsid w:val="001C5DC3"/>
    <w:rsid w:val="001C60E7"/>
    <w:rsid w:val="001C647F"/>
    <w:rsid w:val="001C692B"/>
    <w:rsid w:val="001C6E29"/>
    <w:rsid w:val="001C6FDE"/>
    <w:rsid w:val="001C7491"/>
    <w:rsid w:val="001C7613"/>
    <w:rsid w:val="001C7683"/>
    <w:rsid w:val="001C7704"/>
    <w:rsid w:val="001C7A94"/>
    <w:rsid w:val="001C7D1F"/>
    <w:rsid w:val="001D027F"/>
    <w:rsid w:val="001D0431"/>
    <w:rsid w:val="001D06A9"/>
    <w:rsid w:val="001D09EA"/>
    <w:rsid w:val="001D0C62"/>
    <w:rsid w:val="001D0F70"/>
    <w:rsid w:val="001D1375"/>
    <w:rsid w:val="001D1725"/>
    <w:rsid w:val="001D176D"/>
    <w:rsid w:val="001D17FF"/>
    <w:rsid w:val="001D1CB1"/>
    <w:rsid w:val="001D2627"/>
    <w:rsid w:val="001D30C0"/>
    <w:rsid w:val="001D3184"/>
    <w:rsid w:val="001D3361"/>
    <w:rsid w:val="001D348B"/>
    <w:rsid w:val="001D4116"/>
    <w:rsid w:val="001D43EA"/>
    <w:rsid w:val="001D457A"/>
    <w:rsid w:val="001D4FF9"/>
    <w:rsid w:val="001D5006"/>
    <w:rsid w:val="001D5220"/>
    <w:rsid w:val="001D53C8"/>
    <w:rsid w:val="001D543D"/>
    <w:rsid w:val="001D55D9"/>
    <w:rsid w:val="001D56BE"/>
    <w:rsid w:val="001D58DE"/>
    <w:rsid w:val="001D5E30"/>
    <w:rsid w:val="001D5EB9"/>
    <w:rsid w:val="001D5FE5"/>
    <w:rsid w:val="001D60FD"/>
    <w:rsid w:val="001D6164"/>
    <w:rsid w:val="001D623C"/>
    <w:rsid w:val="001D6749"/>
    <w:rsid w:val="001D68CD"/>
    <w:rsid w:val="001D69BB"/>
    <w:rsid w:val="001D6C29"/>
    <w:rsid w:val="001D70FE"/>
    <w:rsid w:val="001D7534"/>
    <w:rsid w:val="001D79EF"/>
    <w:rsid w:val="001E028B"/>
    <w:rsid w:val="001E0696"/>
    <w:rsid w:val="001E0836"/>
    <w:rsid w:val="001E0AD2"/>
    <w:rsid w:val="001E0BD0"/>
    <w:rsid w:val="001E1264"/>
    <w:rsid w:val="001E12EE"/>
    <w:rsid w:val="001E1318"/>
    <w:rsid w:val="001E1329"/>
    <w:rsid w:val="001E147E"/>
    <w:rsid w:val="001E1AB9"/>
    <w:rsid w:val="001E2161"/>
    <w:rsid w:val="001E26DE"/>
    <w:rsid w:val="001E294E"/>
    <w:rsid w:val="001E2B86"/>
    <w:rsid w:val="001E3553"/>
    <w:rsid w:val="001E3573"/>
    <w:rsid w:val="001E3579"/>
    <w:rsid w:val="001E3A36"/>
    <w:rsid w:val="001E3FF7"/>
    <w:rsid w:val="001E416E"/>
    <w:rsid w:val="001E41BC"/>
    <w:rsid w:val="001E4254"/>
    <w:rsid w:val="001E4261"/>
    <w:rsid w:val="001E4757"/>
    <w:rsid w:val="001E4760"/>
    <w:rsid w:val="001E4C58"/>
    <w:rsid w:val="001E4CDE"/>
    <w:rsid w:val="001E5620"/>
    <w:rsid w:val="001E5848"/>
    <w:rsid w:val="001E5FFF"/>
    <w:rsid w:val="001E62DE"/>
    <w:rsid w:val="001E6451"/>
    <w:rsid w:val="001E67CB"/>
    <w:rsid w:val="001E692E"/>
    <w:rsid w:val="001E6B90"/>
    <w:rsid w:val="001E6D06"/>
    <w:rsid w:val="001E6DD5"/>
    <w:rsid w:val="001E6E35"/>
    <w:rsid w:val="001E6E71"/>
    <w:rsid w:val="001E7458"/>
    <w:rsid w:val="001E750E"/>
    <w:rsid w:val="001E7980"/>
    <w:rsid w:val="001E7BE9"/>
    <w:rsid w:val="001E7CFB"/>
    <w:rsid w:val="001E7EC0"/>
    <w:rsid w:val="001F0550"/>
    <w:rsid w:val="001F06BF"/>
    <w:rsid w:val="001F0F75"/>
    <w:rsid w:val="001F1016"/>
    <w:rsid w:val="001F10FF"/>
    <w:rsid w:val="001F1651"/>
    <w:rsid w:val="001F1785"/>
    <w:rsid w:val="001F2143"/>
    <w:rsid w:val="001F22F2"/>
    <w:rsid w:val="001F2371"/>
    <w:rsid w:val="001F247D"/>
    <w:rsid w:val="001F2D77"/>
    <w:rsid w:val="001F3505"/>
    <w:rsid w:val="001F35B4"/>
    <w:rsid w:val="001F38D8"/>
    <w:rsid w:val="001F3D3A"/>
    <w:rsid w:val="001F43F3"/>
    <w:rsid w:val="001F4404"/>
    <w:rsid w:val="001F4520"/>
    <w:rsid w:val="001F4579"/>
    <w:rsid w:val="001F4AA7"/>
    <w:rsid w:val="001F57E8"/>
    <w:rsid w:val="001F6987"/>
    <w:rsid w:val="001F6988"/>
    <w:rsid w:val="001F6BC4"/>
    <w:rsid w:val="001F6CE0"/>
    <w:rsid w:val="001F71C3"/>
    <w:rsid w:val="001F7386"/>
    <w:rsid w:val="001F73C2"/>
    <w:rsid w:val="001F7B7A"/>
    <w:rsid w:val="001F7C01"/>
    <w:rsid w:val="001F7D79"/>
    <w:rsid w:val="001F7E01"/>
    <w:rsid w:val="001F7E3F"/>
    <w:rsid w:val="001F7E44"/>
    <w:rsid w:val="001F7F9E"/>
    <w:rsid w:val="0020031A"/>
    <w:rsid w:val="002004F8"/>
    <w:rsid w:val="00200A20"/>
    <w:rsid w:val="00200B86"/>
    <w:rsid w:val="00200C9D"/>
    <w:rsid w:val="00200E7A"/>
    <w:rsid w:val="00200EFE"/>
    <w:rsid w:val="00200F7F"/>
    <w:rsid w:val="002010BD"/>
    <w:rsid w:val="002011E6"/>
    <w:rsid w:val="00201EA7"/>
    <w:rsid w:val="00201EBB"/>
    <w:rsid w:val="002023F4"/>
    <w:rsid w:val="00202407"/>
    <w:rsid w:val="0020248C"/>
    <w:rsid w:val="00202528"/>
    <w:rsid w:val="00202E7F"/>
    <w:rsid w:val="002033CD"/>
    <w:rsid w:val="00203F22"/>
    <w:rsid w:val="00204456"/>
    <w:rsid w:val="00204550"/>
    <w:rsid w:val="002045DB"/>
    <w:rsid w:val="0020483F"/>
    <w:rsid w:val="00204DD5"/>
    <w:rsid w:val="0020572E"/>
    <w:rsid w:val="00205BA6"/>
    <w:rsid w:val="00205BC1"/>
    <w:rsid w:val="00205BCD"/>
    <w:rsid w:val="00205BDC"/>
    <w:rsid w:val="00205CE5"/>
    <w:rsid w:val="00205D97"/>
    <w:rsid w:val="00205E3F"/>
    <w:rsid w:val="00205EFB"/>
    <w:rsid w:val="00205F1B"/>
    <w:rsid w:val="00206104"/>
    <w:rsid w:val="00206194"/>
    <w:rsid w:val="00206212"/>
    <w:rsid w:val="0020634A"/>
    <w:rsid w:val="0020650B"/>
    <w:rsid w:val="00206A7C"/>
    <w:rsid w:val="00206DA8"/>
    <w:rsid w:val="002070D3"/>
    <w:rsid w:val="00207CE5"/>
    <w:rsid w:val="0021092B"/>
    <w:rsid w:val="00210A83"/>
    <w:rsid w:val="0021128B"/>
    <w:rsid w:val="0021164D"/>
    <w:rsid w:val="00211D0C"/>
    <w:rsid w:val="00211DEF"/>
    <w:rsid w:val="00211EAE"/>
    <w:rsid w:val="002120EB"/>
    <w:rsid w:val="00212310"/>
    <w:rsid w:val="00212350"/>
    <w:rsid w:val="002127D4"/>
    <w:rsid w:val="00212D13"/>
    <w:rsid w:val="00212D27"/>
    <w:rsid w:val="00212F5C"/>
    <w:rsid w:val="00213BE5"/>
    <w:rsid w:val="00213DE0"/>
    <w:rsid w:val="00213EE3"/>
    <w:rsid w:val="00214058"/>
    <w:rsid w:val="00214628"/>
    <w:rsid w:val="00214757"/>
    <w:rsid w:val="00214C7B"/>
    <w:rsid w:val="0021501E"/>
    <w:rsid w:val="002150C0"/>
    <w:rsid w:val="00215306"/>
    <w:rsid w:val="002154BF"/>
    <w:rsid w:val="0021576D"/>
    <w:rsid w:val="00215782"/>
    <w:rsid w:val="00215B55"/>
    <w:rsid w:val="00215C64"/>
    <w:rsid w:val="002162F0"/>
    <w:rsid w:val="002163BD"/>
    <w:rsid w:val="00216466"/>
    <w:rsid w:val="002165D4"/>
    <w:rsid w:val="002166F5"/>
    <w:rsid w:val="0021689B"/>
    <w:rsid w:val="00216CE4"/>
    <w:rsid w:val="00216F9D"/>
    <w:rsid w:val="002170B9"/>
    <w:rsid w:val="002172D3"/>
    <w:rsid w:val="00217433"/>
    <w:rsid w:val="002174C4"/>
    <w:rsid w:val="002177C7"/>
    <w:rsid w:val="00217ACD"/>
    <w:rsid w:val="00217FC6"/>
    <w:rsid w:val="00220317"/>
    <w:rsid w:val="0022039D"/>
    <w:rsid w:val="002203A4"/>
    <w:rsid w:val="002208B0"/>
    <w:rsid w:val="00220C7D"/>
    <w:rsid w:val="00220D56"/>
    <w:rsid w:val="00220E0B"/>
    <w:rsid w:val="002214C1"/>
    <w:rsid w:val="002214C4"/>
    <w:rsid w:val="0022154D"/>
    <w:rsid w:val="00221565"/>
    <w:rsid w:val="002217EE"/>
    <w:rsid w:val="00221855"/>
    <w:rsid w:val="00221A9F"/>
    <w:rsid w:val="00221B63"/>
    <w:rsid w:val="00221FCA"/>
    <w:rsid w:val="00222727"/>
    <w:rsid w:val="00222D19"/>
    <w:rsid w:val="0022308A"/>
    <w:rsid w:val="0022326E"/>
    <w:rsid w:val="002232E1"/>
    <w:rsid w:val="00223349"/>
    <w:rsid w:val="002233CD"/>
    <w:rsid w:val="0022356E"/>
    <w:rsid w:val="00223612"/>
    <w:rsid w:val="00223866"/>
    <w:rsid w:val="00223C40"/>
    <w:rsid w:val="00223DBF"/>
    <w:rsid w:val="00223FAA"/>
    <w:rsid w:val="002242D4"/>
    <w:rsid w:val="002242DE"/>
    <w:rsid w:val="0022434E"/>
    <w:rsid w:val="0022447D"/>
    <w:rsid w:val="00224560"/>
    <w:rsid w:val="00224799"/>
    <w:rsid w:val="0022494D"/>
    <w:rsid w:val="00224AA5"/>
    <w:rsid w:val="00224D1C"/>
    <w:rsid w:val="00224E54"/>
    <w:rsid w:val="002250C2"/>
    <w:rsid w:val="00225731"/>
    <w:rsid w:val="00225744"/>
    <w:rsid w:val="00225988"/>
    <w:rsid w:val="0022609A"/>
    <w:rsid w:val="00226305"/>
    <w:rsid w:val="00226320"/>
    <w:rsid w:val="0022650C"/>
    <w:rsid w:val="00226575"/>
    <w:rsid w:val="00226669"/>
    <w:rsid w:val="002266CC"/>
    <w:rsid w:val="0022686E"/>
    <w:rsid w:val="00226BFB"/>
    <w:rsid w:val="00226C29"/>
    <w:rsid w:val="00226CD5"/>
    <w:rsid w:val="00226E09"/>
    <w:rsid w:val="00227143"/>
    <w:rsid w:val="0022716C"/>
    <w:rsid w:val="0022721D"/>
    <w:rsid w:val="002273DB"/>
    <w:rsid w:val="00227452"/>
    <w:rsid w:val="002276F6"/>
    <w:rsid w:val="00227803"/>
    <w:rsid w:val="00227C25"/>
    <w:rsid w:val="00227E23"/>
    <w:rsid w:val="0023012C"/>
    <w:rsid w:val="002306B1"/>
    <w:rsid w:val="00230936"/>
    <w:rsid w:val="00230CB2"/>
    <w:rsid w:val="002310E1"/>
    <w:rsid w:val="002318AF"/>
    <w:rsid w:val="00231ADA"/>
    <w:rsid w:val="00231AFA"/>
    <w:rsid w:val="00231BC4"/>
    <w:rsid w:val="00231E35"/>
    <w:rsid w:val="00231E7B"/>
    <w:rsid w:val="00231FAB"/>
    <w:rsid w:val="0023211A"/>
    <w:rsid w:val="002325EC"/>
    <w:rsid w:val="00232BE2"/>
    <w:rsid w:val="00232D1A"/>
    <w:rsid w:val="00233066"/>
    <w:rsid w:val="00233170"/>
    <w:rsid w:val="002332B3"/>
    <w:rsid w:val="002339E0"/>
    <w:rsid w:val="002339E1"/>
    <w:rsid w:val="00233F33"/>
    <w:rsid w:val="0023410B"/>
    <w:rsid w:val="0023432F"/>
    <w:rsid w:val="0023464E"/>
    <w:rsid w:val="002346D4"/>
    <w:rsid w:val="002347B9"/>
    <w:rsid w:val="00234F7C"/>
    <w:rsid w:val="002353BB"/>
    <w:rsid w:val="00235745"/>
    <w:rsid w:val="002359D4"/>
    <w:rsid w:val="00236857"/>
    <w:rsid w:val="00236885"/>
    <w:rsid w:val="00236944"/>
    <w:rsid w:val="002369A1"/>
    <w:rsid w:val="002369E1"/>
    <w:rsid w:val="00236A86"/>
    <w:rsid w:val="00236DEB"/>
    <w:rsid w:val="00237289"/>
    <w:rsid w:val="0023737D"/>
    <w:rsid w:val="0023752A"/>
    <w:rsid w:val="00237A12"/>
    <w:rsid w:val="00237FF7"/>
    <w:rsid w:val="0024020F"/>
    <w:rsid w:val="002404F7"/>
    <w:rsid w:val="00240562"/>
    <w:rsid w:val="00240A64"/>
    <w:rsid w:val="00240E12"/>
    <w:rsid w:val="00241015"/>
    <w:rsid w:val="00241538"/>
    <w:rsid w:val="00242127"/>
    <w:rsid w:val="00242390"/>
    <w:rsid w:val="00242A71"/>
    <w:rsid w:val="00242BAF"/>
    <w:rsid w:val="00242CEB"/>
    <w:rsid w:val="00242DC1"/>
    <w:rsid w:val="00242E9A"/>
    <w:rsid w:val="00243202"/>
    <w:rsid w:val="00243226"/>
    <w:rsid w:val="002433F3"/>
    <w:rsid w:val="00243DFE"/>
    <w:rsid w:val="0024401F"/>
    <w:rsid w:val="0024413C"/>
    <w:rsid w:val="002446C5"/>
    <w:rsid w:val="002447DA"/>
    <w:rsid w:val="00244916"/>
    <w:rsid w:val="00244963"/>
    <w:rsid w:val="002449BE"/>
    <w:rsid w:val="002449C5"/>
    <w:rsid w:val="00244A5A"/>
    <w:rsid w:val="002450DA"/>
    <w:rsid w:val="00245173"/>
    <w:rsid w:val="00245824"/>
    <w:rsid w:val="00245A53"/>
    <w:rsid w:val="00245AB4"/>
    <w:rsid w:val="00245AD0"/>
    <w:rsid w:val="00245C19"/>
    <w:rsid w:val="002462E8"/>
    <w:rsid w:val="00246B03"/>
    <w:rsid w:val="00246B78"/>
    <w:rsid w:val="00246BB7"/>
    <w:rsid w:val="0024728B"/>
    <w:rsid w:val="002474F4"/>
    <w:rsid w:val="00247D26"/>
    <w:rsid w:val="002501DB"/>
    <w:rsid w:val="002504FF"/>
    <w:rsid w:val="0025068F"/>
    <w:rsid w:val="00250748"/>
    <w:rsid w:val="00250AC9"/>
    <w:rsid w:val="00250E45"/>
    <w:rsid w:val="002510EF"/>
    <w:rsid w:val="00251398"/>
    <w:rsid w:val="002515A3"/>
    <w:rsid w:val="002517BC"/>
    <w:rsid w:val="002518C5"/>
    <w:rsid w:val="00251DD8"/>
    <w:rsid w:val="00251EAF"/>
    <w:rsid w:val="00252297"/>
    <w:rsid w:val="002522FE"/>
    <w:rsid w:val="00252394"/>
    <w:rsid w:val="002527E4"/>
    <w:rsid w:val="00252876"/>
    <w:rsid w:val="00253B6F"/>
    <w:rsid w:val="00253C12"/>
    <w:rsid w:val="00253C95"/>
    <w:rsid w:val="00253EAD"/>
    <w:rsid w:val="00253EAF"/>
    <w:rsid w:val="0025402C"/>
    <w:rsid w:val="002540CD"/>
    <w:rsid w:val="002540E6"/>
    <w:rsid w:val="00254370"/>
    <w:rsid w:val="002544D2"/>
    <w:rsid w:val="00254677"/>
    <w:rsid w:val="00254A5F"/>
    <w:rsid w:val="00254E70"/>
    <w:rsid w:val="0025511F"/>
    <w:rsid w:val="0025515D"/>
    <w:rsid w:val="00255353"/>
    <w:rsid w:val="00255755"/>
    <w:rsid w:val="002558BD"/>
    <w:rsid w:val="00255A7F"/>
    <w:rsid w:val="00255AD9"/>
    <w:rsid w:val="00255C46"/>
    <w:rsid w:val="00256028"/>
    <w:rsid w:val="00256169"/>
    <w:rsid w:val="002566C0"/>
    <w:rsid w:val="002568E8"/>
    <w:rsid w:val="00256B24"/>
    <w:rsid w:val="00256DBC"/>
    <w:rsid w:val="00256E04"/>
    <w:rsid w:val="00257209"/>
    <w:rsid w:val="002572FB"/>
    <w:rsid w:val="00257413"/>
    <w:rsid w:val="002574CB"/>
    <w:rsid w:val="0025792B"/>
    <w:rsid w:val="00260250"/>
    <w:rsid w:val="002604EA"/>
    <w:rsid w:val="002604F1"/>
    <w:rsid w:val="0026057F"/>
    <w:rsid w:val="00260C79"/>
    <w:rsid w:val="002610EB"/>
    <w:rsid w:val="00261191"/>
    <w:rsid w:val="00261374"/>
    <w:rsid w:val="002613C3"/>
    <w:rsid w:val="00261489"/>
    <w:rsid w:val="002619BA"/>
    <w:rsid w:val="00261DEA"/>
    <w:rsid w:val="00261F11"/>
    <w:rsid w:val="00262044"/>
    <w:rsid w:val="00262120"/>
    <w:rsid w:val="002624D2"/>
    <w:rsid w:val="00262988"/>
    <w:rsid w:val="002629EC"/>
    <w:rsid w:val="00263B17"/>
    <w:rsid w:val="00263CB0"/>
    <w:rsid w:val="0026415C"/>
    <w:rsid w:val="002643AE"/>
    <w:rsid w:val="00264747"/>
    <w:rsid w:val="0026475B"/>
    <w:rsid w:val="00264925"/>
    <w:rsid w:val="00265387"/>
    <w:rsid w:val="00265431"/>
    <w:rsid w:val="002654B7"/>
    <w:rsid w:val="00265578"/>
    <w:rsid w:val="00265590"/>
    <w:rsid w:val="0026567F"/>
    <w:rsid w:val="00265728"/>
    <w:rsid w:val="00265E2E"/>
    <w:rsid w:val="00265FD1"/>
    <w:rsid w:val="002666DC"/>
    <w:rsid w:val="00266718"/>
    <w:rsid w:val="0026737B"/>
    <w:rsid w:val="002677F8"/>
    <w:rsid w:val="00267F1C"/>
    <w:rsid w:val="00270040"/>
    <w:rsid w:val="0027010E"/>
    <w:rsid w:val="00270144"/>
    <w:rsid w:val="002702FB"/>
    <w:rsid w:val="002706A9"/>
    <w:rsid w:val="00270994"/>
    <w:rsid w:val="00270B87"/>
    <w:rsid w:val="00270F8A"/>
    <w:rsid w:val="00270FCB"/>
    <w:rsid w:val="00271170"/>
    <w:rsid w:val="00271235"/>
    <w:rsid w:val="002714E1"/>
    <w:rsid w:val="00271734"/>
    <w:rsid w:val="00271999"/>
    <w:rsid w:val="00271ACB"/>
    <w:rsid w:val="00271F80"/>
    <w:rsid w:val="002722BA"/>
    <w:rsid w:val="00272500"/>
    <w:rsid w:val="0027299E"/>
    <w:rsid w:val="00272B66"/>
    <w:rsid w:val="0027328C"/>
    <w:rsid w:val="002739B8"/>
    <w:rsid w:val="002740AF"/>
    <w:rsid w:val="0027411F"/>
    <w:rsid w:val="00274442"/>
    <w:rsid w:val="002746E4"/>
    <w:rsid w:val="00274BFD"/>
    <w:rsid w:val="00274CDD"/>
    <w:rsid w:val="00274E1C"/>
    <w:rsid w:val="00274E27"/>
    <w:rsid w:val="00274F7F"/>
    <w:rsid w:val="00274FB5"/>
    <w:rsid w:val="002752E4"/>
    <w:rsid w:val="00275825"/>
    <w:rsid w:val="00275D32"/>
    <w:rsid w:val="002760DA"/>
    <w:rsid w:val="00276165"/>
    <w:rsid w:val="00276238"/>
    <w:rsid w:val="002764DA"/>
    <w:rsid w:val="0027670A"/>
    <w:rsid w:val="00276E17"/>
    <w:rsid w:val="00276FD7"/>
    <w:rsid w:val="002772CC"/>
    <w:rsid w:val="00277526"/>
    <w:rsid w:val="00277777"/>
    <w:rsid w:val="0027792D"/>
    <w:rsid w:val="00277C1C"/>
    <w:rsid w:val="00277D3B"/>
    <w:rsid w:val="00277E3F"/>
    <w:rsid w:val="00280146"/>
    <w:rsid w:val="0028032D"/>
    <w:rsid w:val="0028047E"/>
    <w:rsid w:val="0028079A"/>
    <w:rsid w:val="0028081A"/>
    <w:rsid w:val="00280D70"/>
    <w:rsid w:val="00280FC3"/>
    <w:rsid w:val="0028113D"/>
    <w:rsid w:val="002817F4"/>
    <w:rsid w:val="00281CC4"/>
    <w:rsid w:val="00281D54"/>
    <w:rsid w:val="00281DB2"/>
    <w:rsid w:val="00281E28"/>
    <w:rsid w:val="00281FF8"/>
    <w:rsid w:val="00282094"/>
    <w:rsid w:val="00282169"/>
    <w:rsid w:val="0028238E"/>
    <w:rsid w:val="00282515"/>
    <w:rsid w:val="00282A15"/>
    <w:rsid w:val="00282A85"/>
    <w:rsid w:val="00282D09"/>
    <w:rsid w:val="002834A9"/>
    <w:rsid w:val="002834E8"/>
    <w:rsid w:val="00283681"/>
    <w:rsid w:val="0028376F"/>
    <w:rsid w:val="0028395B"/>
    <w:rsid w:val="00283A0D"/>
    <w:rsid w:val="00283A2B"/>
    <w:rsid w:val="00283C1F"/>
    <w:rsid w:val="00283D1E"/>
    <w:rsid w:val="002847A5"/>
    <w:rsid w:val="00284B6B"/>
    <w:rsid w:val="00284E98"/>
    <w:rsid w:val="00284EFE"/>
    <w:rsid w:val="00285210"/>
    <w:rsid w:val="002852F0"/>
    <w:rsid w:val="00285472"/>
    <w:rsid w:val="0028558C"/>
    <w:rsid w:val="00285817"/>
    <w:rsid w:val="00285A10"/>
    <w:rsid w:val="00285E57"/>
    <w:rsid w:val="00285EB8"/>
    <w:rsid w:val="002860F0"/>
    <w:rsid w:val="0028614E"/>
    <w:rsid w:val="002861B1"/>
    <w:rsid w:val="0028666D"/>
    <w:rsid w:val="002868ED"/>
    <w:rsid w:val="002868FB"/>
    <w:rsid w:val="002869B0"/>
    <w:rsid w:val="00286D81"/>
    <w:rsid w:val="002873AD"/>
    <w:rsid w:val="00287A99"/>
    <w:rsid w:val="00290288"/>
    <w:rsid w:val="0029028A"/>
    <w:rsid w:val="002902A0"/>
    <w:rsid w:val="0029088C"/>
    <w:rsid w:val="00290949"/>
    <w:rsid w:val="00290C2D"/>
    <w:rsid w:val="00290C3B"/>
    <w:rsid w:val="00290D8B"/>
    <w:rsid w:val="00290E44"/>
    <w:rsid w:val="00291542"/>
    <w:rsid w:val="002915E6"/>
    <w:rsid w:val="002916F5"/>
    <w:rsid w:val="002917ED"/>
    <w:rsid w:val="00291BB1"/>
    <w:rsid w:val="0029239D"/>
    <w:rsid w:val="002923AC"/>
    <w:rsid w:val="0029247A"/>
    <w:rsid w:val="0029249E"/>
    <w:rsid w:val="00292CE9"/>
    <w:rsid w:val="00293000"/>
    <w:rsid w:val="0029322E"/>
    <w:rsid w:val="00293324"/>
    <w:rsid w:val="0029342F"/>
    <w:rsid w:val="00293AC2"/>
    <w:rsid w:val="00293AD1"/>
    <w:rsid w:val="00293C78"/>
    <w:rsid w:val="002945DB"/>
    <w:rsid w:val="00294607"/>
    <w:rsid w:val="0029463F"/>
    <w:rsid w:val="0029491D"/>
    <w:rsid w:val="00294B7D"/>
    <w:rsid w:val="00294DDD"/>
    <w:rsid w:val="00295143"/>
    <w:rsid w:val="002951A0"/>
    <w:rsid w:val="0029574B"/>
    <w:rsid w:val="00295859"/>
    <w:rsid w:val="00295CCF"/>
    <w:rsid w:val="00295F2A"/>
    <w:rsid w:val="0029601B"/>
    <w:rsid w:val="002960D9"/>
    <w:rsid w:val="00296286"/>
    <w:rsid w:val="002965C9"/>
    <w:rsid w:val="002965DC"/>
    <w:rsid w:val="00296845"/>
    <w:rsid w:val="0029688F"/>
    <w:rsid w:val="00296910"/>
    <w:rsid w:val="0029691C"/>
    <w:rsid w:val="002969EF"/>
    <w:rsid w:val="00296AF0"/>
    <w:rsid w:val="00296DC6"/>
    <w:rsid w:val="00297039"/>
    <w:rsid w:val="00297049"/>
    <w:rsid w:val="00297093"/>
    <w:rsid w:val="00297221"/>
    <w:rsid w:val="002974EC"/>
    <w:rsid w:val="00297A7A"/>
    <w:rsid w:val="00297D24"/>
    <w:rsid w:val="00297DB3"/>
    <w:rsid w:val="002A00AF"/>
    <w:rsid w:val="002A00DB"/>
    <w:rsid w:val="002A0163"/>
    <w:rsid w:val="002A0179"/>
    <w:rsid w:val="002A03BA"/>
    <w:rsid w:val="002A047D"/>
    <w:rsid w:val="002A066A"/>
    <w:rsid w:val="002A07E8"/>
    <w:rsid w:val="002A10B5"/>
    <w:rsid w:val="002A1311"/>
    <w:rsid w:val="002A14A3"/>
    <w:rsid w:val="002A152E"/>
    <w:rsid w:val="002A15EE"/>
    <w:rsid w:val="002A15F9"/>
    <w:rsid w:val="002A1BE5"/>
    <w:rsid w:val="002A1C2F"/>
    <w:rsid w:val="002A1E30"/>
    <w:rsid w:val="002A1E73"/>
    <w:rsid w:val="002A20FD"/>
    <w:rsid w:val="002A2440"/>
    <w:rsid w:val="002A26E8"/>
    <w:rsid w:val="002A2814"/>
    <w:rsid w:val="002A2A4C"/>
    <w:rsid w:val="002A3050"/>
    <w:rsid w:val="002A3221"/>
    <w:rsid w:val="002A328E"/>
    <w:rsid w:val="002A33D6"/>
    <w:rsid w:val="002A349A"/>
    <w:rsid w:val="002A365B"/>
    <w:rsid w:val="002A36B8"/>
    <w:rsid w:val="002A3968"/>
    <w:rsid w:val="002A3FB8"/>
    <w:rsid w:val="002A43DA"/>
    <w:rsid w:val="002A443D"/>
    <w:rsid w:val="002A4955"/>
    <w:rsid w:val="002A50E3"/>
    <w:rsid w:val="002A5180"/>
    <w:rsid w:val="002A53DD"/>
    <w:rsid w:val="002A541B"/>
    <w:rsid w:val="002A5E98"/>
    <w:rsid w:val="002A614F"/>
    <w:rsid w:val="002A6295"/>
    <w:rsid w:val="002A6748"/>
    <w:rsid w:val="002A6F16"/>
    <w:rsid w:val="002A71E0"/>
    <w:rsid w:val="002A74CF"/>
    <w:rsid w:val="002A75D8"/>
    <w:rsid w:val="002A7825"/>
    <w:rsid w:val="002A7913"/>
    <w:rsid w:val="002A7E45"/>
    <w:rsid w:val="002B042D"/>
    <w:rsid w:val="002B0519"/>
    <w:rsid w:val="002B0692"/>
    <w:rsid w:val="002B06AB"/>
    <w:rsid w:val="002B0E2D"/>
    <w:rsid w:val="002B14A6"/>
    <w:rsid w:val="002B14E5"/>
    <w:rsid w:val="002B1AE0"/>
    <w:rsid w:val="002B1CC3"/>
    <w:rsid w:val="002B1F10"/>
    <w:rsid w:val="002B1FCB"/>
    <w:rsid w:val="002B21B3"/>
    <w:rsid w:val="002B21EF"/>
    <w:rsid w:val="002B22CD"/>
    <w:rsid w:val="002B25FD"/>
    <w:rsid w:val="002B2693"/>
    <w:rsid w:val="002B2907"/>
    <w:rsid w:val="002B29B3"/>
    <w:rsid w:val="002B2A95"/>
    <w:rsid w:val="002B3004"/>
    <w:rsid w:val="002B321D"/>
    <w:rsid w:val="002B347D"/>
    <w:rsid w:val="002B34C2"/>
    <w:rsid w:val="002B375C"/>
    <w:rsid w:val="002B38A2"/>
    <w:rsid w:val="002B3FD8"/>
    <w:rsid w:val="002B4166"/>
    <w:rsid w:val="002B4322"/>
    <w:rsid w:val="002B473D"/>
    <w:rsid w:val="002B49A0"/>
    <w:rsid w:val="002B4A07"/>
    <w:rsid w:val="002B4AE8"/>
    <w:rsid w:val="002B4AFC"/>
    <w:rsid w:val="002B4B9B"/>
    <w:rsid w:val="002B4CFC"/>
    <w:rsid w:val="002B4D55"/>
    <w:rsid w:val="002B5549"/>
    <w:rsid w:val="002B5A29"/>
    <w:rsid w:val="002B5A52"/>
    <w:rsid w:val="002B5B62"/>
    <w:rsid w:val="002B5B77"/>
    <w:rsid w:val="002B5BDD"/>
    <w:rsid w:val="002B5C95"/>
    <w:rsid w:val="002B5D04"/>
    <w:rsid w:val="002B62DE"/>
    <w:rsid w:val="002B6349"/>
    <w:rsid w:val="002B654F"/>
    <w:rsid w:val="002B74AE"/>
    <w:rsid w:val="002B76AC"/>
    <w:rsid w:val="002B795A"/>
    <w:rsid w:val="002B7A42"/>
    <w:rsid w:val="002B7C23"/>
    <w:rsid w:val="002B7C35"/>
    <w:rsid w:val="002B7E33"/>
    <w:rsid w:val="002B7E7F"/>
    <w:rsid w:val="002C012D"/>
    <w:rsid w:val="002C01F9"/>
    <w:rsid w:val="002C02B9"/>
    <w:rsid w:val="002C0449"/>
    <w:rsid w:val="002C1048"/>
    <w:rsid w:val="002C105A"/>
    <w:rsid w:val="002C1291"/>
    <w:rsid w:val="002C16BE"/>
    <w:rsid w:val="002C1B96"/>
    <w:rsid w:val="002C1BF7"/>
    <w:rsid w:val="002C1EBD"/>
    <w:rsid w:val="002C1EF4"/>
    <w:rsid w:val="002C1EF6"/>
    <w:rsid w:val="002C1FB8"/>
    <w:rsid w:val="002C20F8"/>
    <w:rsid w:val="002C23DF"/>
    <w:rsid w:val="002C25D2"/>
    <w:rsid w:val="002C2677"/>
    <w:rsid w:val="002C26BB"/>
    <w:rsid w:val="002C26F0"/>
    <w:rsid w:val="002C27F6"/>
    <w:rsid w:val="002C2932"/>
    <w:rsid w:val="002C2B2C"/>
    <w:rsid w:val="002C2E3F"/>
    <w:rsid w:val="002C316A"/>
    <w:rsid w:val="002C3615"/>
    <w:rsid w:val="002C37B3"/>
    <w:rsid w:val="002C386F"/>
    <w:rsid w:val="002C390B"/>
    <w:rsid w:val="002C3B01"/>
    <w:rsid w:val="002C3E4B"/>
    <w:rsid w:val="002C423B"/>
    <w:rsid w:val="002C4306"/>
    <w:rsid w:val="002C4491"/>
    <w:rsid w:val="002C49BF"/>
    <w:rsid w:val="002C5134"/>
    <w:rsid w:val="002C5221"/>
    <w:rsid w:val="002C56BA"/>
    <w:rsid w:val="002C5770"/>
    <w:rsid w:val="002C5796"/>
    <w:rsid w:val="002C57EF"/>
    <w:rsid w:val="002C5DF6"/>
    <w:rsid w:val="002C60F1"/>
    <w:rsid w:val="002C65D7"/>
    <w:rsid w:val="002C6719"/>
    <w:rsid w:val="002C6B92"/>
    <w:rsid w:val="002C6BF2"/>
    <w:rsid w:val="002C6C37"/>
    <w:rsid w:val="002C7403"/>
    <w:rsid w:val="002C74C1"/>
    <w:rsid w:val="002C77DB"/>
    <w:rsid w:val="002C7850"/>
    <w:rsid w:val="002C7ACF"/>
    <w:rsid w:val="002C7D5B"/>
    <w:rsid w:val="002C7EB2"/>
    <w:rsid w:val="002D0160"/>
    <w:rsid w:val="002D0550"/>
    <w:rsid w:val="002D0696"/>
    <w:rsid w:val="002D0BF6"/>
    <w:rsid w:val="002D0C31"/>
    <w:rsid w:val="002D0EAE"/>
    <w:rsid w:val="002D0EBA"/>
    <w:rsid w:val="002D0ED9"/>
    <w:rsid w:val="002D1175"/>
    <w:rsid w:val="002D122A"/>
    <w:rsid w:val="002D135B"/>
    <w:rsid w:val="002D1664"/>
    <w:rsid w:val="002D186C"/>
    <w:rsid w:val="002D1949"/>
    <w:rsid w:val="002D293C"/>
    <w:rsid w:val="002D2B2F"/>
    <w:rsid w:val="002D2C35"/>
    <w:rsid w:val="002D2C64"/>
    <w:rsid w:val="002D2E2A"/>
    <w:rsid w:val="002D3343"/>
    <w:rsid w:val="002D39C1"/>
    <w:rsid w:val="002D3DF9"/>
    <w:rsid w:val="002D3E6A"/>
    <w:rsid w:val="002D402B"/>
    <w:rsid w:val="002D4436"/>
    <w:rsid w:val="002D44A4"/>
    <w:rsid w:val="002D4503"/>
    <w:rsid w:val="002D4675"/>
    <w:rsid w:val="002D48F4"/>
    <w:rsid w:val="002D4AEA"/>
    <w:rsid w:val="002D4FAD"/>
    <w:rsid w:val="002D500C"/>
    <w:rsid w:val="002D5036"/>
    <w:rsid w:val="002D52A8"/>
    <w:rsid w:val="002D5A33"/>
    <w:rsid w:val="002D5AE8"/>
    <w:rsid w:val="002D5B6D"/>
    <w:rsid w:val="002D63E8"/>
    <w:rsid w:val="002D64B9"/>
    <w:rsid w:val="002D65E8"/>
    <w:rsid w:val="002D65EA"/>
    <w:rsid w:val="002D6ADC"/>
    <w:rsid w:val="002D6CBF"/>
    <w:rsid w:val="002D71B1"/>
    <w:rsid w:val="002D7215"/>
    <w:rsid w:val="002D72B6"/>
    <w:rsid w:val="002D7319"/>
    <w:rsid w:val="002D75E3"/>
    <w:rsid w:val="002D7621"/>
    <w:rsid w:val="002D7B27"/>
    <w:rsid w:val="002D7DF1"/>
    <w:rsid w:val="002D7FE8"/>
    <w:rsid w:val="002E0255"/>
    <w:rsid w:val="002E039B"/>
    <w:rsid w:val="002E0772"/>
    <w:rsid w:val="002E0962"/>
    <w:rsid w:val="002E0AF1"/>
    <w:rsid w:val="002E0ED9"/>
    <w:rsid w:val="002E0EF0"/>
    <w:rsid w:val="002E1AB2"/>
    <w:rsid w:val="002E1EB4"/>
    <w:rsid w:val="002E225C"/>
    <w:rsid w:val="002E3378"/>
    <w:rsid w:val="002E382D"/>
    <w:rsid w:val="002E387F"/>
    <w:rsid w:val="002E39F7"/>
    <w:rsid w:val="002E3A8E"/>
    <w:rsid w:val="002E3ADA"/>
    <w:rsid w:val="002E3BC9"/>
    <w:rsid w:val="002E3E14"/>
    <w:rsid w:val="002E3F32"/>
    <w:rsid w:val="002E3F89"/>
    <w:rsid w:val="002E41CC"/>
    <w:rsid w:val="002E4391"/>
    <w:rsid w:val="002E46E2"/>
    <w:rsid w:val="002E489D"/>
    <w:rsid w:val="002E4DCF"/>
    <w:rsid w:val="002E52E8"/>
    <w:rsid w:val="002E5431"/>
    <w:rsid w:val="002E54ED"/>
    <w:rsid w:val="002E5DB9"/>
    <w:rsid w:val="002E6045"/>
    <w:rsid w:val="002E61B5"/>
    <w:rsid w:val="002E6332"/>
    <w:rsid w:val="002E6482"/>
    <w:rsid w:val="002E6609"/>
    <w:rsid w:val="002E6692"/>
    <w:rsid w:val="002E69B0"/>
    <w:rsid w:val="002E6BE5"/>
    <w:rsid w:val="002E70B9"/>
    <w:rsid w:val="002E71DC"/>
    <w:rsid w:val="002E74A9"/>
    <w:rsid w:val="002E7687"/>
    <w:rsid w:val="002E79CF"/>
    <w:rsid w:val="002E7B61"/>
    <w:rsid w:val="002E7B92"/>
    <w:rsid w:val="002E7DF4"/>
    <w:rsid w:val="002EECB3"/>
    <w:rsid w:val="002F01C3"/>
    <w:rsid w:val="002F073F"/>
    <w:rsid w:val="002F0804"/>
    <w:rsid w:val="002F0BC3"/>
    <w:rsid w:val="002F0D27"/>
    <w:rsid w:val="002F0EC4"/>
    <w:rsid w:val="002F0F28"/>
    <w:rsid w:val="002F1199"/>
    <w:rsid w:val="002F1285"/>
    <w:rsid w:val="002F1330"/>
    <w:rsid w:val="002F138A"/>
    <w:rsid w:val="002F1465"/>
    <w:rsid w:val="002F1561"/>
    <w:rsid w:val="002F1BD6"/>
    <w:rsid w:val="002F1C73"/>
    <w:rsid w:val="002F1D06"/>
    <w:rsid w:val="002F1ED4"/>
    <w:rsid w:val="002F2537"/>
    <w:rsid w:val="002F28FE"/>
    <w:rsid w:val="002F292F"/>
    <w:rsid w:val="002F2A30"/>
    <w:rsid w:val="002F2C84"/>
    <w:rsid w:val="002F2F06"/>
    <w:rsid w:val="002F362A"/>
    <w:rsid w:val="002F37F9"/>
    <w:rsid w:val="002F3955"/>
    <w:rsid w:val="002F3E62"/>
    <w:rsid w:val="002F4388"/>
    <w:rsid w:val="002F4484"/>
    <w:rsid w:val="002F45B3"/>
    <w:rsid w:val="002F4FAF"/>
    <w:rsid w:val="002F5000"/>
    <w:rsid w:val="002F6432"/>
    <w:rsid w:val="002F65CD"/>
    <w:rsid w:val="002F7067"/>
    <w:rsid w:val="002F728C"/>
    <w:rsid w:val="002F7342"/>
    <w:rsid w:val="002F734D"/>
    <w:rsid w:val="002F7645"/>
    <w:rsid w:val="002F7763"/>
    <w:rsid w:val="002F7D84"/>
    <w:rsid w:val="00300479"/>
    <w:rsid w:val="00300645"/>
    <w:rsid w:val="00300A15"/>
    <w:rsid w:val="00300A36"/>
    <w:rsid w:val="00300A59"/>
    <w:rsid w:val="00300ACC"/>
    <w:rsid w:val="00300BAD"/>
    <w:rsid w:val="00300E4E"/>
    <w:rsid w:val="00300FCC"/>
    <w:rsid w:val="003010C1"/>
    <w:rsid w:val="00301346"/>
    <w:rsid w:val="00301376"/>
    <w:rsid w:val="00301B00"/>
    <w:rsid w:val="00301D90"/>
    <w:rsid w:val="00301DA9"/>
    <w:rsid w:val="00302109"/>
    <w:rsid w:val="00302143"/>
    <w:rsid w:val="003027C2"/>
    <w:rsid w:val="00302961"/>
    <w:rsid w:val="00302A5A"/>
    <w:rsid w:val="00302C30"/>
    <w:rsid w:val="00302EF8"/>
    <w:rsid w:val="00302FCA"/>
    <w:rsid w:val="00303651"/>
    <w:rsid w:val="0030373D"/>
    <w:rsid w:val="003038C9"/>
    <w:rsid w:val="00303CD4"/>
    <w:rsid w:val="00303D52"/>
    <w:rsid w:val="00303EB9"/>
    <w:rsid w:val="00303F0E"/>
    <w:rsid w:val="003042F4"/>
    <w:rsid w:val="0030470B"/>
    <w:rsid w:val="00304EA9"/>
    <w:rsid w:val="0030531C"/>
    <w:rsid w:val="00305348"/>
    <w:rsid w:val="003055CB"/>
    <w:rsid w:val="00305676"/>
    <w:rsid w:val="00305B24"/>
    <w:rsid w:val="00305D07"/>
    <w:rsid w:val="00305F65"/>
    <w:rsid w:val="0030654E"/>
    <w:rsid w:val="0030666D"/>
    <w:rsid w:val="003066DB"/>
    <w:rsid w:val="00306769"/>
    <w:rsid w:val="003068CE"/>
    <w:rsid w:val="00306BD4"/>
    <w:rsid w:val="00306D56"/>
    <w:rsid w:val="00306FF8"/>
    <w:rsid w:val="00307190"/>
    <w:rsid w:val="003072ED"/>
    <w:rsid w:val="00307465"/>
    <w:rsid w:val="00307867"/>
    <w:rsid w:val="00307874"/>
    <w:rsid w:val="003079F2"/>
    <w:rsid w:val="00307C00"/>
    <w:rsid w:val="00307F23"/>
    <w:rsid w:val="0031034B"/>
    <w:rsid w:val="0031061F"/>
    <w:rsid w:val="003107B9"/>
    <w:rsid w:val="00310839"/>
    <w:rsid w:val="003108C1"/>
    <w:rsid w:val="00310A2E"/>
    <w:rsid w:val="00310C66"/>
    <w:rsid w:val="00310E6D"/>
    <w:rsid w:val="00310F07"/>
    <w:rsid w:val="003110D0"/>
    <w:rsid w:val="00311256"/>
    <w:rsid w:val="0031143E"/>
    <w:rsid w:val="00311495"/>
    <w:rsid w:val="00311A7E"/>
    <w:rsid w:val="00311EE5"/>
    <w:rsid w:val="00311FC6"/>
    <w:rsid w:val="003122B0"/>
    <w:rsid w:val="0031235B"/>
    <w:rsid w:val="0031245C"/>
    <w:rsid w:val="003125F1"/>
    <w:rsid w:val="00312AAF"/>
    <w:rsid w:val="00312BC1"/>
    <w:rsid w:val="00312D8B"/>
    <w:rsid w:val="003131CE"/>
    <w:rsid w:val="0031396D"/>
    <w:rsid w:val="00313A1E"/>
    <w:rsid w:val="00313AA4"/>
    <w:rsid w:val="00313B46"/>
    <w:rsid w:val="00313C43"/>
    <w:rsid w:val="00314135"/>
    <w:rsid w:val="00314415"/>
    <w:rsid w:val="003147A1"/>
    <w:rsid w:val="00314BBC"/>
    <w:rsid w:val="00314BDD"/>
    <w:rsid w:val="00314C11"/>
    <w:rsid w:val="00314D4B"/>
    <w:rsid w:val="003150A7"/>
    <w:rsid w:val="003150DD"/>
    <w:rsid w:val="003150E4"/>
    <w:rsid w:val="00315356"/>
    <w:rsid w:val="00315596"/>
    <w:rsid w:val="00315613"/>
    <w:rsid w:val="003158E3"/>
    <w:rsid w:val="00315CA8"/>
    <w:rsid w:val="00315EB5"/>
    <w:rsid w:val="00315EE1"/>
    <w:rsid w:val="0031603B"/>
    <w:rsid w:val="00316299"/>
    <w:rsid w:val="003162C3"/>
    <w:rsid w:val="003162E2"/>
    <w:rsid w:val="00316986"/>
    <w:rsid w:val="00316AF6"/>
    <w:rsid w:val="00317140"/>
    <w:rsid w:val="00317174"/>
    <w:rsid w:val="00317405"/>
    <w:rsid w:val="003177CE"/>
    <w:rsid w:val="0031781A"/>
    <w:rsid w:val="00317B84"/>
    <w:rsid w:val="00317D2F"/>
    <w:rsid w:val="00317DEC"/>
    <w:rsid w:val="003200FC"/>
    <w:rsid w:val="003202BD"/>
    <w:rsid w:val="003203A5"/>
    <w:rsid w:val="00320A93"/>
    <w:rsid w:val="00320B22"/>
    <w:rsid w:val="00320DBC"/>
    <w:rsid w:val="00321447"/>
    <w:rsid w:val="003217DB"/>
    <w:rsid w:val="00321BCB"/>
    <w:rsid w:val="00321D84"/>
    <w:rsid w:val="003225EF"/>
    <w:rsid w:val="00322E1E"/>
    <w:rsid w:val="00322F7F"/>
    <w:rsid w:val="00323040"/>
    <w:rsid w:val="00323199"/>
    <w:rsid w:val="003232EA"/>
    <w:rsid w:val="003237F7"/>
    <w:rsid w:val="00323857"/>
    <w:rsid w:val="003239C9"/>
    <w:rsid w:val="00323E42"/>
    <w:rsid w:val="00323E74"/>
    <w:rsid w:val="0032401C"/>
    <w:rsid w:val="00324250"/>
    <w:rsid w:val="0032481F"/>
    <w:rsid w:val="00324927"/>
    <w:rsid w:val="003249AE"/>
    <w:rsid w:val="00324BAE"/>
    <w:rsid w:val="00324C61"/>
    <w:rsid w:val="00324CB3"/>
    <w:rsid w:val="00324EF5"/>
    <w:rsid w:val="00325333"/>
    <w:rsid w:val="00325561"/>
    <w:rsid w:val="00325579"/>
    <w:rsid w:val="003258AD"/>
    <w:rsid w:val="00325BBD"/>
    <w:rsid w:val="00325DF6"/>
    <w:rsid w:val="00326181"/>
    <w:rsid w:val="003262A8"/>
    <w:rsid w:val="003267CC"/>
    <w:rsid w:val="003267CD"/>
    <w:rsid w:val="00326998"/>
    <w:rsid w:val="003269AD"/>
    <w:rsid w:val="00326A5C"/>
    <w:rsid w:val="00326A8A"/>
    <w:rsid w:val="003271AC"/>
    <w:rsid w:val="00327574"/>
    <w:rsid w:val="0032766C"/>
    <w:rsid w:val="0032779F"/>
    <w:rsid w:val="0032786A"/>
    <w:rsid w:val="0032793D"/>
    <w:rsid w:val="00327AD0"/>
    <w:rsid w:val="00327E8E"/>
    <w:rsid w:val="00330177"/>
    <w:rsid w:val="00330585"/>
    <w:rsid w:val="0033068F"/>
    <w:rsid w:val="003306D0"/>
    <w:rsid w:val="0033090D"/>
    <w:rsid w:val="003309C2"/>
    <w:rsid w:val="00330B89"/>
    <w:rsid w:val="00330C33"/>
    <w:rsid w:val="00330D44"/>
    <w:rsid w:val="00330D59"/>
    <w:rsid w:val="00331037"/>
    <w:rsid w:val="00331416"/>
    <w:rsid w:val="0033151A"/>
    <w:rsid w:val="00331765"/>
    <w:rsid w:val="00331793"/>
    <w:rsid w:val="00331A3E"/>
    <w:rsid w:val="00331BEE"/>
    <w:rsid w:val="003323F8"/>
    <w:rsid w:val="00332502"/>
    <w:rsid w:val="003326CB"/>
    <w:rsid w:val="00332941"/>
    <w:rsid w:val="00332C0D"/>
    <w:rsid w:val="003331FB"/>
    <w:rsid w:val="00333218"/>
    <w:rsid w:val="00333228"/>
    <w:rsid w:val="0033328F"/>
    <w:rsid w:val="0033363B"/>
    <w:rsid w:val="0033387E"/>
    <w:rsid w:val="0033388B"/>
    <w:rsid w:val="00333BFE"/>
    <w:rsid w:val="00333F64"/>
    <w:rsid w:val="00334050"/>
    <w:rsid w:val="00334589"/>
    <w:rsid w:val="0033490D"/>
    <w:rsid w:val="00334A22"/>
    <w:rsid w:val="00334C54"/>
    <w:rsid w:val="0033642C"/>
    <w:rsid w:val="00336C47"/>
    <w:rsid w:val="00336C8A"/>
    <w:rsid w:val="00336D53"/>
    <w:rsid w:val="00336DF9"/>
    <w:rsid w:val="00336ED7"/>
    <w:rsid w:val="0033741A"/>
    <w:rsid w:val="003377B2"/>
    <w:rsid w:val="00337D93"/>
    <w:rsid w:val="00340171"/>
    <w:rsid w:val="00340255"/>
    <w:rsid w:val="003402D3"/>
    <w:rsid w:val="00340301"/>
    <w:rsid w:val="003406B5"/>
    <w:rsid w:val="0034082F"/>
    <w:rsid w:val="00340859"/>
    <w:rsid w:val="00340B25"/>
    <w:rsid w:val="00340BD7"/>
    <w:rsid w:val="00340C27"/>
    <w:rsid w:val="00340C48"/>
    <w:rsid w:val="00341003"/>
    <w:rsid w:val="003410A7"/>
    <w:rsid w:val="00341807"/>
    <w:rsid w:val="0034182B"/>
    <w:rsid w:val="00341AB0"/>
    <w:rsid w:val="00341CC0"/>
    <w:rsid w:val="00341DE1"/>
    <w:rsid w:val="003420EA"/>
    <w:rsid w:val="0034237D"/>
    <w:rsid w:val="003423F1"/>
    <w:rsid w:val="00342B05"/>
    <w:rsid w:val="00342FC9"/>
    <w:rsid w:val="00343040"/>
    <w:rsid w:val="003433B8"/>
    <w:rsid w:val="0034340A"/>
    <w:rsid w:val="00343E5D"/>
    <w:rsid w:val="00343E80"/>
    <w:rsid w:val="00343EB3"/>
    <w:rsid w:val="00343EE4"/>
    <w:rsid w:val="00344071"/>
    <w:rsid w:val="00344162"/>
    <w:rsid w:val="0034444F"/>
    <w:rsid w:val="003449E1"/>
    <w:rsid w:val="00344A09"/>
    <w:rsid w:val="00344D1C"/>
    <w:rsid w:val="00345038"/>
    <w:rsid w:val="00345139"/>
    <w:rsid w:val="0034516E"/>
    <w:rsid w:val="00345B61"/>
    <w:rsid w:val="00345CA2"/>
    <w:rsid w:val="00345E77"/>
    <w:rsid w:val="003460F5"/>
    <w:rsid w:val="00346117"/>
    <w:rsid w:val="003470D7"/>
    <w:rsid w:val="003472B8"/>
    <w:rsid w:val="003472E4"/>
    <w:rsid w:val="0034732F"/>
    <w:rsid w:val="003473CA"/>
    <w:rsid w:val="00347416"/>
    <w:rsid w:val="00347685"/>
    <w:rsid w:val="0034786B"/>
    <w:rsid w:val="003479F5"/>
    <w:rsid w:val="00347B16"/>
    <w:rsid w:val="00347CD4"/>
    <w:rsid w:val="00350149"/>
    <w:rsid w:val="0035045E"/>
    <w:rsid w:val="00350671"/>
    <w:rsid w:val="003508DD"/>
    <w:rsid w:val="00350A15"/>
    <w:rsid w:val="00350B81"/>
    <w:rsid w:val="00350EBA"/>
    <w:rsid w:val="003510D4"/>
    <w:rsid w:val="003510FB"/>
    <w:rsid w:val="00351234"/>
    <w:rsid w:val="00351398"/>
    <w:rsid w:val="0035156D"/>
    <w:rsid w:val="003517B4"/>
    <w:rsid w:val="003517DA"/>
    <w:rsid w:val="003518BC"/>
    <w:rsid w:val="00351B1E"/>
    <w:rsid w:val="0035212D"/>
    <w:rsid w:val="003521B0"/>
    <w:rsid w:val="003523A9"/>
    <w:rsid w:val="0035244D"/>
    <w:rsid w:val="00352633"/>
    <w:rsid w:val="0035283E"/>
    <w:rsid w:val="003528E1"/>
    <w:rsid w:val="003529BC"/>
    <w:rsid w:val="00352B36"/>
    <w:rsid w:val="00352C32"/>
    <w:rsid w:val="00352D5D"/>
    <w:rsid w:val="00352E6E"/>
    <w:rsid w:val="00352F4A"/>
    <w:rsid w:val="00352F50"/>
    <w:rsid w:val="00352F52"/>
    <w:rsid w:val="00352FB0"/>
    <w:rsid w:val="0035338A"/>
    <w:rsid w:val="0035340F"/>
    <w:rsid w:val="003534CF"/>
    <w:rsid w:val="0035369B"/>
    <w:rsid w:val="003536B5"/>
    <w:rsid w:val="003539B7"/>
    <w:rsid w:val="003539D6"/>
    <w:rsid w:val="00353E8D"/>
    <w:rsid w:val="00353EC9"/>
    <w:rsid w:val="00354088"/>
    <w:rsid w:val="003542C6"/>
    <w:rsid w:val="00354EB8"/>
    <w:rsid w:val="00354F50"/>
    <w:rsid w:val="0035503A"/>
    <w:rsid w:val="00355465"/>
    <w:rsid w:val="003554D0"/>
    <w:rsid w:val="003555DF"/>
    <w:rsid w:val="003557C1"/>
    <w:rsid w:val="00355AF1"/>
    <w:rsid w:val="00355E7E"/>
    <w:rsid w:val="00355EC4"/>
    <w:rsid w:val="00355F97"/>
    <w:rsid w:val="00356070"/>
    <w:rsid w:val="00356339"/>
    <w:rsid w:val="003568EF"/>
    <w:rsid w:val="00356D0A"/>
    <w:rsid w:val="00356DDB"/>
    <w:rsid w:val="00356DFB"/>
    <w:rsid w:val="003572D2"/>
    <w:rsid w:val="00357578"/>
    <w:rsid w:val="00357671"/>
    <w:rsid w:val="00357747"/>
    <w:rsid w:val="003577AB"/>
    <w:rsid w:val="003577B5"/>
    <w:rsid w:val="003578B5"/>
    <w:rsid w:val="003578F9"/>
    <w:rsid w:val="00357901"/>
    <w:rsid w:val="00357B49"/>
    <w:rsid w:val="00357F1F"/>
    <w:rsid w:val="003601EF"/>
    <w:rsid w:val="00360A9A"/>
    <w:rsid w:val="00360B43"/>
    <w:rsid w:val="00360C9D"/>
    <w:rsid w:val="00360D13"/>
    <w:rsid w:val="00361184"/>
    <w:rsid w:val="003612A5"/>
    <w:rsid w:val="0036166E"/>
    <w:rsid w:val="00361742"/>
    <w:rsid w:val="00361880"/>
    <w:rsid w:val="0036188D"/>
    <w:rsid w:val="003618BB"/>
    <w:rsid w:val="00361925"/>
    <w:rsid w:val="0036197D"/>
    <w:rsid w:val="00361DE8"/>
    <w:rsid w:val="00361DF2"/>
    <w:rsid w:val="00361F56"/>
    <w:rsid w:val="003624E6"/>
    <w:rsid w:val="00362CF1"/>
    <w:rsid w:val="0036306C"/>
    <w:rsid w:val="00363194"/>
    <w:rsid w:val="0036350A"/>
    <w:rsid w:val="0036358B"/>
    <w:rsid w:val="0036374D"/>
    <w:rsid w:val="00364685"/>
    <w:rsid w:val="00365379"/>
    <w:rsid w:val="00365563"/>
    <w:rsid w:val="00365ADC"/>
    <w:rsid w:val="00365ECE"/>
    <w:rsid w:val="00366302"/>
    <w:rsid w:val="00366337"/>
    <w:rsid w:val="00366C1E"/>
    <w:rsid w:val="00366CCA"/>
    <w:rsid w:val="00366E0C"/>
    <w:rsid w:val="00367083"/>
    <w:rsid w:val="003671CB"/>
    <w:rsid w:val="003671DE"/>
    <w:rsid w:val="00367332"/>
    <w:rsid w:val="00367420"/>
    <w:rsid w:val="003677EA"/>
    <w:rsid w:val="0037080E"/>
    <w:rsid w:val="00370F16"/>
    <w:rsid w:val="003712AB"/>
    <w:rsid w:val="003714EF"/>
    <w:rsid w:val="003719AF"/>
    <w:rsid w:val="0037273C"/>
    <w:rsid w:val="00372A8E"/>
    <w:rsid w:val="00372D4D"/>
    <w:rsid w:val="003730CD"/>
    <w:rsid w:val="003734A7"/>
    <w:rsid w:val="003735E2"/>
    <w:rsid w:val="003735EE"/>
    <w:rsid w:val="00373F75"/>
    <w:rsid w:val="00373FA6"/>
    <w:rsid w:val="003742ED"/>
    <w:rsid w:val="00374454"/>
    <w:rsid w:val="0037459F"/>
    <w:rsid w:val="0037494F"/>
    <w:rsid w:val="003749C4"/>
    <w:rsid w:val="00374B9C"/>
    <w:rsid w:val="00374D16"/>
    <w:rsid w:val="00374D1F"/>
    <w:rsid w:val="003753D6"/>
    <w:rsid w:val="00375636"/>
    <w:rsid w:val="00375DE9"/>
    <w:rsid w:val="003763FA"/>
    <w:rsid w:val="003768A2"/>
    <w:rsid w:val="00376DC0"/>
    <w:rsid w:val="00376EC4"/>
    <w:rsid w:val="003770BC"/>
    <w:rsid w:val="00377CFF"/>
    <w:rsid w:val="00377D6F"/>
    <w:rsid w:val="00377EF9"/>
    <w:rsid w:val="00377F7D"/>
    <w:rsid w:val="00377F8E"/>
    <w:rsid w:val="0038000B"/>
    <w:rsid w:val="003800D9"/>
    <w:rsid w:val="0038025E"/>
    <w:rsid w:val="00380DD3"/>
    <w:rsid w:val="00380F5B"/>
    <w:rsid w:val="0038130F"/>
    <w:rsid w:val="00381640"/>
    <w:rsid w:val="00381904"/>
    <w:rsid w:val="00381E82"/>
    <w:rsid w:val="00381EC3"/>
    <w:rsid w:val="0038208D"/>
    <w:rsid w:val="00382227"/>
    <w:rsid w:val="00382432"/>
    <w:rsid w:val="003824D9"/>
    <w:rsid w:val="003825D8"/>
    <w:rsid w:val="003826D9"/>
    <w:rsid w:val="00382867"/>
    <w:rsid w:val="00382898"/>
    <w:rsid w:val="00382C56"/>
    <w:rsid w:val="00382D50"/>
    <w:rsid w:val="00382EA3"/>
    <w:rsid w:val="0038303E"/>
    <w:rsid w:val="00383384"/>
    <w:rsid w:val="0038387B"/>
    <w:rsid w:val="003838E4"/>
    <w:rsid w:val="003838EC"/>
    <w:rsid w:val="00383A1C"/>
    <w:rsid w:val="00383DD8"/>
    <w:rsid w:val="00383E42"/>
    <w:rsid w:val="00383EF1"/>
    <w:rsid w:val="00384028"/>
    <w:rsid w:val="00384055"/>
    <w:rsid w:val="003841D0"/>
    <w:rsid w:val="003845F5"/>
    <w:rsid w:val="00384792"/>
    <w:rsid w:val="003848B0"/>
    <w:rsid w:val="00384A76"/>
    <w:rsid w:val="00384DD9"/>
    <w:rsid w:val="00384FBA"/>
    <w:rsid w:val="00385147"/>
    <w:rsid w:val="00385557"/>
    <w:rsid w:val="003857F9"/>
    <w:rsid w:val="00385927"/>
    <w:rsid w:val="00385B5F"/>
    <w:rsid w:val="00385BD5"/>
    <w:rsid w:val="00385E2F"/>
    <w:rsid w:val="00385E73"/>
    <w:rsid w:val="00385F05"/>
    <w:rsid w:val="00386078"/>
    <w:rsid w:val="003862F1"/>
    <w:rsid w:val="003865EF"/>
    <w:rsid w:val="00386A6B"/>
    <w:rsid w:val="00386AA4"/>
    <w:rsid w:val="00386B12"/>
    <w:rsid w:val="00386ED7"/>
    <w:rsid w:val="00387493"/>
    <w:rsid w:val="003877E9"/>
    <w:rsid w:val="00387D95"/>
    <w:rsid w:val="00387DB3"/>
    <w:rsid w:val="00387DFA"/>
    <w:rsid w:val="0039040F"/>
    <w:rsid w:val="003906A1"/>
    <w:rsid w:val="00390B14"/>
    <w:rsid w:val="00390BBC"/>
    <w:rsid w:val="00390BFE"/>
    <w:rsid w:val="00390C2C"/>
    <w:rsid w:val="00390F2F"/>
    <w:rsid w:val="0039118A"/>
    <w:rsid w:val="003911C5"/>
    <w:rsid w:val="003914EE"/>
    <w:rsid w:val="00391685"/>
    <w:rsid w:val="0039223B"/>
    <w:rsid w:val="00392323"/>
    <w:rsid w:val="00392739"/>
    <w:rsid w:val="00392E18"/>
    <w:rsid w:val="00392E1D"/>
    <w:rsid w:val="003930DC"/>
    <w:rsid w:val="0039318E"/>
    <w:rsid w:val="0039392B"/>
    <w:rsid w:val="00393BF2"/>
    <w:rsid w:val="00393FEC"/>
    <w:rsid w:val="003940AE"/>
    <w:rsid w:val="003941B5"/>
    <w:rsid w:val="00394223"/>
    <w:rsid w:val="0039449D"/>
    <w:rsid w:val="003944FD"/>
    <w:rsid w:val="003945CC"/>
    <w:rsid w:val="00394602"/>
    <w:rsid w:val="00394BA8"/>
    <w:rsid w:val="00395060"/>
    <w:rsid w:val="003950AE"/>
    <w:rsid w:val="00395899"/>
    <w:rsid w:val="003959C9"/>
    <w:rsid w:val="00395AC5"/>
    <w:rsid w:val="00395B38"/>
    <w:rsid w:val="00395C32"/>
    <w:rsid w:val="00396708"/>
    <w:rsid w:val="00396849"/>
    <w:rsid w:val="00396C0A"/>
    <w:rsid w:val="00396EA6"/>
    <w:rsid w:val="0039704E"/>
    <w:rsid w:val="00397889"/>
    <w:rsid w:val="00397938"/>
    <w:rsid w:val="003979B2"/>
    <w:rsid w:val="003979F0"/>
    <w:rsid w:val="00397C57"/>
    <w:rsid w:val="003A0384"/>
    <w:rsid w:val="003A0645"/>
    <w:rsid w:val="003A0A09"/>
    <w:rsid w:val="003A0BCB"/>
    <w:rsid w:val="003A0BE8"/>
    <w:rsid w:val="003A0DA0"/>
    <w:rsid w:val="003A0DC2"/>
    <w:rsid w:val="003A1B9C"/>
    <w:rsid w:val="003A1BB8"/>
    <w:rsid w:val="003A1DA4"/>
    <w:rsid w:val="003A1E14"/>
    <w:rsid w:val="003A24D8"/>
    <w:rsid w:val="003A2574"/>
    <w:rsid w:val="003A258E"/>
    <w:rsid w:val="003A2A07"/>
    <w:rsid w:val="003A2D14"/>
    <w:rsid w:val="003A2D4B"/>
    <w:rsid w:val="003A3004"/>
    <w:rsid w:val="003A33CB"/>
    <w:rsid w:val="003A354F"/>
    <w:rsid w:val="003A35A2"/>
    <w:rsid w:val="003A3788"/>
    <w:rsid w:val="003A39F4"/>
    <w:rsid w:val="003A3FD3"/>
    <w:rsid w:val="003A4074"/>
    <w:rsid w:val="003A41E9"/>
    <w:rsid w:val="003A4231"/>
    <w:rsid w:val="003A458E"/>
    <w:rsid w:val="003A46E9"/>
    <w:rsid w:val="003A4A66"/>
    <w:rsid w:val="003A4C1D"/>
    <w:rsid w:val="003A4C89"/>
    <w:rsid w:val="003A4F14"/>
    <w:rsid w:val="003A51DD"/>
    <w:rsid w:val="003A5206"/>
    <w:rsid w:val="003A53CA"/>
    <w:rsid w:val="003A5712"/>
    <w:rsid w:val="003A5C18"/>
    <w:rsid w:val="003A6389"/>
    <w:rsid w:val="003A6673"/>
    <w:rsid w:val="003A680D"/>
    <w:rsid w:val="003A6911"/>
    <w:rsid w:val="003A6F49"/>
    <w:rsid w:val="003A7671"/>
    <w:rsid w:val="003A7833"/>
    <w:rsid w:val="003A79F4"/>
    <w:rsid w:val="003A7BB5"/>
    <w:rsid w:val="003A7BDC"/>
    <w:rsid w:val="003A7E4D"/>
    <w:rsid w:val="003A7EC1"/>
    <w:rsid w:val="003A7FD5"/>
    <w:rsid w:val="003B000B"/>
    <w:rsid w:val="003B0232"/>
    <w:rsid w:val="003B0465"/>
    <w:rsid w:val="003B0521"/>
    <w:rsid w:val="003B06C6"/>
    <w:rsid w:val="003B0948"/>
    <w:rsid w:val="003B0BD3"/>
    <w:rsid w:val="003B0C0C"/>
    <w:rsid w:val="003B0CA7"/>
    <w:rsid w:val="003B1093"/>
    <w:rsid w:val="003B137D"/>
    <w:rsid w:val="003B1637"/>
    <w:rsid w:val="003B1B5E"/>
    <w:rsid w:val="003B2019"/>
    <w:rsid w:val="003B20DB"/>
    <w:rsid w:val="003B20E7"/>
    <w:rsid w:val="003B22C6"/>
    <w:rsid w:val="003B25C7"/>
    <w:rsid w:val="003B26C3"/>
    <w:rsid w:val="003B278F"/>
    <w:rsid w:val="003B2984"/>
    <w:rsid w:val="003B2F28"/>
    <w:rsid w:val="003B30AB"/>
    <w:rsid w:val="003B3487"/>
    <w:rsid w:val="003B36DC"/>
    <w:rsid w:val="003B4235"/>
    <w:rsid w:val="003B42C8"/>
    <w:rsid w:val="003B4393"/>
    <w:rsid w:val="003B462C"/>
    <w:rsid w:val="003B477C"/>
    <w:rsid w:val="003B4877"/>
    <w:rsid w:val="003B4958"/>
    <w:rsid w:val="003B4A18"/>
    <w:rsid w:val="003B4A82"/>
    <w:rsid w:val="003B4FC5"/>
    <w:rsid w:val="003B55BD"/>
    <w:rsid w:val="003B56EA"/>
    <w:rsid w:val="003B5870"/>
    <w:rsid w:val="003B59EE"/>
    <w:rsid w:val="003B5A4F"/>
    <w:rsid w:val="003B5ED1"/>
    <w:rsid w:val="003B5FAB"/>
    <w:rsid w:val="003B627A"/>
    <w:rsid w:val="003B645D"/>
    <w:rsid w:val="003B64C2"/>
    <w:rsid w:val="003B652A"/>
    <w:rsid w:val="003B720C"/>
    <w:rsid w:val="003B7545"/>
    <w:rsid w:val="003B78FD"/>
    <w:rsid w:val="003B7D57"/>
    <w:rsid w:val="003C0101"/>
    <w:rsid w:val="003C01CE"/>
    <w:rsid w:val="003C02E4"/>
    <w:rsid w:val="003C0C3F"/>
    <w:rsid w:val="003C0C82"/>
    <w:rsid w:val="003C0EC0"/>
    <w:rsid w:val="003C103E"/>
    <w:rsid w:val="003C14F7"/>
    <w:rsid w:val="003C16B4"/>
    <w:rsid w:val="003C1972"/>
    <w:rsid w:val="003C1E46"/>
    <w:rsid w:val="003C1E8B"/>
    <w:rsid w:val="003C2422"/>
    <w:rsid w:val="003C26F1"/>
    <w:rsid w:val="003C28D5"/>
    <w:rsid w:val="003C2A4F"/>
    <w:rsid w:val="003C2C2D"/>
    <w:rsid w:val="003C2E2B"/>
    <w:rsid w:val="003C363B"/>
    <w:rsid w:val="003C37B5"/>
    <w:rsid w:val="003C37D8"/>
    <w:rsid w:val="003C3922"/>
    <w:rsid w:val="003C3AE4"/>
    <w:rsid w:val="003C4248"/>
    <w:rsid w:val="003C4543"/>
    <w:rsid w:val="003C4AC9"/>
    <w:rsid w:val="003C4BAD"/>
    <w:rsid w:val="003C4E74"/>
    <w:rsid w:val="003C50A7"/>
    <w:rsid w:val="003C51C4"/>
    <w:rsid w:val="003C530D"/>
    <w:rsid w:val="003C564C"/>
    <w:rsid w:val="003C5F61"/>
    <w:rsid w:val="003C5F95"/>
    <w:rsid w:val="003C6537"/>
    <w:rsid w:val="003C682C"/>
    <w:rsid w:val="003C6C27"/>
    <w:rsid w:val="003C6D78"/>
    <w:rsid w:val="003C6E31"/>
    <w:rsid w:val="003C6FB1"/>
    <w:rsid w:val="003C768D"/>
    <w:rsid w:val="003C79D0"/>
    <w:rsid w:val="003C7A22"/>
    <w:rsid w:val="003C7E8A"/>
    <w:rsid w:val="003C7FC9"/>
    <w:rsid w:val="003D0311"/>
    <w:rsid w:val="003D0425"/>
    <w:rsid w:val="003D064B"/>
    <w:rsid w:val="003D0669"/>
    <w:rsid w:val="003D0A4E"/>
    <w:rsid w:val="003D0DAF"/>
    <w:rsid w:val="003D1119"/>
    <w:rsid w:val="003D1622"/>
    <w:rsid w:val="003D1783"/>
    <w:rsid w:val="003D181A"/>
    <w:rsid w:val="003D19E7"/>
    <w:rsid w:val="003D1ADC"/>
    <w:rsid w:val="003D1C7C"/>
    <w:rsid w:val="003D1D8E"/>
    <w:rsid w:val="003D2064"/>
    <w:rsid w:val="003D212A"/>
    <w:rsid w:val="003D242A"/>
    <w:rsid w:val="003D2599"/>
    <w:rsid w:val="003D269D"/>
    <w:rsid w:val="003D29BB"/>
    <w:rsid w:val="003D2E88"/>
    <w:rsid w:val="003D3607"/>
    <w:rsid w:val="003D3939"/>
    <w:rsid w:val="003D3E26"/>
    <w:rsid w:val="003D3F1E"/>
    <w:rsid w:val="003D3F46"/>
    <w:rsid w:val="003D43D7"/>
    <w:rsid w:val="003D4E41"/>
    <w:rsid w:val="003D4F4B"/>
    <w:rsid w:val="003D5260"/>
    <w:rsid w:val="003D56B9"/>
    <w:rsid w:val="003D5905"/>
    <w:rsid w:val="003D5B0E"/>
    <w:rsid w:val="003D5CAB"/>
    <w:rsid w:val="003D5D40"/>
    <w:rsid w:val="003D67EA"/>
    <w:rsid w:val="003D6DBA"/>
    <w:rsid w:val="003D6EFD"/>
    <w:rsid w:val="003D6F6E"/>
    <w:rsid w:val="003D76B7"/>
    <w:rsid w:val="003D77CE"/>
    <w:rsid w:val="003D7929"/>
    <w:rsid w:val="003E00BF"/>
    <w:rsid w:val="003E02F3"/>
    <w:rsid w:val="003E0832"/>
    <w:rsid w:val="003E08F7"/>
    <w:rsid w:val="003E0968"/>
    <w:rsid w:val="003E09F8"/>
    <w:rsid w:val="003E0B3B"/>
    <w:rsid w:val="003E0B71"/>
    <w:rsid w:val="003E130A"/>
    <w:rsid w:val="003E130D"/>
    <w:rsid w:val="003E1397"/>
    <w:rsid w:val="003E13D3"/>
    <w:rsid w:val="003E1478"/>
    <w:rsid w:val="003E1495"/>
    <w:rsid w:val="003E14E5"/>
    <w:rsid w:val="003E1A40"/>
    <w:rsid w:val="003E1C0E"/>
    <w:rsid w:val="003E1E7F"/>
    <w:rsid w:val="003E20B8"/>
    <w:rsid w:val="003E24CD"/>
    <w:rsid w:val="003E25C0"/>
    <w:rsid w:val="003E25D3"/>
    <w:rsid w:val="003E278E"/>
    <w:rsid w:val="003E27C3"/>
    <w:rsid w:val="003E2AE0"/>
    <w:rsid w:val="003E3150"/>
    <w:rsid w:val="003E349A"/>
    <w:rsid w:val="003E36A9"/>
    <w:rsid w:val="003E37E2"/>
    <w:rsid w:val="003E38CE"/>
    <w:rsid w:val="003E3970"/>
    <w:rsid w:val="003E3E80"/>
    <w:rsid w:val="003E3F79"/>
    <w:rsid w:val="003E3FDA"/>
    <w:rsid w:val="003E40D0"/>
    <w:rsid w:val="003E437E"/>
    <w:rsid w:val="003E441A"/>
    <w:rsid w:val="003E482A"/>
    <w:rsid w:val="003E4A4E"/>
    <w:rsid w:val="003E4C8C"/>
    <w:rsid w:val="003E52DF"/>
    <w:rsid w:val="003E53B5"/>
    <w:rsid w:val="003E5582"/>
    <w:rsid w:val="003E6142"/>
    <w:rsid w:val="003E621B"/>
    <w:rsid w:val="003E659A"/>
    <w:rsid w:val="003E6609"/>
    <w:rsid w:val="003E6635"/>
    <w:rsid w:val="003E6701"/>
    <w:rsid w:val="003E684E"/>
    <w:rsid w:val="003E68A1"/>
    <w:rsid w:val="003E6B74"/>
    <w:rsid w:val="003E7024"/>
    <w:rsid w:val="003E7431"/>
    <w:rsid w:val="003E78C3"/>
    <w:rsid w:val="003E7F52"/>
    <w:rsid w:val="003F0303"/>
    <w:rsid w:val="003F03F1"/>
    <w:rsid w:val="003F03F8"/>
    <w:rsid w:val="003F059F"/>
    <w:rsid w:val="003F05E9"/>
    <w:rsid w:val="003F06BD"/>
    <w:rsid w:val="003F0A02"/>
    <w:rsid w:val="003F0BB2"/>
    <w:rsid w:val="003F0DA9"/>
    <w:rsid w:val="003F0E11"/>
    <w:rsid w:val="003F0E24"/>
    <w:rsid w:val="003F1030"/>
    <w:rsid w:val="003F1336"/>
    <w:rsid w:val="003F1757"/>
    <w:rsid w:val="003F1AD8"/>
    <w:rsid w:val="003F1B52"/>
    <w:rsid w:val="003F1C0F"/>
    <w:rsid w:val="003F1D33"/>
    <w:rsid w:val="003F1EE4"/>
    <w:rsid w:val="003F20C8"/>
    <w:rsid w:val="003F224B"/>
    <w:rsid w:val="003F232C"/>
    <w:rsid w:val="003F24E3"/>
    <w:rsid w:val="003F2518"/>
    <w:rsid w:val="003F2BFB"/>
    <w:rsid w:val="003F2DC6"/>
    <w:rsid w:val="003F2EBD"/>
    <w:rsid w:val="003F3683"/>
    <w:rsid w:val="003F37ED"/>
    <w:rsid w:val="003F3A3D"/>
    <w:rsid w:val="003F3C7A"/>
    <w:rsid w:val="003F418D"/>
    <w:rsid w:val="003F41E6"/>
    <w:rsid w:val="003F4521"/>
    <w:rsid w:val="003F460E"/>
    <w:rsid w:val="003F4681"/>
    <w:rsid w:val="003F4DDD"/>
    <w:rsid w:val="003F517F"/>
    <w:rsid w:val="003F5640"/>
    <w:rsid w:val="003F5662"/>
    <w:rsid w:val="003F586B"/>
    <w:rsid w:val="003F5CCF"/>
    <w:rsid w:val="003F5EF2"/>
    <w:rsid w:val="003F6391"/>
    <w:rsid w:val="003F6396"/>
    <w:rsid w:val="003F656B"/>
    <w:rsid w:val="003F65FF"/>
    <w:rsid w:val="003F6B71"/>
    <w:rsid w:val="003F6B9A"/>
    <w:rsid w:val="003F6DF9"/>
    <w:rsid w:val="003F773A"/>
    <w:rsid w:val="003F77E5"/>
    <w:rsid w:val="00400072"/>
    <w:rsid w:val="0040039A"/>
    <w:rsid w:val="004003FF"/>
    <w:rsid w:val="004005E8"/>
    <w:rsid w:val="00400948"/>
    <w:rsid w:val="00400D3A"/>
    <w:rsid w:val="00400D89"/>
    <w:rsid w:val="004018C1"/>
    <w:rsid w:val="004019AF"/>
    <w:rsid w:val="00401D7F"/>
    <w:rsid w:val="00402336"/>
    <w:rsid w:val="004025DE"/>
    <w:rsid w:val="00402A08"/>
    <w:rsid w:val="00402A72"/>
    <w:rsid w:val="004030FA"/>
    <w:rsid w:val="004031A9"/>
    <w:rsid w:val="0040332E"/>
    <w:rsid w:val="00403388"/>
    <w:rsid w:val="004033EF"/>
    <w:rsid w:val="00403404"/>
    <w:rsid w:val="00403B61"/>
    <w:rsid w:val="00403E43"/>
    <w:rsid w:val="00403EC1"/>
    <w:rsid w:val="00404039"/>
    <w:rsid w:val="004045B9"/>
    <w:rsid w:val="00404661"/>
    <w:rsid w:val="00404C44"/>
    <w:rsid w:val="00405190"/>
    <w:rsid w:val="00405304"/>
    <w:rsid w:val="0040560E"/>
    <w:rsid w:val="00405818"/>
    <w:rsid w:val="00405A01"/>
    <w:rsid w:val="00405B5E"/>
    <w:rsid w:val="00405D3D"/>
    <w:rsid w:val="004060B9"/>
    <w:rsid w:val="004063F2"/>
    <w:rsid w:val="0040658C"/>
    <w:rsid w:val="00406764"/>
    <w:rsid w:val="00406C3F"/>
    <w:rsid w:val="00407185"/>
    <w:rsid w:val="0040739A"/>
    <w:rsid w:val="00407471"/>
    <w:rsid w:val="004074CD"/>
    <w:rsid w:val="00407B29"/>
    <w:rsid w:val="00407B95"/>
    <w:rsid w:val="00407D96"/>
    <w:rsid w:val="00407E52"/>
    <w:rsid w:val="004101DE"/>
    <w:rsid w:val="00410397"/>
    <w:rsid w:val="0041087C"/>
    <w:rsid w:val="00410995"/>
    <w:rsid w:val="00410B84"/>
    <w:rsid w:val="004110D4"/>
    <w:rsid w:val="00411187"/>
    <w:rsid w:val="004112F9"/>
    <w:rsid w:val="00411494"/>
    <w:rsid w:val="004115C5"/>
    <w:rsid w:val="004115F1"/>
    <w:rsid w:val="004116D3"/>
    <w:rsid w:val="004118E8"/>
    <w:rsid w:val="00411DC1"/>
    <w:rsid w:val="00411E7D"/>
    <w:rsid w:val="0041222B"/>
    <w:rsid w:val="00412288"/>
    <w:rsid w:val="004128B5"/>
    <w:rsid w:val="00412F03"/>
    <w:rsid w:val="00412F2E"/>
    <w:rsid w:val="0041324F"/>
    <w:rsid w:val="0041357E"/>
    <w:rsid w:val="004135F2"/>
    <w:rsid w:val="00413687"/>
    <w:rsid w:val="00413892"/>
    <w:rsid w:val="00413B7C"/>
    <w:rsid w:val="00413DD3"/>
    <w:rsid w:val="00413F86"/>
    <w:rsid w:val="004143A3"/>
    <w:rsid w:val="00414438"/>
    <w:rsid w:val="00414588"/>
    <w:rsid w:val="00414EBC"/>
    <w:rsid w:val="00414EE8"/>
    <w:rsid w:val="00414FA2"/>
    <w:rsid w:val="0041542C"/>
    <w:rsid w:val="004158F0"/>
    <w:rsid w:val="00415912"/>
    <w:rsid w:val="0041598A"/>
    <w:rsid w:val="00416007"/>
    <w:rsid w:val="00416202"/>
    <w:rsid w:val="0041624A"/>
    <w:rsid w:val="004169D0"/>
    <w:rsid w:val="00416BA7"/>
    <w:rsid w:val="00416E65"/>
    <w:rsid w:val="004171B3"/>
    <w:rsid w:val="00417402"/>
    <w:rsid w:val="00417AAF"/>
    <w:rsid w:val="00417C1F"/>
    <w:rsid w:val="00417D19"/>
    <w:rsid w:val="00417EF9"/>
    <w:rsid w:val="0041B54E"/>
    <w:rsid w:val="00420018"/>
    <w:rsid w:val="00420140"/>
    <w:rsid w:val="004202EB"/>
    <w:rsid w:val="004203C0"/>
    <w:rsid w:val="004205A5"/>
    <w:rsid w:val="00420B7A"/>
    <w:rsid w:val="00420BF0"/>
    <w:rsid w:val="00421751"/>
    <w:rsid w:val="004217A8"/>
    <w:rsid w:val="00421C40"/>
    <w:rsid w:val="00421D10"/>
    <w:rsid w:val="0042201E"/>
    <w:rsid w:val="0042253F"/>
    <w:rsid w:val="00422577"/>
    <w:rsid w:val="004225DF"/>
    <w:rsid w:val="00422C65"/>
    <w:rsid w:val="004231EA"/>
    <w:rsid w:val="00423461"/>
    <w:rsid w:val="00423469"/>
    <w:rsid w:val="0042378A"/>
    <w:rsid w:val="0042384F"/>
    <w:rsid w:val="00423CA0"/>
    <w:rsid w:val="004242E1"/>
    <w:rsid w:val="00424416"/>
    <w:rsid w:val="004247E0"/>
    <w:rsid w:val="004248EB"/>
    <w:rsid w:val="00424970"/>
    <w:rsid w:val="00424CFA"/>
    <w:rsid w:val="00424F24"/>
    <w:rsid w:val="00425031"/>
    <w:rsid w:val="00425039"/>
    <w:rsid w:val="0042503B"/>
    <w:rsid w:val="0042508B"/>
    <w:rsid w:val="004258E6"/>
    <w:rsid w:val="00425950"/>
    <w:rsid w:val="00425B0B"/>
    <w:rsid w:val="00425DAC"/>
    <w:rsid w:val="00426680"/>
    <w:rsid w:val="00426AD6"/>
    <w:rsid w:val="00426CA7"/>
    <w:rsid w:val="00426E29"/>
    <w:rsid w:val="00427515"/>
    <w:rsid w:val="00427573"/>
    <w:rsid w:val="0042783D"/>
    <w:rsid w:val="00427AD0"/>
    <w:rsid w:val="00430006"/>
    <w:rsid w:val="004305F6"/>
    <w:rsid w:val="00430796"/>
    <w:rsid w:val="00430906"/>
    <w:rsid w:val="00430C89"/>
    <w:rsid w:val="00430C94"/>
    <w:rsid w:val="00430CEB"/>
    <w:rsid w:val="00430E69"/>
    <w:rsid w:val="00431567"/>
    <w:rsid w:val="004315EF"/>
    <w:rsid w:val="004317CA"/>
    <w:rsid w:val="00431817"/>
    <w:rsid w:val="00431876"/>
    <w:rsid w:val="004319BA"/>
    <w:rsid w:val="00431DAF"/>
    <w:rsid w:val="00432091"/>
    <w:rsid w:val="0043223A"/>
    <w:rsid w:val="00432570"/>
    <w:rsid w:val="004325A7"/>
    <w:rsid w:val="00432A01"/>
    <w:rsid w:val="00432A17"/>
    <w:rsid w:val="00432A48"/>
    <w:rsid w:val="00432B4E"/>
    <w:rsid w:val="00432D01"/>
    <w:rsid w:val="00432D3E"/>
    <w:rsid w:val="00432DD3"/>
    <w:rsid w:val="00432F56"/>
    <w:rsid w:val="00432F84"/>
    <w:rsid w:val="0043302B"/>
    <w:rsid w:val="004333EC"/>
    <w:rsid w:val="00433480"/>
    <w:rsid w:val="004335DF"/>
    <w:rsid w:val="00433897"/>
    <w:rsid w:val="00433B1A"/>
    <w:rsid w:val="00433BA1"/>
    <w:rsid w:val="00433E86"/>
    <w:rsid w:val="004344FA"/>
    <w:rsid w:val="0043461E"/>
    <w:rsid w:val="0043483B"/>
    <w:rsid w:val="00434B7E"/>
    <w:rsid w:val="00435704"/>
    <w:rsid w:val="00435B53"/>
    <w:rsid w:val="00435C51"/>
    <w:rsid w:val="00435EEE"/>
    <w:rsid w:val="004363A5"/>
    <w:rsid w:val="004363C7"/>
    <w:rsid w:val="0043663F"/>
    <w:rsid w:val="004366C4"/>
    <w:rsid w:val="00436ACC"/>
    <w:rsid w:val="00437468"/>
    <w:rsid w:val="004379C0"/>
    <w:rsid w:val="00437B68"/>
    <w:rsid w:val="00437C0C"/>
    <w:rsid w:val="00437E63"/>
    <w:rsid w:val="00437F7B"/>
    <w:rsid w:val="004400DF"/>
    <w:rsid w:val="004404FC"/>
    <w:rsid w:val="004404FD"/>
    <w:rsid w:val="00440678"/>
    <w:rsid w:val="00440B8B"/>
    <w:rsid w:val="00440CC3"/>
    <w:rsid w:val="00440CFC"/>
    <w:rsid w:val="00441535"/>
    <w:rsid w:val="00441C48"/>
    <w:rsid w:val="00441E1E"/>
    <w:rsid w:val="00442391"/>
    <w:rsid w:val="00442427"/>
    <w:rsid w:val="004425F7"/>
    <w:rsid w:val="00442CC9"/>
    <w:rsid w:val="00442E16"/>
    <w:rsid w:val="00442FB5"/>
    <w:rsid w:val="00443037"/>
    <w:rsid w:val="0044341F"/>
    <w:rsid w:val="004437F3"/>
    <w:rsid w:val="004439C9"/>
    <w:rsid w:val="00443AD4"/>
    <w:rsid w:val="004440E2"/>
    <w:rsid w:val="00444B29"/>
    <w:rsid w:val="00445159"/>
    <w:rsid w:val="004452AA"/>
    <w:rsid w:val="004452F6"/>
    <w:rsid w:val="0044580E"/>
    <w:rsid w:val="00445A72"/>
    <w:rsid w:val="00446383"/>
    <w:rsid w:val="00446884"/>
    <w:rsid w:val="00446D74"/>
    <w:rsid w:val="00446E50"/>
    <w:rsid w:val="00446F0A"/>
    <w:rsid w:val="00447AC6"/>
    <w:rsid w:val="00447AC7"/>
    <w:rsid w:val="00447C0E"/>
    <w:rsid w:val="00447EF5"/>
    <w:rsid w:val="004507AC"/>
    <w:rsid w:val="004507D3"/>
    <w:rsid w:val="00450868"/>
    <w:rsid w:val="00450952"/>
    <w:rsid w:val="00450CC7"/>
    <w:rsid w:val="00451101"/>
    <w:rsid w:val="0045152D"/>
    <w:rsid w:val="004515E9"/>
    <w:rsid w:val="0045169E"/>
    <w:rsid w:val="004519C3"/>
    <w:rsid w:val="00451A45"/>
    <w:rsid w:val="00451F02"/>
    <w:rsid w:val="0045234D"/>
    <w:rsid w:val="00452464"/>
    <w:rsid w:val="0045259B"/>
    <w:rsid w:val="00452AD1"/>
    <w:rsid w:val="00452B5A"/>
    <w:rsid w:val="00452CD5"/>
    <w:rsid w:val="00452CD9"/>
    <w:rsid w:val="00452F00"/>
    <w:rsid w:val="0045351C"/>
    <w:rsid w:val="00453534"/>
    <w:rsid w:val="0045361B"/>
    <w:rsid w:val="00453AAF"/>
    <w:rsid w:val="00453AE9"/>
    <w:rsid w:val="00453AFF"/>
    <w:rsid w:val="0045418C"/>
    <w:rsid w:val="00454420"/>
    <w:rsid w:val="0045448C"/>
    <w:rsid w:val="00454808"/>
    <w:rsid w:val="00454EE4"/>
    <w:rsid w:val="004550FE"/>
    <w:rsid w:val="00455205"/>
    <w:rsid w:val="004553B9"/>
    <w:rsid w:val="004555AC"/>
    <w:rsid w:val="00455A85"/>
    <w:rsid w:val="00455E51"/>
    <w:rsid w:val="004560F2"/>
    <w:rsid w:val="0045615D"/>
    <w:rsid w:val="0045619C"/>
    <w:rsid w:val="0045621E"/>
    <w:rsid w:val="0045659A"/>
    <w:rsid w:val="00456735"/>
    <w:rsid w:val="0045684C"/>
    <w:rsid w:val="00456B3F"/>
    <w:rsid w:val="00456E0F"/>
    <w:rsid w:val="00456E66"/>
    <w:rsid w:val="0045714E"/>
    <w:rsid w:val="004574F4"/>
    <w:rsid w:val="004579CD"/>
    <w:rsid w:val="00457BF4"/>
    <w:rsid w:val="00457C45"/>
    <w:rsid w:val="00457D2C"/>
    <w:rsid w:val="00460009"/>
    <w:rsid w:val="004600C1"/>
    <w:rsid w:val="00460211"/>
    <w:rsid w:val="0046041F"/>
    <w:rsid w:val="004605D8"/>
    <w:rsid w:val="0046068A"/>
    <w:rsid w:val="004606D6"/>
    <w:rsid w:val="0046071C"/>
    <w:rsid w:val="0046075A"/>
    <w:rsid w:val="00460B0B"/>
    <w:rsid w:val="00461342"/>
    <w:rsid w:val="004615FB"/>
    <w:rsid w:val="00461A87"/>
    <w:rsid w:val="00461B12"/>
    <w:rsid w:val="00462197"/>
    <w:rsid w:val="004621FA"/>
    <w:rsid w:val="0046229E"/>
    <w:rsid w:val="00462334"/>
    <w:rsid w:val="004624C2"/>
    <w:rsid w:val="004624CA"/>
    <w:rsid w:val="004625EE"/>
    <w:rsid w:val="00462778"/>
    <w:rsid w:val="00462846"/>
    <w:rsid w:val="00462A85"/>
    <w:rsid w:val="00462C29"/>
    <w:rsid w:val="00462C9F"/>
    <w:rsid w:val="004630D4"/>
    <w:rsid w:val="00463542"/>
    <w:rsid w:val="00463657"/>
    <w:rsid w:val="004639E2"/>
    <w:rsid w:val="00463D1D"/>
    <w:rsid w:val="00463E4E"/>
    <w:rsid w:val="00463F93"/>
    <w:rsid w:val="0046400D"/>
    <w:rsid w:val="00464106"/>
    <w:rsid w:val="004646D6"/>
    <w:rsid w:val="004646EE"/>
    <w:rsid w:val="00464C1D"/>
    <w:rsid w:val="00464CED"/>
    <w:rsid w:val="00464F18"/>
    <w:rsid w:val="004651F5"/>
    <w:rsid w:val="0046535B"/>
    <w:rsid w:val="004655CF"/>
    <w:rsid w:val="00465C54"/>
    <w:rsid w:val="00465CCB"/>
    <w:rsid w:val="00465FEE"/>
    <w:rsid w:val="00466064"/>
    <w:rsid w:val="0046609B"/>
    <w:rsid w:val="00466529"/>
    <w:rsid w:val="00466652"/>
    <w:rsid w:val="00466A16"/>
    <w:rsid w:val="00466A66"/>
    <w:rsid w:val="00466EDD"/>
    <w:rsid w:val="0046702E"/>
    <w:rsid w:val="004671AC"/>
    <w:rsid w:val="0046733A"/>
    <w:rsid w:val="004676E6"/>
    <w:rsid w:val="00467A3B"/>
    <w:rsid w:val="00467AD5"/>
    <w:rsid w:val="00467C8D"/>
    <w:rsid w:val="00467E6B"/>
    <w:rsid w:val="00467EAF"/>
    <w:rsid w:val="00470616"/>
    <w:rsid w:val="0047085B"/>
    <w:rsid w:val="00470A93"/>
    <w:rsid w:val="00470B7E"/>
    <w:rsid w:val="00470C2D"/>
    <w:rsid w:val="00470E38"/>
    <w:rsid w:val="00470F04"/>
    <w:rsid w:val="0047109F"/>
    <w:rsid w:val="00471147"/>
    <w:rsid w:val="0047142F"/>
    <w:rsid w:val="0047146D"/>
    <w:rsid w:val="004716E4"/>
    <w:rsid w:val="00471B9A"/>
    <w:rsid w:val="00472507"/>
    <w:rsid w:val="00472722"/>
    <w:rsid w:val="00472F17"/>
    <w:rsid w:val="004736FC"/>
    <w:rsid w:val="004737C2"/>
    <w:rsid w:val="00473A0F"/>
    <w:rsid w:val="00473EF9"/>
    <w:rsid w:val="004740C8"/>
    <w:rsid w:val="004749F0"/>
    <w:rsid w:val="00474F21"/>
    <w:rsid w:val="00474F84"/>
    <w:rsid w:val="00474FE9"/>
    <w:rsid w:val="00475067"/>
    <w:rsid w:val="0047532D"/>
    <w:rsid w:val="004753EC"/>
    <w:rsid w:val="0047540E"/>
    <w:rsid w:val="004755CF"/>
    <w:rsid w:val="00475757"/>
    <w:rsid w:val="00475F48"/>
    <w:rsid w:val="00476363"/>
    <w:rsid w:val="004765D5"/>
    <w:rsid w:val="004768CD"/>
    <w:rsid w:val="00476C6B"/>
    <w:rsid w:val="00477310"/>
    <w:rsid w:val="00477550"/>
    <w:rsid w:val="004775C4"/>
    <w:rsid w:val="00477634"/>
    <w:rsid w:val="00477E4C"/>
    <w:rsid w:val="00480331"/>
    <w:rsid w:val="00481033"/>
    <w:rsid w:val="00481129"/>
    <w:rsid w:val="00481337"/>
    <w:rsid w:val="00481356"/>
    <w:rsid w:val="00481AB9"/>
    <w:rsid w:val="00481C7C"/>
    <w:rsid w:val="0048258F"/>
    <w:rsid w:val="0048298C"/>
    <w:rsid w:val="004829F5"/>
    <w:rsid w:val="00482CA0"/>
    <w:rsid w:val="0048309F"/>
    <w:rsid w:val="00483158"/>
    <w:rsid w:val="00483270"/>
    <w:rsid w:val="00483A92"/>
    <w:rsid w:val="00483C1B"/>
    <w:rsid w:val="00484119"/>
    <w:rsid w:val="00484526"/>
    <w:rsid w:val="00484570"/>
    <w:rsid w:val="00484617"/>
    <w:rsid w:val="004846C4"/>
    <w:rsid w:val="0048499F"/>
    <w:rsid w:val="00484A68"/>
    <w:rsid w:val="004857BA"/>
    <w:rsid w:val="00485A67"/>
    <w:rsid w:val="00485ACB"/>
    <w:rsid w:val="00485CA2"/>
    <w:rsid w:val="00485CD7"/>
    <w:rsid w:val="00486005"/>
    <w:rsid w:val="00486156"/>
    <w:rsid w:val="0048632E"/>
    <w:rsid w:val="0048647E"/>
    <w:rsid w:val="0048673D"/>
    <w:rsid w:val="00486780"/>
    <w:rsid w:val="004867CF"/>
    <w:rsid w:val="00486D54"/>
    <w:rsid w:val="00486EF0"/>
    <w:rsid w:val="004870B5"/>
    <w:rsid w:val="004872AC"/>
    <w:rsid w:val="0048748F"/>
    <w:rsid w:val="00487608"/>
    <w:rsid w:val="004877F4"/>
    <w:rsid w:val="00487C68"/>
    <w:rsid w:val="00487DA4"/>
    <w:rsid w:val="00487FCC"/>
    <w:rsid w:val="00490411"/>
    <w:rsid w:val="00490444"/>
    <w:rsid w:val="004907AB"/>
    <w:rsid w:val="00490A1E"/>
    <w:rsid w:val="00490DE9"/>
    <w:rsid w:val="004912E6"/>
    <w:rsid w:val="00491409"/>
    <w:rsid w:val="004919C4"/>
    <w:rsid w:val="004920CD"/>
    <w:rsid w:val="0049212A"/>
    <w:rsid w:val="0049226F"/>
    <w:rsid w:val="004924FF"/>
    <w:rsid w:val="0049269F"/>
    <w:rsid w:val="004927C2"/>
    <w:rsid w:val="00492A84"/>
    <w:rsid w:val="00492B41"/>
    <w:rsid w:val="00492CF1"/>
    <w:rsid w:val="00492D2E"/>
    <w:rsid w:val="00492D81"/>
    <w:rsid w:val="00493228"/>
    <w:rsid w:val="00493504"/>
    <w:rsid w:val="00493564"/>
    <w:rsid w:val="00493AEE"/>
    <w:rsid w:val="00493EC3"/>
    <w:rsid w:val="00494535"/>
    <w:rsid w:val="004945E4"/>
    <w:rsid w:val="00494CDE"/>
    <w:rsid w:val="00494FE2"/>
    <w:rsid w:val="00495377"/>
    <w:rsid w:val="00495A11"/>
    <w:rsid w:val="00495B1C"/>
    <w:rsid w:val="00495EEB"/>
    <w:rsid w:val="00496014"/>
    <w:rsid w:val="00496041"/>
    <w:rsid w:val="004960D7"/>
    <w:rsid w:val="00496473"/>
    <w:rsid w:val="00496874"/>
    <w:rsid w:val="004968AA"/>
    <w:rsid w:val="00496C3C"/>
    <w:rsid w:val="00496EA7"/>
    <w:rsid w:val="004971A7"/>
    <w:rsid w:val="004976B4"/>
    <w:rsid w:val="0049788F"/>
    <w:rsid w:val="004A008B"/>
    <w:rsid w:val="004A073B"/>
    <w:rsid w:val="004A0793"/>
    <w:rsid w:val="004A10BD"/>
    <w:rsid w:val="004A120A"/>
    <w:rsid w:val="004A1226"/>
    <w:rsid w:val="004A16B5"/>
    <w:rsid w:val="004A194E"/>
    <w:rsid w:val="004A19E1"/>
    <w:rsid w:val="004A1BE0"/>
    <w:rsid w:val="004A1FDD"/>
    <w:rsid w:val="004A2109"/>
    <w:rsid w:val="004A222B"/>
    <w:rsid w:val="004A22F7"/>
    <w:rsid w:val="004A2531"/>
    <w:rsid w:val="004A2906"/>
    <w:rsid w:val="004A2B36"/>
    <w:rsid w:val="004A2FFC"/>
    <w:rsid w:val="004A38CD"/>
    <w:rsid w:val="004A3987"/>
    <w:rsid w:val="004A3A77"/>
    <w:rsid w:val="004A3BB8"/>
    <w:rsid w:val="004A3BC8"/>
    <w:rsid w:val="004A3E8D"/>
    <w:rsid w:val="004A3ED2"/>
    <w:rsid w:val="004A429B"/>
    <w:rsid w:val="004A44B8"/>
    <w:rsid w:val="004A4B34"/>
    <w:rsid w:val="004A4E2B"/>
    <w:rsid w:val="004A508F"/>
    <w:rsid w:val="004A5DF0"/>
    <w:rsid w:val="004A62D1"/>
    <w:rsid w:val="004A6337"/>
    <w:rsid w:val="004A6352"/>
    <w:rsid w:val="004A6D18"/>
    <w:rsid w:val="004A6EAA"/>
    <w:rsid w:val="004A6FC8"/>
    <w:rsid w:val="004A7701"/>
    <w:rsid w:val="004A77BF"/>
    <w:rsid w:val="004A7994"/>
    <w:rsid w:val="004A7CA2"/>
    <w:rsid w:val="004A7D34"/>
    <w:rsid w:val="004B00D3"/>
    <w:rsid w:val="004B015C"/>
    <w:rsid w:val="004B0509"/>
    <w:rsid w:val="004B0750"/>
    <w:rsid w:val="004B0D3C"/>
    <w:rsid w:val="004B0F2F"/>
    <w:rsid w:val="004B0FDF"/>
    <w:rsid w:val="004B1125"/>
    <w:rsid w:val="004B11DB"/>
    <w:rsid w:val="004B125C"/>
    <w:rsid w:val="004B16DC"/>
    <w:rsid w:val="004B1F5F"/>
    <w:rsid w:val="004B2068"/>
    <w:rsid w:val="004B21AF"/>
    <w:rsid w:val="004B227E"/>
    <w:rsid w:val="004B236D"/>
    <w:rsid w:val="004B2853"/>
    <w:rsid w:val="004B2880"/>
    <w:rsid w:val="004B2A38"/>
    <w:rsid w:val="004B2B21"/>
    <w:rsid w:val="004B2F5F"/>
    <w:rsid w:val="004B308D"/>
    <w:rsid w:val="004B321A"/>
    <w:rsid w:val="004B339B"/>
    <w:rsid w:val="004B3734"/>
    <w:rsid w:val="004B3AB9"/>
    <w:rsid w:val="004B40A7"/>
    <w:rsid w:val="004B4117"/>
    <w:rsid w:val="004B435C"/>
    <w:rsid w:val="004B48E4"/>
    <w:rsid w:val="004B4B55"/>
    <w:rsid w:val="004B4ED6"/>
    <w:rsid w:val="004B4F42"/>
    <w:rsid w:val="004B4F8D"/>
    <w:rsid w:val="004B53D6"/>
    <w:rsid w:val="004B574B"/>
    <w:rsid w:val="004B593D"/>
    <w:rsid w:val="004B5978"/>
    <w:rsid w:val="004B5B4C"/>
    <w:rsid w:val="004B5F3C"/>
    <w:rsid w:val="004B5FF0"/>
    <w:rsid w:val="004B6591"/>
    <w:rsid w:val="004B6A4A"/>
    <w:rsid w:val="004B6B7F"/>
    <w:rsid w:val="004B6C97"/>
    <w:rsid w:val="004B6D53"/>
    <w:rsid w:val="004B6E40"/>
    <w:rsid w:val="004B710A"/>
    <w:rsid w:val="004B73E8"/>
    <w:rsid w:val="004B78C3"/>
    <w:rsid w:val="004B78FF"/>
    <w:rsid w:val="004B79C2"/>
    <w:rsid w:val="004B7E53"/>
    <w:rsid w:val="004B7E79"/>
    <w:rsid w:val="004C0023"/>
    <w:rsid w:val="004C004D"/>
    <w:rsid w:val="004C00B2"/>
    <w:rsid w:val="004C06DB"/>
    <w:rsid w:val="004C0819"/>
    <w:rsid w:val="004C1009"/>
    <w:rsid w:val="004C135F"/>
    <w:rsid w:val="004C1389"/>
    <w:rsid w:val="004C13A6"/>
    <w:rsid w:val="004C143E"/>
    <w:rsid w:val="004C16C8"/>
    <w:rsid w:val="004C1DB6"/>
    <w:rsid w:val="004C1E9C"/>
    <w:rsid w:val="004C1ECA"/>
    <w:rsid w:val="004C2202"/>
    <w:rsid w:val="004C24E7"/>
    <w:rsid w:val="004C3486"/>
    <w:rsid w:val="004C37E2"/>
    <w:rsid w:val="004C48B1"/>
    <w:rsid w:val="004C4A3F"/>
    <w:rsid w:val="004C4BF8"/>
    <w:rsid w:val="004C4D67"/>
    <w:rsid w:val="004C5323"/>
    <w:rsid w:val="004C5365"/>
    <w:rsid w:val="004C5731"/>
    <w:rsid w:val="004C57A7"/>
    <w:rsid w:val="004C57FF"/>
    <w:rsid w:val="004C5A58"/>
    <w:rsid w:val="004C5B6A"/>
    <w:rsid w:val="004C5DDB"/>
    <w:rsid w:val="004C5E3F"/>
    <w:rsid w:val="004C5F5F"/>
    <w:rsid w:val="004C6196"/>
    <w:rsid w:val="004C68CF"/>
    <w:rsid w:val="004C6941"/>
    <w:rsid w:val="004C6A43"/>
    <w:rsid w:val="004C6BE3"/>
    <w:rsid w:val="004C6D94"/>
    <w:rsid w:val="004C6ED8"/>
    <w:rsid w:val="004C719F"/>
    <w:rsid w:val="004C7AE2"/>
    <w:rsid w:val="004C7CB9"/>
    <w:rsid w:val="004C7CBB"/>
    <w:rsid w:val="004D0093"/>
    <w:rsid w:val="004D00C6"/>
    <w:rsid w:val="004D06E1"/>
    <w:rsid w:val="004D0DA0"/>
    <w:rsid w:val="004D0FAF"/>
    <w:rsid w:val="004D1311"/>
    <w:rsid w:val="004D131A"/>
    <w:rsid w:val="004D16C8"/>
    <w:rsid w:val="004D175B"/>
    <w:rsid w:val="004D1A57"/>
    <w:rsid w:val="004D1ABA"/>
    <w:rsid w:val="004D1C03"/>
    <w:rsid w:val="004D1DA9"/>
    <w:rsid w:val="004D1F5F"/>
    <w:rsid w:val="004D1FE3"/>
    <w:rsid w:val="004D25CD"/>
    <w:rsid w:val="004D269C"/>
    <w:rsid w:val="004D2993"/>
    <w:rsid w:val="004D322D"/>
    <w:rsid w:val="004D322F"/>
    <w:rsid w:val="004D340C"/>
    <w:rsid w:val="004D360D"/>
    <w:rsid w:val="004D3A9A"/>
    <w:rsid w:val="004D3AEE"/>
    <w:rsid w:val="004D4156"/>
    <w:rsid w:val="004D4AD7"/>
    <w:rsid w:val="004D51D6"/>
    <w:rsid w:val="004D5202"/>
    <w:rsid w:val="004D52F6"/>
    <w:rsid w:val="004D574A"/>
    <w:rsid w:val="004D5FDE"/>
    <w:rsid w:val="004D6525"/>
    <w:rsid w:val="004D6583"/>
    <w:rsid w:val="004D6610"/>
    <w:rsid w:val="004D6B22"/>
    <w:rsid w:val="004D6CE2"/>
    <w:rsid w:val="004D6FBD"/>
    <w:rsid w:val="004D7327"/>
    <w:rsid w:val="004D7B7E"/>
    <w:rsid w:val="004D7D7F"/>
    <w:rsid w:val="004D7F80"/>
    <w:rsid w:val="004E0007"/>
    <w:rsid w:val="004E00B0"/>
    <w:rsid w:val="004E0544"/>
    <w:rsid w:val="004E0B01"/>
    <w:rsid w:val="004E0B06"/>
    <w:rsid w:val="004E0B21"/>
    <w:rsid w:val="004E0F3D"/>
    <w:rsid w:val="004E0F5B"/>
    <w:rsid w:val="004E10D3"/>
    <w:rsid w:val="004E1324"/>
    <w:rsid w:val="004E13A5"/>
    <w:rsid w:val="004E1615"/>
    <w:rsid w:val="004E1A2B"/>
    <w:rsid w:val="004E1B98"/>
    <w:rsid w:val="004E203E"/>
    <w:rsid w:val="004E20E0"/>
    <w:rsid w:val="004E22A0"/>
    <w:rsid w:val="004E23B7"/>
    <w:rsid w:val="004E26AB"/>
    <w:rsid w:val="004E297B"/>
    <w:rsid w:val="004E2EF0"/>
    <w:rsid w:val="004E2F0F"/>
    <w:rsid w:val="004E2F12"/>
    <w:rsid w:val="004E30B7"/>
    <w:rsid w:val="004E31CE"/>
    <w:rsid w:val="004E3513"/>
    <w:rsid w:val="004E351B"/>
    <w:rsid w:val="004E3711"/>
    <w:rsid w:val="004E3780"/>
    <w:rsid w:val="004E4899"/>
    <w:rsid w:val="004E48B4"/>
    <w:rsid w:val="004E4901"/>
    <w:rsid w:val="004E4919"/>
    <w:rsid w:val="004E4A83"/>
    <w:rsid w:val="004E4C02"/>
    <w:rsid w:val="004E4E76"/>
    <w:rsid w:val="004E4EF4"/>
    <w:rsid w:val="004E4F3D"/>
    <w:rsid w:val="004E556A"/>
    <w:rsid w:val="004E5832"/>
    <w:rsid w:val="004E5B85"/>
    <w:rsid w:val="004E5DD8"/>
    <w:rsid w:val="004E5E58"/>
    <w:rsid w:val="004E604E"/>
    <w:rsid w:val="004E6053"/>
    <w:rsid w:val="004E6245"/>
    <w:rsid w:val="004E6552"/>
    <w:rsid w:val="004E6690"/>
    <w:rsid w:val="004E6EBD"/>
    <w:rsid w:val="004E7453"/>
    <w:rsid w:val="004E7A7A"/>
    <w:rsid w:val="004E7B91"/>
    <w:rsid w:val="004E7D39"/>
    <w:rsid w:val="004E7EB0"/>
    <w:rsid w:val="004F0285"/>
    <w:rsid w:val="004F07BE"/>
    <w:rsid w:val="004F0B4E"/>
    <w:rsid w:val="004F0D6E"/>
    <w:rsid w:val="004F0F57"/>
    <w:rsid w:val="004F1022"/>
    <w:rsid w:val="004F133D"/>
    <w:rsid w:val="004F1626"/>
    <w:rsid w:val="004F19CE"/>
    <w:rsid w:val="004F19D8"/>
    <w:rsid w:val="004F19FD"/>
    <w:rsid w:val="004F1B8E"/>
    <w:rsid w:val="004F1C5A"/>
    <w:rsid w:val="004F2091"/>
    <w:rsid w:val="004F2847"/>
    <w:rsid w:val="004F296A"/>
    <w:rsid w:val="004F2B71"/>
    <w:rsid w:val="004F2DD7"/>
    <w:rsid w:val="004F3208"/>
    <w:rsid w:val="004F3424"/>
    <w:rsid w:val="004F35B0"/>
    <w:rsid w:val="004F373A"/>
    <w:rsid w:val="004F3787"/>
    <w:rsid w:val="004F37F5"/>
    <w:rsid w:val="004F3C9F"/>
    <w:rsid w:val="004F3F26"/>
    <w:rsid w:val="004F3F74"/>
    <w:rsid w:val="004F3FFA"/>
    <w:rsid w:val="004F40DC"/>
    <w:rsid w:val="004F47C8"/>
    <w:rsid w:val="004F4933"/>
    <w:rsid w:val="004F4E95"/>
    <w:rsid w:val="004F51B7"/>
    <w:rsid w:val="004F5475"/>
    <w:rsid w:val="004F556D"/>
    <w:rsid w:val="004F5DB8"/>
    <w:rsid w:val="004F6031"/>
    <w:rsid w:val="004F6046"/>
    <w:rsid w:val="004F6137"/>
    <w:rsid w:val="004F6285"/>
    <w:rsid w:val="004F6306"/>
    <w:rsid w:val="004F669F"/>
    <w:rsid w:val="004F691F"/>
    <w:rsid w:val="004F6B50"/>
    <w:rsid w:val="004F7036"/>
    <w:rsid w:val="004F7143"/>
    <w:rsid w:val="004F733D"/>
    <w:rsid w:val="004F74B3"/>
    <w:rsid w:val="004F77CE"/>
    <w:rsid w:val="004F79E2"/>
    <w:rsid w:val="004F7A8A"/>
    <w:rsid w:val="004F7C32"/>
    <w:rsid w:val="005001DD"/>
    <w:rsid w:val="00500276"/>
    <w:rsid w:val="00500327"/>
    <w:rsid w:val="005004C0"/>
    <w:rsid w:val="00500AD7"/>
    <w:rsid w:val="00500C95"/>
    <w:rsid w:val="00500DD8"/>
    <w:rsid w:val="00501497"/>
    <w:rsid w:val="005017BB"/>
    <w:rsid w:val="00501929"/>
    <w:rsid w:val="00501EE0"/>
    <w:rsid w:val="00501F02"/>
    <w:rsid w:val="005027F5"/>
    <w:rsid w:val="00502838"/>
    <w:rsid w:val="005028A4"/>
    <w:rsid w:val="00502D21"/>
    <w:rsid w:val="00502F3F"/>
    <w:rsid w:val="00502F81"/>
    <w:rsid w:val="00502FEB"/>
    <w:rsid w:val="00503145"/>
    <w:rsid w:val="005031C8"/>
    <w:rsid w:val="0050329D"/>
    <w:rsid w:val="00503376"/>
    <w:rsid w:val="005039C2"/>
    <w:rsid w:val="00503D00"/>
    <w:rsid w:val="005041BA"/>
    <w:rsid w:val="005044CC"/>
    <w:rsid w:val="005046D4"/>
    <w:rsid w:val="00504708"/>
    <w:rsid w:val="00504ADC"/>
    <w:rsid w:val="00505255"/>
    <w:rsid w:val="00505265"/>
    <w:rsid w:val="005055D5"/>
    <w:rsid w:val="00506056"/>
    <w:rsid w:val="00506548"/>
    <w:rsid w:val="005065B6"/>
    <w:rsid w:val="00506717"/>
    <w:rsid w:val="00506977"/>
    <w:rsid w:val="005069AC"/>
    <w:rsid w:val="00506C0B"/>
    <w:rsid w:val="00506E61"/>
    <w:rsid w:val="0050710F"/>
    <w:rsid w:val="0050719E"/>
    <w:rsid w:val="005072E4"/>
    <w:rsid w:val="0050738F"/>
    <w:rsid w:val="00507444"/>
    <w:rsid w:val="005074AB"/>
    <w:rsid w:val="00507609"/>
    <w:rsid w:val="005076A2"/>
    <w:rsid w:val="00507798"/>
    <w:rsid w:val="005079D5"/>
    <w:rsid w:val="00507EEE"/>
    <w:rsid w:val="005100CE"/>
    <w:rsid w:val="00510245"/>
    <w:rsid w:val="00510304"/>
    <w:rsid w:val="00510554"/>
    <w:rsid w:val="005107A5"/>
    <w:rsid w:val="00510865"/>
    <w:rsid w:val="00510996"/>
    <w:rsid w:val="00510FAD"/>
    <w:rsid w:val="00511018"/>
    <w:rsid w:val="0051102B"/>
    <w:rsid w:val="005116C2"/>
    <w:rsid w:val="00511B57"/>
    <w:rsid w:val="00511CAD"/>
    <w:rsid w:val="00511DD1"/>
    <w:rsid w:val="00511E51"/>
    <w:rsid w:val="00511E7B"/>
    <w:rsid w:val="00512002"/>
    <w:rsid w:val="005120B2"/>
    <w:rsid w:val="00512113"/>
    <w:rsid w:val="005122C3"/>
    <w:rsid w:val="0051264D"/>
    <w:rsid w:val="00512694"/>
    <w:rsid w:val="00512695"/>
    <w:rsid w:val="005128C3"/>
    <w:rsid w:val="00512DB4"/>
    <w:rsid w:val="00512E8B"/>
    <w:rsid w:val="00512F61"/>
    <w:rsid w:val="0051335C"/>
    <w:rsid w:val="0051354C"/>
    <w:rsid w:val="00513567"/>
    <w:rsid w:val="00513807"/>
    <w:rsid w:val="0051403A"/>
    <w:rsid w:val="0051416A"/>
    <w:rsid w:val="00514506"/>
    <w:rsid w:val="0051451E"/>
    <w:rsid w:val="0051463D"/>
    <w:rsid w:val="0051468B"/>
    <w:rsid w:val="005146BB"/>
    <w:rsid w:val="00514875"/>
    <w:rsid w:val="00514B3A"/>
    <w:rsid w:val="00514C48"/>
    <w:rsid w:val="00514D85"/>
    <w:rsid w:val="00514FEB"/>
    <w:rsid w:val="00515087"/>
    <w:rsid w:val="00515159"/>
    <w:rsid w:val="005151DC"/>
    <w:rsid w:val="0051534A"/>
    <w:rsid w:val="00515361"/>
    <w:rsid w:val="005153F0"/>
    <w:rsid w:val="0051547F"/>
    <w:rsid w:val="00515547"/>
    <w:rsid w:val="0051576E"/>
    <w:rsid w:val="00515827"/>
    <w:rsid w:val="00515921"/>
    <w:rsid w:val="00515CCC"/>
    <w:rsid w:val="005161CE"/>
    <w:rsid w:val="0051663A"/>
    <w:rsid w:val="00516C31"/>
    <w:rsid w:val="00516DA3"/>
    <w:rsid w:val="005170F1"/>
    <w:rsid w:val="0051768A"/>
    <w:rsid w:val="00517CE5"/>
    <w:rsid w:val="005205B9"/>
    <w:rsid w:val="0052061C"/>
    <w:rsid w:val="00520622"/>
    <w:rsid w:val="0052092B"/>
    <w:rsid w:val="00520E10"/>
    <w:rsid w:val="00521078"/>
    <w:rsid w:val="00521BD1"/>
    <w:rsid w:val="00521D62"/>
    <w:rsid w:val="00521E27"/>
    <w:rsid w:val="00521F6E"/>
    <w:rsid w:val="00522017"/>
    <w:rsid w:val="005220D3"/>
    <w:rsid w:val="00522286"/>
    <w:rsid w:val="005223B8"/>
    <w:rsid w:val="00522418"/>
    <w:rsid w:val="0052250A"/>
    <w:rsid w:val="0052259A"/>
    <w:rsid w:val="00522D37"/>
    <w:rsid w:val="005230B9"/>
    <w:rsid w:val="005230FA"/>
    <w:rsid w:val="00523135"/>
    <w:rsid w:val="005231D7"/>
    <w:rsid w:val="00523818"/>
    <w:rsid w:val="005238BC"/>
    <w:rsid w:val="00523AD3"/>
    <w:rsid w:val="005240D7"/>
    <w:rsid w:val="0052424A"/>
    <w:rsid w:val="0052450F"/>
    <w:rsid w:val="005247AD"/>
    <w:rsid w:val="005247F9"/>
    <w:rsid w:val="00524D57"/>
    <w:rsid w:val="00524E9E"/>
    <w:rsid w:val="00524FC4"/>
    <w:rsid w:val="005255F3"/>
    <w:rsid w:val="00525C63"/>
    <w:rsid w:val="005266B8"/>
    <w:rsid w:val="00526D67"/>
    <w:rsid w:val="00527235"/>
    <w:rsid w:val="0052783C"/>
    <w:rsid w:val="00527857"/>
    <w:rsid w:val="00527898"/>
    <w:rsid w:val="00527B00"/>
    <w:rsid w:val="00530123"/>
    <w:rsid w:val="00530833"/>
    <w:rsid w:val="0053094B"/>
    <w:rsid w:val="0053094F"/>
    <w:rsid w:val="00530A3B"/>
    <w:rsid w:val="00530B68"/>
    <w:rsid w:val="00530B7B"/>
    <w:rsid w:val="00530E0F"/>
    <w:rsid w:val="00530E22"/>
    <w:rsid w:val="00531232"/>
    <w:rsid w:val="005314F2"/>
    <w:rsid w:val="005318E3"/>
    <w:rsid w:val="00531BCA"/>
    <w:rsid w:val="00531C78"/>
    <w:rsid w:val="00531CBC"/>
    <w:rsid w:val="00531D62"/>
    <w:rsid w:val="00531E18"/>
    <w:rsid w:val="00532285"/>
    <w:rsid w:val="0053247A"/>
    <w:rsid w:val="00532803"/>
    <w:rsid w:val="005329B4"/>
    <w:rsid w:val="00532D91"/>
    <w:rsid w:val="005332EB"/>
    <w:rsid w:val="0053332B"/>
    <w:rsid w:val="0053355D"/>
    <w:rsid w:val="00533710"/>
    <w:rsid w:val="005338C2"/>
    <w:rsid w:val="00533A7E"/>
    <w:rsid w:val="00533BC5"/>
    <w:rsid w:val="00533F8A"/>
    <w:rsid w:val="00533FD9"/>
    <w:rsid w:val="005342EB"/>
    <w:rsid w:val="00534D15"/>
    <w:rsid w:val="00534D37"/>
    <w:rsid w:val="00534DCF"/>
    <w:rsid w:val="00535341"/>
    <w:rsid w:val="00535413"/>
    <w:rsid w:val="00535607"/>
    <w:rsid w:val="00535767"/>
    <w:rsid w:val="00535A24"/>
    <w:rsid w:val="00535C83"/>
    <w:rsid w:val="00535D19"/>
    <w:rsid w:val="005361E7"/>
    <w:rsid w:val="00536276"/>
    <w:rsid w:val="00536EEA"/>
    <w:rsid w:val="005374DB"/>
    <w:rsid w:val="005374FF"/>
    <w:rsid w:val="00537FC3"/>
    <w:rsid w:val="005403E4"/>
    <w:rsid w:val="00540534"/>
    <w:rsid w:val="005407D8"/>
    <w:rsid w:val="00540AF0"/>
    <w:rsid w:val="00540C5A"/>
    <w:rsid w:val="00541085"/>
    <w:rsid w:val="005415DB"/>
    <w:rsid w:val="005415F8"/>
    <w:rsid w:val="00542233"/>
    <w:rsid w:val="00542638"/>
    <w:rsid w:val="00542852"/>
    <w:rsid w:val="00542D56"/>
    <w:rsid w:val="00543183"/>
    <w:rsid w:val="00543387"/>
    <w:rsid w:val="005433CA"/>
    <w:rsid w:val="00543646"/>
    <w:rsid w:val="005436E5"/>
    <w:rsid w:val="005438B6"/>
    <w:rsid w:val="00543C1D"/>
    <w:rsid w:val="00543C61"/>
    <w:rsid w:val="00543DB7"/>
    <w:rsid w:val="00543DD5"/>
    <w:rsid w:val="00543E61"/>
    <w:rsid w:val="00543EB6"/>
    <w:rsid w:val="005444F6"/>
    <w:rsid w:val="005447D5"/>
    <w:rsid w:val="00544995"/>
    <w:rsid w:val="0054529F"/>
    <w:rsid w:val="0054559E"/>
    <w:rsid w:val="00545A43"/>
    <w:rsid w:val="00545C56"/>
    <w:rsid w:val="00545EA4"/>
    <w:rsid w:val="00546000"/>
    <w:rsid w:val="00546A3E"/>
    <w:rsid w:val="00546B00"/>
    <w:rsid w:val="00546ECE"/>
    <w:rsid w:val="00547025"/>
    <w:rsid w:val="0054704D"/>
    <w:rsid w:val="0054735D"/>
    <w:rsid w:val="0054763A"/>
    <w:rsid w:val="00547802"/>
    <w:rsid w:val="0054785E"/>
    <w:rsid w:val="00547CAD"/>
    <w:rsid w:val="00547CE5"/>
    <w:rsid w:val="00547EA2"/>
    <w:rsid w:val="0055034B"/>
    <w:rsid w:val="0055089D"/>
    <w:rsid w:val="00550D93"/>
    <w:rsid w:val="005510A5"/>
    <w:rsid w:val="00551319"/>
    <w:rsid w:val="00551405"/>
    <w:rsid w:val="005516AF"/>
    <w:rsid w:val="005518E7"/>
    <w:rsid w:val="005522AC"/>
    <w:rsid w:val="00552455"/>
    <w:rsid w:val="005524AF"/>
    <w:rsid w:val="0055252F"/>
    <w:rsid w:val="00552A6B"/>
    <w:rsid w:val="00553004"/>
    <w:rsid w:val="005530BD"/>
    <w:rsid w:val="005534CF"/>
    <w:rsid w:val="005538A6"/>
    <w:rsid w:val="00553BB2"/>
    <w:rsid w:val="00553D95"/>
    <w:rsid w:val="0055482B"/>
    <w:rsid w:val="0055487D"/>
    <w:rsid w:val="005548BF"/>
    <w:rsid w:val="005548DB"/>
    <w:rsid w:val="00554968"/>
    <w:rsid w:val="00554B35"/>
    <w:rsid w:val="00554C9E"/>
    <w:rsid w:val="00554D41"/>
    <w:rsid w:val="00554FF0"/>
    <w:rsid w:val="00555058"/>
    <w:rsid w:val="005552EE"/>
    <w:rsid w:val="005553A2"/>
    <w:rsid w:val="005559E5"/>
    <w:rsid w:val="00555CEB"/>
    <w:rsid w:val="00555FFA"/>
    <w:rsid w:val="00556051"/>
    <w:rsid w:val="00556B9D"/>
    <w:rsid w:val="00556CD0"/>
    <w:rsid w:val="0055712D"/>
    <w:rsid w:val="00557188"/>
    <w:rsid w:val="0055721C"/>
    <w:rsid w:val="00557386"/>
    <w:rsid w:val="0055763B"/>
    <w:rsid w:val="0055798C"/>
    <w:rsid w:val="00557D42"/>
    <w:rsid w:val="00560746"/>
    <w:rsid w:val="00560956"/>
    <w:rsid w:val="00560F88"/>
    <w:rsid w:val="005616BA"/>
    <w:rsid w:val="00562173"/>
    <w:rsid w:val="00562461"/>
    <w:rsid w:val="00562A37"/>
    <w:rsid w:val="00562FA9"/>
    <w:rsid w:val="0056315D"/>
    <w:rsid w:val="00563351"/>
    <w:rsid w:val="005637FC"/>
    <w:rsid w:val="00563B4D"/>
    <w:rsid w:val="00563B5F"/>
    <w:rsid w:val="00563E50"/>
    <w:rsid w:val="005640DC"/>
    <w:rsid w:val="0056441B"/>
    <w:rsid w:val="0056441C"/>
    <w:rsid w:val="005644C6"/>
    <w:rsid w:val="00564599"/>
    <w:rsid w:val="005647BE"/>
    <w:rsid w:val="00564AE0"/>
    <w:rsid w:val="00565187"/>
    <w:rsid w:val="0056557A"/>
    <w:rsid w:val="00565CE8"/>
    <w:rsid w:val="00565DA6"/>
    <w:rsid w:val="00565EDE"/>
    <w:rsid w:val="0056621C"/>
    <w:rsid w:val="00566402"/>
    <w:rsid w:val="005667FB"/>
    <w:rsid w:val="00566E95"/>
    <w:rsid w:val="00567101"/>
    <w:rsid w:val="00567498"/>
    <w:rsid w:val="00567B5A"/>
    <w:rsid w:val="00567C20"/>
    <w:rsid w:val="00567E92"/>
    <w:rsid w:val="00567EDF"/>
    <w:rsid w:val="0056F685"/>
    <w:rsid w:val="00570030"/>
    <w:rsid w:val="005704C5"/>
    <w:rsid w:val="005708F0"/>
    <w:rsid w:val="00570A18"/>
    <w:rsid w:val="00570B1C"/>
    <w:rsid w:val="00570D34"/>
    <w:rsid w:val="00570D37"/>
    <w:rsid w:val="00570EFE"/>
    <w:rsid w:val="0057158C"/>
    <w:rsid w:val="00571835"/>
    <w:rsid w:val="0057189D"/>
    <w:rsid w:val="00571B00"/>
    <w:rsid w:val="00571D32"/>
    <w:rsid w:val="0057218B"/>
    <w:rsid w:val="00573420"/>
    <w:rsid w:val="005736F5"/>
    <w:rsid w:val="0057386C"/>
    <w:rsid w:val="00573952"/>
    <w:rsid w:val="00573B0D"/>
    <w:rsid w:val="00574009"/>
    <w:rsid w:val="005745F2"/>
    <w:rsid w:val="005746A5"/>
    <w:rsid w:val="005746E3"/>
    <w:rsid w:val="005749E0"/>
    <w:rsid w:val="00574FB5"/>
    <w:rsid w:val="00575A40"/>
    <w:rsid w:val="005762E4"/>
    <w:rsid w:val="00576313"/>
    <w:rsid w:val="00576726"/>
    <w:rsid w:val="00576894"/>
    <w:rsid w:val="005769B1"/>
    <w:rsid w:val="00577444"/>
    <w:rsid w:val="0057790A"/>
    <w:rsid w:val="005779BC"/>
    <w:rsid w:val="00577A08"/>
    <w:rsid w:val="00577F30"/>
    <w:rsid w:val="00577FA4"/>
    <w:rsid w:val="005803CE"/>
    <w:rsid w:val="005806B9"/>
    <w:rsid w:val="00580939"/>
    <w:rsid w:val="00580BD8"/>
    <w:rsid w:val="005815B4"/>
    <w:rsid w:val="00581A82"/>
    <w:rsid w:val="00581AFC"/>
    <w:rsid w:val="00581C2E"/>
    <w:rsid w:val="00582060"/>
    <w:rsid w:val="005820EC"/>
    <w:rsid w:val="00582159"/>
    <w:rsid w:val="00582285"/>
    <w:rsid w:val="005822EB"/>
    <w:rsid w:val="00582508"/>
    <w:rsid w:val="00582660"/>
    <w:rsid w:val="00582774"/>
    <w:rsid w:val="00582B03"/>
    <w:rsid w:val="00582D75"/>
    <w:rsid w:val="00582D88"/>
    <w:rsid w:val="00582F7F"/>
    <w:rsid w:val="00582FAA"/>
    <w:rsid w:val="005833A0"/>
    <w:rsid w:val="005837A5"/>
    <w:rsid w:val="00583905"/>
    <w:rsid w:val="00583CC8"/>
    <w:rsid w:val="00584095"/>
    <w:rsid w:val="005842F7"/>
    <w:rsid w:val="0058432F"/>
    <w:rsid w:val="00584337"/>
    <w:rsid w:val="00584345"/>
    <w:rsid w:val="00584442"/>
    <w:rsid w:val="005846F8"/>
    <w:rsid w:val="005849BE"/>
    <w:rsid w:val="00584AEE"/>
    <w:rsid w:val="00584D30"/>
    <w:rsid w:val="00584DE3"/>
    <w:rsid w:val="005851B0"/>
    <w:rsid w:val="0058536F"/>
    <w:rsid w:val="00585390"/>
    <w:rsid w:val="00585498"/>
    <w:rsid w:val="00585542"/>
    <w:rsid w:val="00585747"/>
    <w:rsid w:val="00585DB0"/>
    <w:rsid w:val="0058606C"/>
    <w:rsid w:val="005862F6"/>
    <w:rsid w:val="00586FE2"/>
    <w:rsid w:val="00587102"/>
    <w:rsid w:val="005871B9"/>
    <w:rsid w:val="0058722A"/>
    <w:rsid w:val="00587266"/>
    <w:rsid w:val="00587467"/>
    <w:rsid w:val="005874FD"/>
    <w:rsid w:val="005877C7"/>
    <w:rsid w:val="005877CB"/>
    <w:rsid w:val="005879C3"/>
    <w:rsid w:val="005879EF"/>
    <w:rsid w:val="00587FCA"/>
    <w:rsid w:val="005901E8"/>
    <w:rsid w:val="0059037A"/>
    <w:rsid w:val="0059041C"/>
    <w:rsid w:val="00590481"/>
    <w:rsid w:val="005905A3"/>
    <w:rsid w:val="00590609"/>
    <w:rsid w:val="0059067D"/>
    <w:rsid w:val="005906B6"/>
    <w:rsid w:val="00590E3C"/>
    <w:rsid w:val="0059164E"/>
    <w:rsid w:val="00591724"/>
    <w:rsid w:val="0059173B"/>
    <w:rsid w:val="00592A02"/>
    <w:rsid w:val="00592A7A"/>
    <w:rsid w:val="0059317A"/>
    <w:rsid w:val="005931E7"/>
    <w:rsid w:val="00593208"/>
    <w:rsid w:val="005938CE"/>
    <w:rsid w:val="00593A7D"/>
    <w:rsid w:val="00594286"/>
    <w:rsid w:val="0059438B"/>
    <w:rsid w:val="005944CC"/>
    <w:rsid w:val="0059450B"/>
    <w:rsid w:val="00594659"/>
    <w:rsid w:val="00594772"/>
    <w:rsid w:val="00594A30"/>
    <w:rsid w:val="00594D52"/>
    <w:rsid w:val="00594DEB"/>
    <w:rsid w:val="00594EDE"/>
    <w:rsid w:val="00594F60"/>
    <w:rsid w:val="0059523F"/>
    <w:rsid w:val="00595431"/>
    <w:rsid w:val="00595609"/>
    <w:rsid w:val="00595680"/>
    <w:rsid w:val="00595796"/>
    <w:rsid w:val="00595943"/>
    <w:rsid w:val="00595BA0"/>
    <w:rsid w:val="00595EF4"/>
    <w:rsid w:val="00596030"/>
    <w:rsid w:val="00596042"/>
    <w:rsid w:val="0059605A"/>
    <w:rsid w:val="005963E3"/>
    <w:rsid w:val="005966DA"/>
    <w:rsid w:val="00596A05"/>
    <w:rsid w:val="00596A7B"/>
    <w:rsid w:val="00596DB1"/>
    <w:rsid w:val="00596DF5"/>
    <w:rsid w:val="00597226"/>
    <w:rsid w:val="0059742C"/>
    <w:rsid w:val="00597618"/>
    <w:rsid w:val="00597BA5"/>
    <w:rsid w:val="00597E62"/>
    <w:rsid w:val="005A0433"/>
    <w:rsid w:val="005A0E90"/>
    <w:rsid w:val="005A0FEC"/>
    <w:rsid w:val="005A13C8"/>
    <w:rsid w:val="005A1518"/>
    <w:rsid w:val="005A1818"/>
    <w:rsid w:val="005A1881"/>
    <w:rsid w:val="005A18BC"/>
    <w:rsid w:val="005A1BA1"/>
    <w:rsid w:val="005A1E2C"/>
    <w:rsid w:val="005A1EF9"/>
    <w:rsid w:val="005A1FA3"/>
    <w:rsid w:val="005A23E0"/>
    <w:rsid w:val="005A241F"/>
    <w:rsid w:val="005A2524"/>
    <w:rsid w:val="005A252E"/>
    <w:rsid w:val="005A2C2E"/>
    <w:rsid w:val="005A2D5E"/>
    <w:rsid w:val="005A3230"/>
    <w:rsid w:val="005A3240"/>
    <w:rsid w:val="005A33E2"/>
    <w:rsid w:val="005A3604"/>
    <w:rsid w:val="005A36A0"/>
    <w:rsid w:val="005A3715"/>
    <w:rsid w:val="005A39B2"/>
    <w:rsid w:val="005A4050"/>
    <w:rsid w:val="005A423E"/>
    <w:rsid w:val="005A4445"/>
    <w:rsid w:val="005A449B"/>
    <w:rsid w:val="005A46FB"/>
    <w:rsid w:val="005A47ED"/>
    <w:rsid w:val="005A491A"/>
    <w:rsid w:val="005A4D41"/>
    <w:rsid w:val="005A55C0"/>
    <w:rsid w:val="005A58E0"/>
    <w:rsid w:val="005A5C5E"/>
    <w:rsid w:val="005A5F5F"/>
    <w:rsid w:val="005A60DD"/>
    <w:rsid w:val="005A6200"/>
    <w:rsid w:val="005A6689"/>
    <w:rsid w:val="005A6770"/>
    <w:rsid w:val="005A69BE"/>
    <w:rsid w:val="005A6CE9"/>
    <w:rsid w:val="005A7318"/>
    <w:rsid w:val="005A7637"/>
    <w:rsid w:val="005A7B0D"/>
    <w:rsid w:val="005A7BCE"/>
    <w:rsid w:val="005A7ED5"/>
    <w:rsid w:val="005B0051"/>
    <w:rsid w:val="005B01A0"/>
    <w:rsid w:val="005B09DA"/>
    <w:rsid w:val="005B0A9D"/>
    <w:rsid w:val="005B0CEB"/>
    <w:rsid w:val="005B1437"/>
    <w:rsid w:val="005B1845"/>
    <w:rsid w:val="005B18C5"/>
    <w:rsid w:val="005B19A0"/>
    <w:rsid w:val="005B1D70"/>
    <w:rsid w:val="005B1E36"/>
    <w:rsid w:val="005B2116"/>
    <w:rsid w:val="005B230E"/>
    <w:rsid w:val="005B23D8"/>
    <w:rsid w:val="005B251F"/>
    <w:rsid w:val="005B260A"/>
    <w:rsid w:val="005B281D"/>
    <w:rsid w:val="005B2990"/>
    <w:rsid w:val="005B29A2"/>
    <w:rsid w:val="005B2BD4"/>
    <w:rsid w:val="005B2CAF"/>
    <w:rsid w:val="005B2FA6"/>
    <w:rsid w:val="005B3324"/>
    <w:rsid w:val="005B345D"/>
    <w:rsid w:val="005B34DD"/>
    <w:rsid w:val="005B3840"/>
    <w:rsid w:val="005B384D"/>
    <w:rsid w:val="005B3E79"/>
    <w:rsid w:val="005B4149"/>
    <w:rsid w:val="005B4454"/>
    <w:rsid w:val="005B4BC1"/>
    <w:rsid w:val="005B4FA4"/>
    <w:rsid w:val="005B5135"/>
    <w:rsid w:val="005B53B3"/>
    <w:rsid w:val="005B5424"/>
    <w:rsid w:val="005B5451"/>
    <w:rsid w:val="005B57CF"/>
    <w:rsid w:val="005B57DB"/>
    <w:rsid w:val="005B5A28"/>
    <w:rsid w:val="005B5AA2"/>
    <w:rsid w:val="005B6458"/>
    <w:rsid w:val="005B6AF5"/>
    <w:rsid w:val="005B6BB9"/>
    <w:rsid w:val="005B6E95"/>
    <w:rsid w:val="005B70A5"/>
    <w:rsid w:val="005B74F9"/>
    <w:rsid w:val="005B7C9B"/>
    <w:rsid w:val="005C0070"/>
    <w:rsid w:val="005C02C9"/>
    <w:rsid w:val="005C02CF"/>
    <w:rsid w:val="005C05AD"/>
    <w:rsid w:val="005C0AF2"/>
    <w:rsid w:val="005C0F2C"/>
    <w:rsid w:val="005C0FA4"/>
    <w:rsid w:val="005C1296"/>
    <w:rsid w:val="005C16BD"/>
    <w:rsid w:val="005C173A"/>
    <w:rsid w:val="005C18AC"/>
    <w:rsid w:val="005C1B93"/>
    <w:rsid w:val="005C1C05"/>
    <w:rsid w:val="005C1E11"/>
    <w:rsid w:val="005C1EBD"/>
    <w:rsid w:val="005C2031"/>
    <w:rsid w:val="005C2135"/>
    <w:rsid w:val="005C226B"/>
    <w:rsid w:val="005C22DF"/>
    <w:rsid w:val="005C2BC5"/>
    <w:rsid w:val="005C2C69"/>
    <w:rsid w:val="005C2E82"/>
    <w:rsid w:val="005C313E"/>
    <w:rsid w:val="005C3A83"/>
    <w:rsid w:val="005C3A93"/>
    <w:rsid w:val="005C3BEA"/>
    <w:rsid w:val="005C4428"/>
    <w:rsid w:val="005C47F1"/>
    <w:rsid w:val="005C4FEC"/>
    <w:rsid w:val="005C52DF"/>
    <w:rsid w:val="005C5532"/>
    <w:rsid w:val="005C55D0"/>
    <w:rsid w:val="005C5758"/>
    <w:rsid w:val="005C5890"/>
    <w:rsid w:val="005C58B5"/>
    <w:rsid w:val="005C5933"/>
    <w:rsid w:val="005C5C1E"/>
    <w:rsid w:val="005C5CDC"/>
    <w:rsid w:val="005C5F31"/>
    <w:rsid w:val="005C6224"/>
    <w:rsid w:val="005C63DD"/>
    <w:rsid w:val="005C6461"/>
    <w:rsid w:val="005C66A3"/>
    <w:rsid w:val="005C6956"/>
    <w:rsid w:val="005C6A0F"/>
    <w:rsid w:val="005C6ADA"/>
    <w:rsid w:val="005C6C44"/>
    <w:rsid w:val="005C6E20"/>
    <w:rsid w:val="005C7047"/>
    <w:rsid w:val="005C7092"/>
    <w:rsid w:val="005C70CD"/>
    <w:rsid w:val="005C73D6"/>
    <w:rsid w:val="005C753A"/>
    <w:rsid w:val="005C7CA2"/>
    <w:rsid w:val="005D0816"/>
    <w:rsid w:val="005D0915"/>
    <w:rsid w:val="005D0964"/>
    <w:rsid w:val="005D0EBF"/>
    <w:rsid w:val="005D0FED"/>
    <w:rsid w:val="005D131F"/>
    <w:rsid w:val="005D155F"/>
    <w:rsid w:val="005D17F2"/>
    <w:rsid w:val="005D1A55"/>
    <w:rsid w:val="005D1C0F"/>
    <w:rsid w:val="005D218D"/>
    <w:rsid w:val="005D22CC"/>
    <w:rsid w:val="005D23CB"/>
    <w:rsid w:val="005D2424"/>
    <w:rsid w:val="005D29D4"/>
    <w:rsid w:val="005D2F5A"/>
    <w:rsid w:val="005D325F"/>
    <w:rsid w:val="005D3585"/>
    <w:rsid w:val="005D3642"/>
    <w:rsid w:val="005D375D"/>
    <w:rsid w:val="005D3B23"/>
    <w:rsid w:val="005D42EA"/>
    <w:rsid w:val="005D466B"/>
    <w:rsid w:val="005D476B"/>
    <w:rsid w:val="005D4797"/>
    <w:rsid w:val="005D47F6"/>
    <w:rsid w:val="005D4B84"/>
    <w:rsid w:val="005D5128"/>
    <w:rsid w:val="005D5296"/>
    <w:rsid w:val="005D54CA"/>
    <w:rsid w:val="005D567F"/>
    <w:rsid w:val="005D5DE9"/>
    <w:rsid w:val="005D5F52"/>
    <w:rsid w:val="005D5FA7"/>
    <w:rsid w:val="005D6182"/>
    <w:rsid w:val="005D6306"/>
    <w:rsid w:val="005D63DE"/>
    <w:rsid w:val="005D678E"/>
    <w:rsid w:val="005D68DA"/>
    <w:rsid w:val="005D68F9"/>
    <w:rsid w:val="005D6AB4"/>
    <w:rsid w:val="005D6B68"/>
    <w:rsid w:val="005D6CAF"/>
    <w:rsid w:val="005D6F20"/>
    <w:rsid w:val="005D7121"/>
    <w:rsid w:val="005D723F"/>
    <w:rsid w:val="005D7344"/>
    <w:rsid w:val="005D764D"/>
    <w:rsid w:val="005D768E"/>
    <w:rsid w:val="005D7734"/>
    <w:rsid w:val="005D7808"/>
    <w:rsid w:val="005D796A"/>
    <w:rsid w:val="005D7ADE"/>
    <w:rsid w:val="005D7FF5"/>
    <w:rsid w:val="005E05BD"/>
    <w:rsid w:val="005E0A5E"/>
    <w:rsid w:val="005E128C"/>
    <w:rsid w:val="005E1664"/>
    <w:rsid w:val="005E1AE5"/>
    <w:rsid w:val="005E1B6F"/>
    <w:rsid w:val="005E1BF6"/>
    <w:rsid w:val="005E280F"/>
    <w:rsid w:val="005E287F"/>
    <w:rsid w:val="005E2D8E"/>
    <w:rsid w:val="005E3719"/>
    <w:rsid w:val="005E3A87"/>
    <w:rsid w:val="005E3C9E"/>
    <w:rsid w:val="005E40B7"/>
    <w:rsid w:val="005E4250"/>
    <w:rsid w:val="005E43EE"/>
    <w:rsid w:val="005E49A5"/>
    <w:rsid w:val="005E50A9"/>
    <w:rsid w:val="005E50DA"/>
    <w:rsid w:val="005E5293"/>
    <w:rsid w:val="005E545A"/>
    <w:rsid w:val="005E590D"/>
    <w:rsid w:val="005E5A0C"/>
    <w:rsid w:val="005E5EA3"/>
    <w:rsid w:val="005E5F6C"/>
    <w:rsid w:val="005E65CA"/>
    <w:rsid w:val="005E6790"/>
    <w:rsid w:val="005E6867"/>
    <w:rsid w:val="005E6ABD"/>
    <w:rsid w:val="005E6DA9"/>
    <w:rsid w:val="005E7041"/>
    <w:rsid w:val="005E705A"/>
    <w:rsid w:val="005E7381"/>
    <w:rsid w:val="005E7854"/>
    <w:rsid w:val="005E7F62"/>
    <w:rsid w:val="005F034F"/>
    <w:rsid w:val="005F0440"/>
    <w:rsid w:val="005F074F"/>
    <w:rsid w:val="005F07AE"/>
    <w:rsid w:val="005F0A66"/>
    <w:rsid w:val="005F0A82"/>
    <w:rsid w:val="005F0ABA"/>
    <w:rsid w:val="005F1050"/>
    <w:rsid w:val="005F130A"/>
    <w:rsid w:val="005F133D"/>
    <w:rsid w:val="005F156C"/>
    <w:rsid w:val="005F18CC"/>
    <w:rsid w:val="005F19C4"/>
    <w:rsid w:val="005F1A9E"/>
    <w:rsid w:val="005F215A"/>
    <w:rsid w:val="005F240E"/>
    <w:rsid w:val="005F2A00"/>
    <w:rsid w:val="005F2AD7"/>
    <w:rsid w:val="005F2C8D"/>
    <w:rsid w:val="005F2D76"/>
    <w:rsid w:val="005F2F43"/>
    <w:rsid w:val="005F3107"/>
    <w:rsid w:val="005F34F4"/>
    <w:rsid w:val="005F3718"/>
    <w:rsid w:val="005F3CF8"/>
    <w:rsid w:val="005F3DCD"/>
    <w:rsid w:val="005F40CC"/>
    <w:rsid w:val="005F4194"/>
    <w:rsid w:val="005F44EC"/>
    <w:rsid w:val="005F46DF"/>
    <w:rsid w:val="005F47A2"/>
    <w:rsid w:val="005F4B5E"/>
    <w:rsid w:val="005F4E90"/>
    <w:rsid w:val="005F4EA7"/>
    <w:rsid w:val="005F50E3"/>
    <w:rsid w:val="005F5404"/>
    <w:rsid w:val="005F547F"/>
    <w:rsid w:val="005F54A6"/>
    <w:rsid w:val="005F5979"/>
    <w:rsid w:val="005F59AF"/>
    <w:rsid w:val="005F5BC1"/>
    <w:rsid w:val="005F626E"/>
    <w:rsid w:val="005F63AA"/>
    <w:rsid w:val="005F63FD"/>
    <w:rsid w:val="005F6958"/>
    <w:rsid w:val="005F6AFF"/>
    <w:rsid w:val="005F6E55"/>
    <w:rsid w:val="005F6E8A"/>
    <w:rsid w:val="005F7466"/>
    <w:rsid w:val="005F787C"/>
    <w:rsid w:val="005F78B8"/>
    <w:rsid w:val="005F7BEF"/>
    <w:rsid w:val="006000CC"/>
    <w:rsid w:val="0060027D"/>
    <w:rsid w:val="00600457"/>
    <w:rsid w:val="006011D7"/>
    <w:rsid w:val="0060129A"/>
    <w:rsid w:val="00601560"/>
    <w:rsid w:val="0060192A"/>
    <w:rsid w:val="00602A3B"/>
    <w:rsid w:val="00602B1C"/>
    <w:rsid w:val="00602F44"/>
    <w:rsid w:val="006031EB"/>
    <w:rsid w:val="006035DA"/>
    <w:rsid w:val="006038BE"/>
    <w:rsid w:val="006039FB"/>
    <w:rsid w:val="00603B4F"/>
    <w:rsid w:val="00603E11"/>
    <w:rsid w:val="006040C2"/>
    <w:rsid w:val="00604270"/>
    <w:rsid w:val="00604519"/>
    <w:rsid w:val="0060473E"/>
    <w:rsid w:val="00604766"/>
    <w:rsid w:val="0060489E"/>
    <w:rsid w:val="00604A71"/>
    <w:rsid w:val="00604B01"/>
    <w:rsid w:val="00604D66"/>
    <w:rsid w:val="00604F7A"/>
    <w:rsid w:val="0060519C"/>
    <w:rsid w:val="006059FD"/>
    <w:rsid w:val="00605AF0"/>
    <w:rsid w:val="00605CB9"/>
    <w:rsid w:val="00605F9A"/>
    <w:rsid w:val="0060650C"/>
    <w:rsid w:val="00606775"/>
    <w:rsid w:val="00606A1F"/>
    <w:rsid w:val="00606A5E"/>
    <w:rsid w:val="00606AD7"/>
    <w:rsid w:val="00606CCE"/>
    <w:rsid w:val="00607050"/>
    <w:rsid w:val="0060716D"/>
    <w:rsid w:val="006074FD"/>
    <w:rsid w:val="00607655"/>
    <w:rsid w:val="00607CDE"/>
    <w:rsid w:val="006101FC"/>
    <w:rsid w:val="0061031F"/>
    <w:rsid w:val="00610493"/>
    <w:rsid w:val="00610AAD"/>
    <w:rsid w:val="00610ADF"/>
    <w:rsid w:val="00610C11"/>
    <w:rsid w:val="00610C6F"/>
    <w:rsid w:val="00610E52"/>
    <w:rsid w:val="00610E8F"/>
    <w:rsid w:val="00610FF5"/>
    <w:rsid w:val="00611231"/>
    <w:rsid w:val="006115A1"/>
    <w:rsid w:val="006115F4"/>
    <w:rsid w:val="00611658"/>
    <w:rsid w:val="006118EC"/>
    <w:rsid w:val="00611EAA"/>
    <w:rsid w:val="00612030"/>
    <w:rsid w:val="0061240B"/>
    <w:rsid w:val="006124CA"/>
    <w:rsid w:val="00612F3B"/>
    <w:rsid w:val="00613261"/>
    <w:rsid w:val="00613882"/>
    <w:rsid w:val="0061390F"/>
    <w:rsid w:val="00613932"/>
    <w:rsid w:val="006139DB"/>
    <w:rsid w:val="00613D99"/>
    <w:rsid w:val="00614367"/>
    <w:rsid w:val="006143D0"/>
    <w:rsid w:val="006145BD"/>
    <w:rsid w:val="006147CC"/>
    <w:rsid w:val="00614842"/>
    <w:rsid w:val="00614C87"/>
    <w:rsid w:val="00614DB6"/>
    <w:rsid w:val="00614E22"/>
    <w:rsid w:val="006153C1"/>
    <w:rsid w:val="00615725"/>
    <w:rsid w:val="0061578E"/>
    <w:rsid w:val="00615A54"/>
    <w:rsid w:val="00615BA4"/>
    <w:rsid w:val="0061608B"/>
    <w:rsid w:val="006160E1"/>
    <w:rsid w:val="00616291"/>
    <w:rsid w:val="0061649A"/>
    <w:rsid w:val="00616780"/>
    <w:rsid w:val="00616B64"/>
    <w:rsid w:val="00616BA0"/>
    <w:rsid w:val="00616E1C"/>
    <w:rsid w:val="0061719A"/>
    <w:rsid w:val="00617676"/>
    <w:rsid w:val="00617718"/>
    <w:rsid w:val="006179E3"/>
    <w:rsid w:val="00617A71"/>
    <w:rsid w:val="00617B04"/>
    <w:rsid w:val="00617C2B"/>
    <w:rsid w:val="00617FF0"/>
    <w:rsid w:val="006200B6"/>
    <w:rsid w:val="0062012A"/>
    <w:rsid w:val="00620670"/>
    <w:rsid w:val="00620692"/>
    <w:rsid w:val="0062116C"/>
    <w:rsid w:val="006213A7"/>
    <w:rsid w:val="006216F2"/>
    <w:rsid w:val="006219DE"/>
    <w:rsid w:val="00621CD2"/>
    <w:rsid w:val="00621D70"/>
    <w:rsid w:val="00621DEC"/>
    <w:rsid w:val="006220FC"/>
    <w:rsid w:val="0062215B"/>
    <w:rsid w:val="00622275"/>
    <w:rsid w:val="006229E6"/>
    <w:rsid w:val="00622C74"/>
    <w:rsid w:val="00622CB0"/>
    <w:rsid w:val="00622EA7"/>
    <w:rsid w:val="00622EC9"/>
    <w:rsid w:val="00622F9F"/>
    <w:rsid w:val="0062308F"/>
    <w:rsid w:val="006230EA"/>
    <w:rsid w:val="00623123"/>
    <w:rsid w:val="006239BE"/>
    <w:rsid w:val="006239C5"/>
    <w:rsid w:val="00623AD7"/>
    <w:rsid w:val="00623CCF"/>
    <w:rsid w:val="00623F90"/>
    <w:rsid w:val="006240C2"/>
    <w:rsid w:val="006240E3"/>
    <w:rsid w:val="00624239"/>
    <w:rsid w:val="006242FD"/>
    <w:rsid w:val="00624387"/>
    <w:rsid w:val="006245B5"/>
    <w:rsid w:val="006246BD"/>
    <w:rsid w:val="006247E7"/>
    <w:rsid w:val="00624844"/>
    <w:rsid w:val="00624B59"/>
    <w:rsid w:val="00624BC1"/>
    <w:rsid w:val="0062532C"/>
    <w:rsid w:val="00625E95"/>
    <w:rsid w:val="00625F52"/>
    <w:rsid w:val="0062627F"/>
    <w:rsid w:val="006262E1"/>
    <w:rsid w:val="0062630D"/>
    <w:rsid w:val="006266D6"/>
    <w:rsid w:val="006269C4"/>
    <w:rsid w:val="00626A06"/>
    <w:rsid w:val="00626A42"/>
    <w:rsid w:val="00626AC0"/>
    <w:rsid w:val="00626B5F"/>
    <w:rsid w:val="0062727D"/>
    <w:rsid w:val="00627530"/>
    <w:rsid w:val="00630622"/>
    <w:rsid w:val="006307B7"/>
    <w:rsid w:val="00630D87"/>
    <w:rsid w:val="00630DCF"/>
    <w:rsid w:val="0063174C"/>
    <w:rsid w:val="00631768"/>
    <w:rsid w:val="006318DA"/>
    <w:rsid w:val="00631B61"/>
    <w:rsid w:val="00632073"/>
    <w:rsid w:val="006320C3"/>
    <w:rsid w:val="00632582"/>
    <w:rsid w:val="006325A2"/>
    <w:rsid w:val="006327E3"/>
    <w:rsid w:val="00632C86"/>
    <w:rsid w:val="00632F05"/>
    <w:rsid w:val="00633162"/>
    <w:rsid w:val="006331DD"/>
    <w:rsid w:val="006339AE"/>
    <w:rsid w:val="00633A05"/>
    <w:rsid w:val="00633F34"/>
    <w:rsid w:val="00634094"/>
    <w:rsid w:val="006344AC"/>
    <w:rsid w:val="006346C2"/>
    <w:rsid w:val="00634782"/>
    <w:rsid w:val="0063491A"/>
    <w:rsid w:val="00634A5B"/>
    <w:rsid w:val="00634A88"/>
    <w:rsid w:val="00635091"/>
    <w:rsid w:val="00635259"/>
    <w:rsid w:val="00635299"/>
    <w:rsid w:val="006357D4"/>
    <w:rsid w:val="00635820"/>
    <w:rsid w:val="00635A4D"/>
    <w:rsid w:val="00635EC8"/>
    <w:rsid w:val="00635F12"/>
    <w:rsid w:val="00636290"/>
    <w:rsid w:val="0063686A"/>
    <w:rsid w:val="0063687C"/>
    <w:rsid w:val="00636AFB"/>
    <w:rsid w:val="00636D0B"/>
    <w:rsid w:val="00636E29"/>
    <w:rsid w:val="0063701B"/>
    <w:rsid w:val="0063737E"/>
    <w:rsid w:val="006374E7"/>
    <w:rsid w:val="006374F8"/>
    <w:rsid w:val="00637629"/>
    <w:rsid w:val="0063793E"/>
    <w:rsid w:val="00637BEA"/>
    <w:rsid w:val="00637C2A"/>
    <w:rsid w:val="006400AE"/>
    <w:rsid w:val="006400CA"/>
    <w:rsid w:val="00640230"/>
    <w:rsid w:val="006405A0"/>
    <w:rsid w:val="00640673"/>
    <w:rsid w:val="006406EE"/>
    <w:rsid w:val="00640CD0"/>
    <w:rsid w:val="00640E10"/>
    <w:rsid w:val="00641126"/>
    <w:rsid w:val="00641342"/>
    <w:rsid w:val="0064154E"/>
    <w:rsid w:val="00641C93"/>
    <w:rsid w:val="00641D3D"/>
    <w:rsid w:val="00641DE2"/>
    <w:rsid w:val="00641FA8"/>
    <w:rsid w:val="00642342"/>
    <w:rsid w:val="00642579"/>
    <w:rsid w:val="00642841"/>
    <w:rsid w:val="00642F68"/>
    <w:rsid w:val="00642F7A"/>
    <w:rsid w:val="0064314B"/>
    <w:rsid w:val="0064323C"/>
    <w:rsid w:val="0064343F"/>
    <w:rsid w:val="006438D6"/>
    <w:rsid w:val="00643BF3"/>
    <w:rsid w:val="00643CA8"/>
    <w:rsid w:val="00643E55"/>
    <w:rsid w:val="006441C1"/>
    <w:rsid w:val="006441E6"/>
    <w:rsid w:val="006442C5"/>
    <w:rsid w:val="00644966"/>
    <w:rsid w:val="00644BA3"/>
    <w:rsid w:val="00644D7B"/>
    <w:rsid w:val="00644DFB"/>
    <w:rsid w:val="0064512D"/>
    <w:rsid w:val="006451A8"/>
    <w:rsid w:val="006453B7"/>
    <w:rsid w:val="0064568C"/>
    <w:rsid w:val="006458EB"/>
    <w:rsid w:val="00645C76"/>
    <w:rsid w:val="00645D6B"/>
    <w:rsid w:val="00645D7B"/>
    <w:rsid w:val="00646330"/>
    <w:rsid w:val="0064660A"/>
    <w:rsid w:val="00646721"/>
    <w:rsid w:val="00646B75"/>
    <w:rsid w:val="00646C82"/>
    <w:rsid w:val="00646DD5"/>
    <w:rsid w:val="00646FB9"/>
    <w:rsid w:val="00647201"/>
    <w:rsid w:val="00647296"/>
    <w:rsid w:val="0064760F"/>
    <w:rsid w:val="00647D6B"/>
    <w:rsid w:val="00650461"/>
    <w:rsid w:val="00650462"/>
    <w:rsid w:val="0065057D"/>
    <w:rsid w:val="00650A9D"/>
    <w:rsid w:val="00650CD0"/>
    <w:rsid w:val="00650EB4"/>
    <w:rsid w:val="006515FE"/>
    <w:rsid w:val="0065186D"/>
    <w:rsid w:val="006518C3"/>
    <w:rsid w:val="00651BDC"/>
    <w:rsid w:val="00652120"/>
    <w:rsid w:val="00652431"/>
    <w:rsid w:val="00652458"/>
    <w:rsid w:val="006524FE"/>
    <w:rsid w:val="00652852"/>
    <w:rsid w:val="00652F06"/>
    <w:rsid w:val="0065334E"/>
    <w:rsid w:val="00653468"/>
    <w:rsid w:val="00653505"/>
    <w:rsid w:val="0065354C"/>
    <w:rsid w:val="006536CE"/>
    <w:rsid w:val="006538F6"/>
    <w:rsid w:val="00653925"/>
    <w:rsid w:val="00653D13"/>
    <w:rsid w:val="00653E72"/>
    <w:rsid w:val="00653FA6"/>
    <w:rsid w:val="00654BFB"/>
    <w:rsid w:val="00654CED"/>
    <w:rsid w:val="00654DDD"/>
    <w:rsid w:val="00654ECF"/>
    <w:rsid w:val="006551CD"/>
    <w:rsid w:val="00655423"/>
    <w:rsid w:val="006558BD"/>
    <w:rsid w:val="006558CD"/>
    <w:rsid w:val="00655968"/>
    <w:rsid w:val="00655C18"/>
    <w:rsid w:val="00655F47"/>
    <w:rsid w:val="00655F5B"/>
    <w:rsid w:val="00656568"/>
    <w:rsid w:val="00656BD0"/>
    <w:rsid w:val="0065706F"/>
    <w:rsid w:val="00657303"/>
    <w:rsid w:val="00657337"/>
    <w:rsid w:val="0065743F"/>
    <w:rsid w:val="00657977"/>
    <w:rsid w:val="00657C77"/>
    <w:rsid w:val="00657CD2"/>
    <w:rsid w:val="006600A6"/>
    <w:rsid w:val="00660175"/>
    <w:rsid w:val="0066043F"/>
    <w:rsid w:val="006604FA"/>
    <w:rsid w:val="00660526"/>
    <w:rsid w:val="006606C1"/>
    <w:rsid w:val="0066077E"/>
    <w:rsid w:val="00660881"/>
    <w:rsid w:val="00660C1D"/>
    <w:rsid w:val="00660CF5"/>
    <w:rsid w:val="00660F60"/>
    <w:rsid w:val="0066104B"/>
    <w:rsid w:val="00661073"/>
    <w:rsid w:val="00661083"/>
    <w:rsid w:val="00661785"/>
    <w:rsid w:val="006621F8"/>
    <w:rsid w:val="0066251A"/>
    <w:rsid w:val="00662A8E"/>
    <w:rsid w:val="00662D74"/>
    <w:rsid w:val="00662EF9"/>
    <w:rsid w:val="00663107"/>
    <w:rsid w:val="00663116"/>
    <w:rsid w:val="0066320E"/>
    <w:rsid w:val="0066352F"/>
    <w:rsid w:val="006637C7"/>
    <w:rsid w:val="00663907"/>
    <w:rsid w:val="0066391E"/>
    <w:rsid w:val="006639EB"/>
    <w:rsid w:val="00663BB1"/>
    <w:rsid w:val="00663BF2"/>
    <w:rsid w:val="00663E28"/>
    <w:rsid w:val="0066428E"/>
    <w:rsid w:val="006642EA"/>
    <w:rsid w:val="006643DC"/>
    <w:rsid w:val="006643E9"/>
    <w:rsid w:val="006644A6"/>
    <w:rsid w:val="0066469C"/>
    <w:rsid w:val="00664894"/>
    <w:rsid w:val="00665096"/>
    <w:rsid w:val="00665492"/>
    <w:rsid w:val="00665BFB"/>
    <w:rsid w:val="00665FC3"/>
    <w:rsid w:val="00666140"/>
    <w:rsid w:val="00666164"/>
    <w:rsid w:val="00666430"/>
    <w:rsid w:val="00666A13"/>
    <w:rsid w:val="00666B4B"/>
    <w:rsid w:val="00666E56"/>
    <w:rsid w:val="00666EA7"/>
    <w:rsid w:val="00667023"/>
    <w:rsid w:val="006670E5"/>
    <w:rsid w:val="00667780"/>
    <w:rsid w:val="00667A2D"/>
    <w:rsid w:val="00667B57"/>
    <w:rsid w:val="00667C0C"/>
    <w:rsid w:val="00667C79"/>
    <w:rsid w:val="00670183"/>
    <w:rsid w:val="006701B8"/>
    <w:rsid w:val="00670484"/>
    <w:rsid w:val="00670510"/>
    <w:rsid w:val="006707AC"/>
    <w:rsid w:val="00670B40"/>
    <w:rsid w:val="00670B89"/>
    <w:rsid w:val="00670D00"/>
    <w:rsid w:val="00670E5F"/>
    <w:rsid w:val="00671055"/>
    <w:rsid w:val="00671453"/>
    <w:rsid w:val="006714FE"/>
    <w:rsid w:val="00671502"/>
    <w:rsid w:val="006715C8"/>
    <w:rsid w:val="006717FB"/>
    <w:rsid w:val="00671837"/>
    <w:rsid w:val="00671C24"/>
    <w:rsid w:val="00671C62"/>
    <w:rsid w:val="00671D5A"/>
    <w:rsid w:val="00671E79"/>
    <w:rsid w:val="00671E8E"/>
    <w:rsid w:val="00671F19"/>
    <w:rsid w:val="00672137"/>
    <w:rsid w:val="0067214A"/>
    <w:rsid w:val="006721D6"/>
    <w:rsid w:val="0067221E"/>
    <w:rsid w:val="00672432"/>
    <w:rsid w:val="0067264F"/>
    <w:rsid w:val="00672963"/>
    <w:rsid w:val="00672C1B"/>
    <w:rsid w:val="00672EA6"/>
    <w:rsid w:val="00672FE6"/>
    <w:rsid w:val="0067314D"/>
    <w:rsid w:val="006731A6"/>
    <w:rsid w:val="006735DA"/>
    <w:rsid w:val="00673919"/>
    <w:rsid w:val="00673F68"/>
    <w:rsid w:val="00673F69"/>
    <w:rsid w:val="00674057"/>
    <w:rsid w:val="00674927"/>
    <w:rsid w:val="00674AAB"/>
    <w:rsid w:val="00674B0A"/>
    <w:rsid w:val="00674D38"/>
    <w:rsid w:val="00674E61"/>
    <w:rsid w:val="00674F01"/>
    <w:rsid w:val="00674F2B"/>
    <w:rsid w:val="00675368"/>
    <w:rsid w:val="006755BC"/>
    <w:rsid w:val="006755E2"/>
    <w:rsid w:val="00675B0C"/>
    <w:rsid w:val="00675D21"/>
    <w:rsid w:val="006761FD"/>
    <w:rsid w:val="00676430"/>
    <w:rsid w:val="00676860"/>
    <w:rsid w:val="00676C48"/>
    <w:rsid w:val="006773EB"/>
    <w:rsid w:val="00677546"/>
    <w:rsid w:val="00677A2C"/>
    <w:rsid w:val="00677E8C"/>
    <w:rsid w:val="00677EBC"/>
    <w:rsid w:val="00677FBD"/>
    <w:rsid w:val="00680180"/>
    <w:rsid w:val="006802D7"/>
    <w:rsid w:val="006806C6"/>
    <w:rsid w:val="006806F7"/>
    <w:rsid w:val="00680748"/>
    <w:rsid w:val="00680934"/>
    <w:rsid w:val="00680974"/>
    <w:rsid w:val="00680D93"/>
    <w:rsid w:val="00681471"/>
    <w:rsid w:val="0068172F"/>
    <w:rsid w:val="00681A82"/>
    <w:rsid w:val="00681B51"/>
    <w:rsid w:val="00681EF3"/>
    <w:rsid w:val="0068210B"/>
    <w:rsid w:val="0068227A"/>
    <w:rsid w:val="006823B8"/>
    <w:rsid w:val="006823C7"/>
    <w:rsid w:val="00682BEE"/>
    <w:rsid w:val="00682E58"/>
    <w:rsid w:val="00683034"/>
    <w:rsid w:val="006834D6"/>
    <w:rsid w:val="00683C4F"/>
    <w:rsid w:val="00683CB0"/>
    <w:rsid w:val="00683E44"/>
    <w:rsid w:val="00684993"/>
    <w:rsid w:val="00684CC9"/>
    <w:rsid w:val="00684CEC"/>
    <w:rsid w:val="00684D6A"/>
    <w:rsid w:val="00684DD0"/>
    <w:rsid w:val="0068502E"/>
    <w:rsid w:val="00685276"/>
    <w:rsid w:val="00685398"/>
    <w:rsid w:val="0068557C"/>
    <w:rsid w:val="00685C8C"/>
    <w:rsid w:val="00685D3F"/>
    <w:rsid w:val="00685EB2"/>
    <w:rsid w:val="00686326"/>
    <w:rsid w:val="00686530"/>
    <w:rsid w:val="006866EC"/>
    <w:rsid w:val="00686EF5"/>
    <w:rsid w:val="00687092"/>
    <w:rsid w:val="00687165"/>
    <w:rsid w:val="0068722F"/>
    <w:rsid w:val="006872A2"/>
    <w:rsid w:val="0068737F"/>
    <w:rsid w:val="006873AA"/>
    <w:rsid w:val="00687406"/>
    <w:rsid w:val="006876E9"/>
    <w:rsid w:val="00687B9E"/>
    <w:rsid w:val="00690600"/>
    <w:rsid w:val="0069065E"/>
    <w:rsid w:val="006907B0"/>
    <w:rsid w:val="00690BDE"/>
    <w:rsid w:val="0069127C"/>
    <w:rsid w:val="006912D7"/>
    <w:rsid w:val="00691923"/>
    <w:rsid w:val="00691AFB"/>
    <w:rsid w:val="00691DFD"/>
    <w:rsid w:val="00691E4A"/>
    <w:rsid w:val="00691FB2"/>
    <w:rsid w:val="006922B7"/>
    <w:rsid w:val="0069234B"/>
    <w:rsid w:val="006923C5"/>
    <w:rsid w:val="00692839"/>
    <w:rsid w:val="006929FD"/>
    <w:rsid w:val="00692BC6"/>
    <w:rsid w:val="00692D31"/>
    <w:rsid w:val="00692E0E"/>
    <w:rsid w:val="00692F27"/>
    <w:rsid w:val="00693105"/>
    <w:rsid w:val="00693168"/>
    <w:rsid w:val="006931F6"/>
    <w:rsid w:val="0069337F"/>
    <w:rsid w:val="006933CE"/>
    <w:rsid w:val="006933CF"/>
    <w:rsid w:val="00693A16"/>
    <w:rsid w:val="00693A5D"/>
    <w:rsid w:val="00693ACC"/>
    <w:rsid w:val="006941D2"/>
    <w:rsid w:val="006943B3"/>
    <w:rsid w:val="006943F7"/>
    <w:rsid w:val="00694A70"/>
    <w:rsid w:val="006951A1"/>
    <w:rsid w:val="0069542F"/>
    <w:rsid w:val="00695631"/>
    <w:rsid w:val="00695750"/>
    <w:rsid w:val="00695B11"/>
    <w:rsid w:val="00695C3E"/>
    <w:rsid w:val="00695E84"/>
    <w:rsid w:val="00695EFC"/>
    <w:rsid w:val="00695F64"/>
    <w:rsid w:val="0069633D"/>
    <w:rsid w:val="0069641A"/>
    <w:rsid w:val="006966EB"/>
    <w:rsid w:val="00696701"/>
    <w:rsid w:val="00696711"/>
    <w:rsid w:val="006969BC"/>
    <w:rsid w:val="006969E1"/>
    <w:rsid w:val="00696A97"/>
    <w:rsid w:val="00696C58"/>
    <w:rsid w:val="00696E8F"/>
    <w:rsid w:val="00697228"/>
    <w:rsid w:val="0069738F"/>
    <w:rsid w:val="0069747F"/>
    <w:rsid w:val="00697619"/>
    <w:rsid w:val="006979D0"/>
    <w:rsid w:val="00697D00"/>
    <w:rsid w:val="00697E0F"/>
    <w:rsid w:val="00697FE9"/>
    <w:rsid w:val="006A00E8"/>
    <w:rsid w:val="006A0567"/>
    <w:rsid w:val="006A0EF8"/>
    <w:rsid w:val="006A0F1B"/>
    <w:rsid w:val="006A1161"/>
    <w:rsid w:val="006A147F"/>
    <w:rsid w:val="006A17DC"/>
    <w:rsid w:val="006A1A44"/>
    <w:rsid w:val="006A1AC5"/>
    <w:rsid w:val="006A1ACF"/>
    <w:rsid w:val="006A1BA3"/>
    <w:rsid w:val="006A1C84"/>
    <w:rsid w:val="006A1ECE"/>
    <w:rsid w:val="006A1EE9"/>
    <w:rsid w:val="006A25CB"/>
    <w:rsid w:val="006A2725"/>
    <w:rsid w:val="006A2DC6"/>
    <w:rsid w:val="006A2FEF"/>
    <w:rsid w:val="006A33E6"/>
    <w:rsid w:val="006A3822"/>
    <w:rsid w:val="006A3A13"/>
    <w:rsid w:val="006A3B25"/>
    <w:rsid w:val="006A4155"/>
    <w:rsid w:val="006A429C"/>
    <w:rsid w:val="006A42AB"/>
    <w:rsid w:val="006A48FC"/>
    <w:rsid w:val="006A4A86"/>
    <w:rsid w:val="006A4E0F"/>
    <w:rsid w:val="006A4ED6"/>
    <w:rsid w:val="006A4FB7"/>
    <w:rsid w:val="006A4FFE"/>
    <w:rsid w:val="006A51C1"/>
    <w:rsid w:val="006A5301"/>
    <w:rsid w:val="006A536A"/>
    <w:rsid w:val="006A5613"/>
    <w:rsid w:val="006A5ADE"/>
    <w:rsid w:val="006A5F3C"/>
    <w:rsid w:val="006A61B2"/>
    <w:rsid w:val="006A6515"/>
    <w:rsid w:val="006A67CC"/>
    <w:rsid w:val="006A6872"/>
    <w:rsid w:val="006A6BB2"/>
    <w:rsid w:val="006A6BFC"/>
    <w:rsid w:val="006A6C3C"/>
    <w:rsid w:val="006A6FFE"/>
    <w:rsid w:val="006A729B"/>
    <w:rsid w:val="006A73C2"/>
    <w:rsid w:val="006A7468"/>
    <w:rsid w:val="006A76D5"/>
    <w:rsid w:val="006A79BD"/>
    <w:rsid w:val="006A7B46"/>
    <w:rsid w:val="006A7D85"/>
    <w:rsid w:val="006B02A1"/>
    <w:rsid w:val="006B031A"/>
    <w:rsid w:val="006B03A3"/>
    <w:rsid w:val="006B04E3"/>
    <w:rsid w:val="006B0C4F"/>
    <w:rsid w:val="006B1165"/>
    <w:rsid w:val="006B157E"/>
    <w:rsid w:val="006B15DF"/>
    <w:rsid w:val="006B16BC"/>
    <w:rsid w:val="006B173D"/>
    <w:rsid w:val="006B1B2F"/>
    <w:rsid w:val="006B1CD7"/>
    <w:rsid w:val="006B1EC2"/>
    <w:rsid w:val="006B1F4F"/>
    <w:rsid w:val="006B2261"/>
    <w:rsid w:val="006B2478"/>
    <w:rsid w:val="006B28E6"/>
    <w:rsid w:val="006B28FC"/>
    <w:rsid w:val="006B2B7B"/>
    <w:rsid w:val="006B2DB9"/>
    <w:rsid w:val="006B3308"/>
    <w:rsid w:val="006B33BA"/>
    <w:rsid w:val="006B349D"/>
    <w:rsid w:val="006B3716"/>
    <w:rsid w:val="006B3768"/>
    <w:rsid w:val="006B3873"/>
    <w:rsid w:val="006B3ED1"/>
    <w:rsid w:val="006B40D5"/>
    <w:rsid w:val="006B435F"/>
    <w:rsid w:val="006B437F"/>
    <w:rsid w:val="006B4448"/>
    <w:rsid w:val="006B45BE"/>
    <w:rsid w:val="006B4887"/>
    <w:rsid w:val="006B4D29"/>
    <w:rsid w:val="006B4E0D"/>
    <w:rsid w:val="006B5120"/>
    <w:rsid w:val="006B51CE"/>
    <w:rsid w:val="006B56CD"/>
    <w:rsid w:val="006B59CA"/>
    <w:rsid w:val="006B5A52"/>
    <w:rsid w:val="006B6426"/>
    <w:rsid w:val="006B6575"/>
    <w:rsid w:val="006B6718"/>
    <w:rsid w:val="006B69C7"/>
    <w:rsid w:val="006B6D2A"/>
    <w:rsid w:val="006B71C0"/>
    <w:rsid w:val="006B729D"/>
    <w:rsid w:val="006B732A"/>
    <w:rsid w:val="006B79CA"/>
    <w:rsid w:val="006B7BBC"/>
    <w:rsid w:val="006B7D36"/>
    <w:rsid w:val="006C00CF"/>
    <w:rsid w:val="006C011B"/>
    <w:rsid w:val="006C0439"/>
    <w:rsid w:val="006C06F6"/>
    <w:rsid w:val="006C0895"/>
    <w:rsid w:val="006C090D"/>
    <w:rsid w:val="006C0E18"/>
    <w:rsid w:val="006C0EAD"/>
    <w:rsid w:val="006C0EBB"/>
    <w:rsid w:val="006C0F2B"/>
    <w:rsid w:val="006C10A7"/>
    <w:rsid w:val="006C14BE"/>
    <w:rsid w:val="006C1C07"/>
    <w:rsid w:val="006C1DA9"/>
    <w:rsid w:val="006C1DC9"/>
    <w:rsid w:val="006C1E91"/>
    <w:rsid w:val="006C1F05"/>
    <w:rsid w:val="006C1F97"/>
    <w:rsid w:val="006C2131"/>
    <w:rsid w:val="006C26BB"/>
    <w:rsid w:val="006C2775"/>
    <w:rsid w:val="006C27AC"/>
    <w:rsid w:val="006C2959"/>
    <w:rsid w:val="006C2994"/>
    <w:rsid w:val="006C2C35"/>
    <w:rsid w:val="006C2F25"/>
    <w:rsid w:val="006C30D5"/>
    <w:rsid w:val="006C31E4"/>
    <w:rsid w:val="006C31ED"/>
    <w:rsid w:val="006C3CD3"/>
    <w:rsid w:val="006C411C"/>
    <w:rsid w:val="006C439F"/>
    <w:rsid w:val="006C45E0"/>
    <w:rsid w:val="006C4753"/>
    <w:rsid w:val="006C4880"/>
    <w:rsid w:val="006C4A8C"/>
    <w:rsid w:val="006C4AD2"/>
    <w:rsid w:val="006C4AE9"/>
    <w:rsid w:val="006C4B63"/>
    <w:rsid w:val="006C5338"/>
    <w:rsid w:val="006C5526"/>
    <w:rsid w:val="006C5B3B"/>
    <w:rsid w:val="006C5EBA"/>
    <w:rsid w:val="006C5FAD"/>
    <w:rsid w:val="006C60C6"/>
    <w:rsid w:val="006C60EC"/>
    <w:rsid w:val="006C6310"/>
    <w:rsid w:val="006C6348"/>
    <w:rsid w:val="006C67BF"/>
    <w:rsid w:val="006C67C6"/>
    <w:rsid w:val="006C6BB4"/>
    <w:rsid w:val="006C6C3E"/>
    <w:rsid w:val="006C6DA0"/>
    <w:rsid w:val="006C7824"/>
    <w:rsid w:val="006C7973"/>
    <w:rsid w:val="006C7A86"/>
    <w:rsid w:val="006C7AE9"/>
    <w:rsid w:val="006C7DA2"/>
    <w:rsid w:val="006D01E7"/>
    <w:rsid w:val="006D05BC"/>
    <w:rsid w:val="006D067B"/>
    <w:rsid w:val="006D06E7"/>
    <w:rsid w:val="006D089D"/>
    <w:rsid w:val="006D08D0"/>
    <w:rsid w:val="006D0942"/>
    <w:rsid w:val="006D0C85"/>
    <w:rsid w:val="006D12CC"/>
    <w:rsid w:val="006D1340"/>
    <w:rsid w:val="006D18FA"/>
    <w:rsid w:val="006D1D93"/>
    <w:rsid w:val="006D2264"/>
    <w:rsid w:val="006D229A"/>
    <w:rsid w:val="006D2731"/>
    <w:rsid w:val="006D2BA3"/>
    <w:rsid w:val="006D2C56"/>
    <w:rsid w:val="006D2F66"/>
    <w:rsid w:val="006D3044"/>
    <w:rsid w:val="006D3559"/>
    <w:rsid w:val="006D3C5D"/>
    <w:rsid w:val="006D4318"/>
    <w:rsid w:val="006D43F0"/>
    <w:rsid w:val="006D45B2"/>
    <w:rsid w:val="006D45BA"/>
    <w:rsid w:val="006D46EF"/>
    <w:rsid w:val="006D4860"/>
    <w:rsid w:val="006D48BE"/>
    <w:rsid w:val="006D490F"/>
    <w:rsid w:val="006D4B1E"/>
    <w:rsid w:val="006D4BDA"/>
    <w:rsid w:val="006D5053"/>
    <w:rsid w:val="006D5064"/>
    <w:rsid w:val="006D5180"/>
    <w:rsid w:val="006D52C2"/>
    <w:rsid w:val="006D5431"/>
    <w:rsid w:val="006D5502"/>
    <w:rsid w:val="006D55E1"/>
    <w:rsid w:val="006D6003"/>
    <w:rsid w:val="006D653C"/>
    <w:rsid w:val="006D6566"/>
    <w:rsid w:val="006D6906"/>
    <w:rsid w:val="006D6A4C"/>
    <w:rsid w:val="006D6E6F"/>
    <w:rsid w:val="006D7BB6"/>
    <w:rsid w:val="006E03DE"/>
    <w:rsid w:val="006E0435"/>
    <w:rsid w:val="006E047E"/>
    <w:rsid w:val="006E0593"/>
    <w:rsid w:val="006E065C"/>
    <w:rsid w:val="006E06DE"/>
    <w:rsid w:val="006E0861"/>
    <w:rsid w:val="006E091E"/>
    <w:rsid w:val="006E0A20"/>
    <w:rsid w:val="006E0DB5"/>
    <w:rsid w:val="006E0FC3"/>
    <w:rsid w:val="006E1152"/>
    <w:rsid w:val="006E16D4"/>
    <w:rsid w:val="006E177A"/>
    <w:rsid w:val="006E1791"/>
    <w:rsid w:val="006E226D"/>
    <w:rsid w:val="006E2902"/>
    <w:rsid w:val="006E2A33"/>
    <w:rsid w:val="006E2A59"/>
    <w:rsid w:val="006E2A67"/>
    <w:rsid w:val="006E2CB2"/>
    <w:rsid w:val="006E3348"/>
    <w:rsid w:val="006E372F"/>
    <w:rsid w:val="006E3E3D"/>
    <w:rsid w:val="006E470F"/>
    <w:rsid w:val="006E49A8"/>
    <w:rsid w:val="006E4DEC"/>
    <w:rsid w:val="006E4F57"/>
    <w:rsid w:val="006E50E2"/>
    <w:rsid w:val="006E5519"/>
    <w:rsid w:val="006E5564"/>
    <w:rsid w:val="006E5ED9"/>
    <w:rsid w:val="006E62A7"/>
    <w:rsid w:val="006E62AB"/>
    <w:rsid w:val="006E6DD0"/>
    <w:rsid w:val="006E70D4"/>
    <w:rsid w:val="006E7178"/>
    <w:rsid w:val="006E7187"/>
    <w:rsid w:val="006E7452"/>
    <w:rsid w:val="006E7570"/>
    <w:rsid w:val="006E76F8"/>
    <w:rsid w:val="006E7844"/>
    <w:rsid w:val="006E7C0E"/>
    <w:rsid w:val="006F0B20"/>
    <w:rsid w:val="006F0E63"/>
    <w:rsid w:val="006F0EE4"/>
    <w:rsid w:val="006F11D1"/>
    <w:rsid w:val="006F1A49"/>
    <w:rsid w:val="006F1BE9"/>
    <w:rsid w:val="006F1EDA"/>
    <w:rsid w:val="006F1F75"/>
    <w:rsid w:val="006F20B8"/>
    <w:rsid w:val="006F21FE"/>
    <w:rsid w:val="006F28C8"/>
    <w:rsid w:val="006F2A02"/>
    <w:rsid w:val="006F2B11"/>
    <w:rsid w:val="006F2B84"/>
    <w:rsid w:val="006F2F5C"/>
    <w:rsid w:val="006F2FEB"/>
    <w:rsid w:val="006F309A"/>
    <w:rsid w:val="006F3491"/>
    <w:rsid w:val="006F3715"/>
    <w:rsid w:val="006F3ACE"/>
    <w:rsid w:val="006F3BC6"/>
    <w:rsid w:val="006F3C8C"/>
    <w:rsid w:val="006F3F8E"/>
    <w:rsid w:val="006F41A5"/>
    <w:rsid w:val="006F48D6"/>
    <w:rsid w:val="006F49D3"/>
    <w:rsid w:val="006F4D16"/>
    <w:rsid w:val="006F4FCE"/>
    <w:rsid w:val="006F53CD"/>
    <w:rsid w:val="006F5608"/>
    <w:rsid w:val="006F5742"/>
    <w:rsid w:val="006F5A34"/>
    <w:rsid w:val="006F631C"/>
    <w:rsid w:val="006F6673"/>
    <w:rsid w:val="006F6809"/>
    <w:rsid w:val="006F69B9"/>
    <w:rsid w:val="006F6E58"/>
    <w:rsid w:val="006F6E69"/>
    <w:rsid w:val="006F6E6A"/>
    <w:rsid w:val="006F6F9B"/>
    <w:rsid w:val="006F7218"/>
    <w:rsid w:val="006F72DF"/>
    <w:rsid w:val="006F7454"/>
    <w:rsid w:val="006F7546"/>
    <w:rsid w:val="006F75B5"/>
    <w:rsid w:val="006F75EC"/>
    <w:rsid w:val="006F783C"/>
    <w:rsid w:val="006F7918"/>
    <w:rsid w:val="006F7CF3"/>
    <w:rsid w:val="007004BA"/>
    <w:rsid w:val="0070058C"/>
    <w:rsid w:val="007007E0"/>
    <w:rsid w:val="00700945"/>
    <w:rsid w:val="00700A20"/>
    <w:rsid w:val="00700E8F"/>
    <w:rsid w:val="00700F5C"/>
    <w:rsid w:val="00700F96"/>
    <w:rsid w:val="00701121"/>
    <w:rsid w:val="00701251"/>
    <w:rsid w:val="0070144A"/>
    <w:rsid w:val="00701550"/>
    <w:rsid w:val="00701817"/>
    <w:rsid w:val="00701841"/>
    <w:rsid w:val="0070191D"/>
    <w:rsid w:val="0070194B"/>
    <w:rsid w:val="007019A3"/>
    <w:rsid w:val="00701BA9"/>
    <w:rsid w:val="00701F8D"/>
    <w:rsid w:val="0070271C"/>
    <w:rsid w:val="0070339C"/>
    <w:rsid w:val="00703C27"/>
    <w:rsid w:val="00703D07"/>
    <w:rsid w:val="00703E33"/>
    <w:rsid w:val="00703F2D"/>
    <w:rsid w:val="00703FF4"/>
    <w:rsid w:val="0070416C"/>
    <w:rsid w:val="0070430F"/>
    <w:rsid w:val="00704388"/>
    <w:rsid w:val="00704591"/>
    <w:rsid w:val="00704953"/>
    <w:rsid w:val="007049B2"/>
    <w:rsid w:val="00704BDC"/>
    <w:rsid w:val="00705122"/>
    <w:rsid w:val="00705193"/>
    <w:rsid w:val="00705685"/>
    <w:rsid w:val="00705758"/>
    <w:rsid w:val="007059DA"/>
    <w:rsid w:val="00705C60"/>
    <w:rsid w:val="00705EFA"/>
    <w:rsid w:val="007062D4"/>
    <w:rsid w:val="00706821"/>
    <w:rsid w:val="00706D03"/>
    <w:rsid w:val="00706DDC"/>
    <w:rsid w:val="00706E93"/>
    <w:rsid w:val="0070717D"/>
    <w:rsid w:val="007072DA"/>
    <w:rsid w:val="00707413"/>
    <w:rsid w:val="00707491"/>
    <w:rsid w:val="00707504"/>
    <w:rsid w:val="0070760D"/>
    <w:rsid w:val="0070769E"/>
    <w:rsid w:val="00707757"/>
    <w:rsid w:val="00707A2F"/>
    <w:rsid w:val="00707DFC"/>
    <w:rsid w:val="00707EFC"/>
    <w:rsid w:val="00710019"/>
    <w:rsid w:val="007100F6"/>
    <w:rsid w:val="007105D5"/>
    <w:rsid w:val="00710C40"/>
    <w:rsid w:val="007112E5"/>
    <w:rsid w:val="00711385"/>
    <w:rsid w:val="007116AF"/>
    <w:rsid w:val="00711E8E"/>
    <w:rsid w:val="00711EE4"/>
    <w:rsid w:val="007127A5"/>
    <w:rsid w:val="00712B1B"/>
    <w:rsid w:val="00712BE7"/>
    <w:rsid w:val="0071384C"/>
    <w:rsid w:val="00713959"/>
    <w:rsid w:val="00713A89"/>
    <w:rsid w:val="00713C35"/>
    <w:rsid w:val="00713C72"/>
    <w:rsid w:val="007141C6"/>
    <w:rsid w:val="00714508"/>
    <w:rsid w:val="00714511"/>
    <w:rsid w:val="0071460F"/>
    <w:rsid w:val="007146DA"/>
    <w:rsid w:val="00714726"/>
    <w:rsid w:val="0071478E"/>
    <w:rsid w:val="00714DE9"/>
    <w:rsid w:val="00714EE2"/>
    <w:rsid w:val="0071506D"/>
    <w:rsid w:val="00715293"/>
    <w:rsid w:val="007153DF"/>
    <w:rsid w:val="007155C6"/>
    <w:rsid w:val="007158A1"/>
    <w:rsid w:val="00715C6E"/>
    <w:rsid w:val="0071600D"/>
    <w:rsid w:val="00716070"/>
    <w:rsid w:val="0071625E"/>
    <w:rsid w:val="007167B4"/>
    <w:rsid w:val="0071714B"/>
    <w:rsid w:val="00717213"/>
    <w:rsid w:val="00717802"/>
    <w:rsid w:val="00717881"/>
    <w:rsid w:val="00717B8B"/>
    <w:rsid w:val="00717C27"/>
    <w:rsid w:val="0072034E"/>
    <w:rsid w:val="0072038A"/>
    <w:rsid w:val="00720775"/>
    <w:rsid w:val="0072096F"/>
    <w:rsid w:val="00720C07"/>
    <w:rsid w:val="00720DE1"/>
    <w:rsid w:val="0072115C"/>
    <w:rsid w:val="0072132C"/>
    <w:rsid w:val="00721679"/>
    <w:rsid w:val="007216B4"/>
    <w:rsid w:val="007216BB"/>
    <w:rsid w:val="00721F58"/>
    <w:rsid w:val="007220D2"/>
    <w:rsid w:val="0072210F"/>
    <w:rsid w:val="00722148"/>
    <w:rsid w:val="00722581"/>
    <w:rsid w:val="007227A2"/>
    <w:rsid w:val="00722AD1"/>
    <w:rsid w:val="00722C7E"/>
    <w:rsid w:val="00722E25"/>
    <w:rsid w:val="007233C6"/>
    <w:rsid w:val="0072370D"/>
    <w:rsid w:val="00723A26"/>
    <w:rsid w:val="00723AD0"/>
    <w:rsid w:val="00723B28"/>
    <w:rsid w:val="00723B3F"/>
    <w:rsid w:val="007241D9"/>
    <w:rsid w:val="007245F7"/>
    <w:rsid w:val="00724777"/>
    <w:rsid w:val="00724B76"/>
    <w:rsid w:val="00724C68"/>
    <w:rsid w:val="00724EFA"/>
    <w:rsid w:val="0072562B"/>
    <w:rsid w:val="00725A84"/>
    <w:rsid w:val="00725C89"/>
    <w:rsid w:val="00725D00"/>
    <w:rsid w:val="00725DB1"/>
    <w:rsid w:val="00725F66"/>
    <w:rsid w:val="007260D4"/>
    <w:rsid w:val="007262B3"/>
    <w:rsid w:val="00726433"/>
    <w:rsid w:val="0072673F"/>
    <w:rsid w:val="00726B84"/>
    <w:rsid w:val="00726D68"/>
    <w:rsid w:val="007272A0"/>
    <w:rsid w:val="007273EF"/>
    <w:rsid w:val="0072766E"/>
    <w:rsid w:val="0072784D"/>
    <w:rsid w:val="00727E35"/>
    <w:rsid w:val="007300D6"/>
    <w:rsid w:val="007300E8"/>
    <w:rsid w:val="00730362"/>
    <w:rsid w:val="0073066A"/>
    <w:rsid w:val="0073066B"/>
    <w:rsid w:val="00730905"/>
    <w:rsid w:val="00730A62"/>
    <w:rsid w:val="00730BD3"/>
    <w:rsid w:val="00730F12"/>
    <w:rsid w:val="00730F38"/>
    <w:rsid w:val="00731185"/>
    <w:rsid w:val="007312E6"/>
    <w:rsid w:val="007317CB"/>
    <w:rsid w:val="007318C7"/>
    <w:rsid w:val="00731F5E"/>
    <w:rsid w:val="00732120"/>
    <w:rsid w:val="00732275"/>
    <w:rsid w:val="00732433"/>
    <w:rsid w:val="007324C9"/>
    <w:rsid w:val="0073259F"/>
    <w:rsid w:val="00732943"/>
    <w:rsid w:val="00732A65"/>
    <w:rsid w:val="00732F8C"/>
    <w:rsid w:val="007331F0"/>
    <w:rsid w:val="00733636"/>
    <w:rsid w:val="00733A9E"/>
    <w:rsid w:val="00733C05"/>
    <w:rsid w:val="00733FC6"/>
    <w:rsid w:val="00734B7F"/>
    <w:rsid w:val="00734D23"/>
    <w:rsid w:val="0073508F"/>
    <w:rsid w:val="0073567B"/>
    <w:rsid w:val="007357CB"/>
    <w:rsid w:val="007358DB"/>
    <w:rsid w:val="00735902"/>
    <w:rsid w:val="00735906"/>
    <w:rsid w:val="00735981"/>
    <w:rsid w:val="00735C0B"/>
    <w:rsid w:val="0073625F"/>
    <w:rsid w:val="007362BB"/>
    <w:rsid w:val="0073633A"/>
    <w:rsid w:val="0073647B"/>
    <w:rsid w:val="007364A2"/>
    <w:rsid w:val="00736557"/>
    <w:rsid w:val="0073657D"/>
    <w:rsid w:val="00736CE6"/>
    <w:rsid w:val="0073735E"/>
    <w:rsid w:val="0073744D"/>
    <w:rsid w:val="00737740"/>
    <w:rsid w:val="00737B1F"/>
    <w:rsid w:val="00737CF9"/>
    <w:rsid w:val="00737E22"/>
    <w:rsid w:val="00737E5E"/>
    <w:rsid w:val="0074003A"/>
    <w:rsid w:val="00740326"/>
    <w:rsid w:val="007404A0"/>
    <w:rsid w:val="0074050D"/>
    <w:rsid w:val="00740929"/>
    <w:rsid w:val="0074119B"/>
    <w:rsid w:val="0074159E"/>
    <w:rsid w:val="0074173A"/>
    <w:rsid w:val="00741A36"/>
    <w:rsid w:val="00741CA6"/>
    <w:rsid w:val="0074209F"/>
    <w:rsid w:val="00742336"/>
    <w:rsid w:val="00742529"/>
    <w:rsid w:val="0074269E"/>
    <w:rsid w:val="007428D9"/>
    <w:rsid w:val="00742AA3"/>
    <w:rsid w:val="00742CA8"/>
    <w:rsid w:val="00742CBC"/>
    <w:rsid w:val="00742F6C"/>
    <w:rsid w:val="007431A6"/>
    <w:rsid w:val="007435BB"/>
    <w:rsid w:val="007436E5"/>
    <w:rsid w:val="0074391A"/>
    <w:rsid w:val="007439CF"/>
    <w:rsid w:val="00743BDE"/>
    <w:rsid w:val="0074403C"/>
    <w:rsid w:val="00744554"/>
    <w:rsid w:val="00744737"/>
    <w:rsid w:val="00744EF6"/>
    <w:rsid w:val="00745103"/>
    <w:rsid w:val="0074537C"/>
    <w:rsid w:val="00745502"/>
    <w:rsid w:val="00745666"/>
    <w:rsid w:val="00745C14"/>
    <w:rsid w:val="0074654D"/>
    <w:rsid w:val="007466BE"/>
    <w:rsid w:val="007468BD"/>
    <w:rsid w:val="00746F04"/>
    <w:rsid w:val="00746F95"/>
    <w:rsid w:val="00747028"/>
    <w:rsid w:val="00747315"/>
    <w:rsid w:val="007477E0"/>
    <w:rsid w:val="00747894"/>
    <w:rsid w:val="00747A8B"/>
    <w:rsid w:val="00747C0D"/>
    <w:rsid w:val="007500A2"/>
    <w:rsid w:val="0075043D"/>
    <w:rsid w:val="007508AE"/>
    <w:rsid w:val="00750AB8"/>
    <w:rsid w:val="007514FB"/>
    <w:rsid w:val="007516C8"/>
    <w:rsid w:val="007517DF"/>
    <w:rsid w:val="00751819"/>
    <w:rsid w:val="00751BCB"/>
    <w:rsid w:val="00751C2C"/>
    <w:rsid w:val="00751DC9"/>
    <w:rsid w:val="00751EFA"/>
    <w:rsid w:val="007523E9"/>
    <w:rsid w:val="00752765"/>
    <w:rsid w:val="00752C1A"/>
    <w:rsid w:val="0075327B"/>
    <w:rsid w:val="007533C5"/>
    <w:rsid w:val="007533E3"/>
    <w:rsid w:val="00753A29"/>
    <w:rsid w:val="00753A2E"/>
    <w:rsid w:val="00753C6E"/>
    <w:rsid w:val="0075438D"/>
    <w:rsid w:val="00754565"/>
    <w:rsid w:val="00754690"/>
    <w:rsid w:val="00754721"/>
    <w:rsid w:val="0075499E"/>
    <w:rsid w:val="00754C1F"/>
    <w:rsid w:val="0075568E"/>
    <w:rsid w:val="00755B7B"/>
    <w:rsid w:val="00755DA1"/>
    <w:rsid w:val="00755EF2"/>
    <w:rsid w:val="00755F3C"/>
    <w:rsid w:val="00756148"/>
    <w:rsid w:val="007563B6"/>
    <w:rsid w:val="00757084"/>
    <w:rsid w:val="007572E3"/>
    <w:rsid w:val="007573EF"/>
    <w:rsid w:val="00757562"/>
    <w:rsid w:val="007576AD"/>
    <w:rsid w:val="0075799F"/>
    <w:rsid w:val="007579B7"/>
    <w:rsid w:val="007579E2"/>
    <w:rsid w:val="00757A58"/>
    <w:rsid w:val="00757A96"/>
    <w:rsid w:val="00757AA9"/>
    <w:rsid w:val="00757C08"/>
    <w:rsid w:val="00757D9A"/>
    <w:rsid w:val="00757E83"/>
    <w:rsid w:val="007605D3"/>
    <w:rsid w:val="0076060D"/>
    <w:rsid w:val="00760AA1"/>
    <w:rsid w:val="00760D29"/>
    <w:rsid w:val="00760D97"/>
    <w:rsid w:val="007612A2"/>
    <w:rsid w:val="0076182F"/>
    <w:rsid w:val="00761936"/>
    <w:rsid w:val="00761BED"/>
    <w:rsid w:val="00761C13"/>
    <w:rsid w:val="00761DAE"/>
    <w:rsid w:val="00761FD5"/>
    <w:rsid w:val="00762118"/>
    <w:rsid w:val="00762401"/>
    <w:rsid w:val="007625B4"/>
    <w:rsid w:val="00762CE7"/>
    <w:rsid w:val="00762F6C"/>
    <w:rsid w:val="0076328F"/>
    <w:rsid w:val="0076329D"/>
    <w:rsid w:val="00763D1C"/>
    <w:rsid w:val="00764069"/>
    <w:rsid w:val="007645DB"/>
    <w:rsid w:val="00764813"/>
    <w:rsid w:val="00764A48"/>
    <w:rsid w:val="00764D22"/>
    <w:rsid w:val="00764DA0"/>
    <w:rsid w:val="00764F43"/>
    <w:rsid w:val="00765280"/>
    <w:rsid w:val="00765308"/>
    <w:rsid w:val="007654D8"/>
    <w:rsid w:val="00765659"/>
    <w:rsid w:val="007659D8"/>
    <w:rsid w:val="00765A02"/>
    <w:rsid w:val="00765A99"/>
    <w:rsid w:val="00765AAA"/>
    <w:rsid w:val="00765CBC"/>
    <w:rsid w:val="00765E03"/>
    <w:rsid w:val="00765E1D"/>
    <w:rsid w:val="00766395"/>
    <w:rsid w:val="007664A1"/>
    <w:rsid w:val="0076658F"/>
    <w:rsid w:val="00766622"/>
    <w:rsid w:val="00766B15"/>
    <w:rsid w:val="00766CE1"/>
    <w:rsid w:val="00766D74"/>
    <w:rsid w:val="00767452"/>
    <w:rsid w:val="007707D5"/>
    <w:rsid w:val="00770FB4"/>
    <w:rsid w:val="00770FFC"/>
    <w:rsid w:val="007711B1"/>
    <w:rsid w:val="0077158B"/>
    <w:rsid w:val="00771A10"/>
    <w:rsid w:val="00771F39"/>
    <w:rsid w:val="0077207E"/>
    <w:rsid w:val="00772287"/>
    <w:rsid w:val="00772294"/>
    <w:rsid w:val="00772484"/>
    <w:rsid w:val="007729FC"/>
    <w:rsid w:val="00772B1F"/>
    <w:rsid w:val="00772DA7"/>
    <w:rsid w:val="00773053"/>
    <w:rsid w:val="00773140"/>
    <w:rsid w:val="00773149"/>
    <w:rsid w:val="007731B9"/>
    <w:rsid w:val="007732C8"/>
    <w:rsid w:val="00773905"/>
    <w:rsid w:val="00773994"/>
    <w:rsid w:val="00773A7B"/>
    <w:rsid w:val="00773AC2"/>
    <w:rsid w:val="00773FA2"/>
    <w:rsid w:val="007740EE"/>
    <w:rsid w:val="007740F3"/>
    <w:rsid w:val="0077430D"/>
    <w:rsid w:val="007744A5"/>
    <w:rsid w:val="007748D0"/>
    <w:rsid w:val="0077504C"/>
    <w:rsid w:val="007750B4"/>
    <w:rsid w:val="0077511B"/>
    <w:rsid w:val="007757C9"/>
    <w:rsid w:val="00775AF5"/>
    <w:rsid w:val="00775E09"/>
    <w:rsid w:val="00775FF3"/>
    <w:rsid w:val="00776194"/>
    <w:rsid w:val="00776280"/>
    <w:rsid w:val="007766BF"/>
    <w:rsid w:val="00776725"/>
    <w:rsid w:val="00776799"/>
    <w:rsid w:val="00776948"/>
    <w:rsid w:val="00776953"/>
    <w:rsid w:val="00776C78"/>
    <w:rsid w:val="00777027"/>
    <w:rsid w:val="00777554"/>
    <w:rsid w:val="00777EE7"/>
    <w:rsid w:val="007807FD"/>
    <w:rsid w:val="007809E8"/>
    <w:rsid w:val="0078114D"/>
    <w:rsid w:val="007814EB"/>
    <w:rsid w:val="007817EC"/>
    <w:rsid w:val="00781A25"/>
    <w:rsid w:val="00781D2B"/>
    <w:rsid w:val="00781E55"/>
    <w:rsid w:val="00782813"/>
    <w:rsid w:val="007828C2"/>
    <w:rsid w:val="00782AAC"/>
    <w:rsid w:val="00782F47"/>
    <w:rsid w:val="00783004"/>
    <w:rsid w:val="0078340E"/>
    <w:rsid w:val="007834C9"/>
    <w:rsid w:val="0078361C"/>
    <w:rsid w:val="0078391F"/>
    <w:rsid w:val="007839ED"/>
    <w:rsid w:val="00783A3F"/>
    <w:rsid w:val="00783B86"/>
    <w:rsid w:val="00783FD2"/>
    <w:rsid w:val="00784081"/>
    <w:rsid w:val="007840FA"/>
    <w:rsid w:val="007842B4"/>
    <w:rsid w:val="0078443F"/>
    <w:rsid w:val="007845CF"/>
    <w:rsid w:val="00784EF8"/>
    <w:rsid w:val="00784FE8"/>
    <w:rsid w:val="00785055"/>
    <w:rsid w:val="007851BD"/>
    <w:rsid w:val="0078523D"/>
    <w:rsid w:val="0078528A"/>
    <w:rsid w:val="00785493"/>
    <w:rsid w:val="007855A2"/>
    <w:rsid w:val="00785946"/>
    <w:rsid w:val="00785999"/>
    <w:rsid w:val="00785BFB"/>
    <w:rsid w:val="00785D0C"/>
    <w:rsid w:val="00785D8C"/>
    <w:rsid w:val="00785EF1"/>
    <w:rsid w:val="00786373"/>
    <w:rsid w:val="00786402"/>
    <w:rsid w:val="007865D0"/>
    <w:rsid w:val="007869D6"/>
    <w:rsid w:val="00786CD0"/>
    <w:rsid w:val="00786D12"/>
    <w:rsid w:val="00786D8A"/>
    <w:rsid w:val="0078758E"/>
    <w:rsid w:val="0078781F"/>
    <w:rsid w:val="00787E4E"/>
    <w:rsid w:val="00787FAB"/>
    <w:rsid w:val="0079009F"/>
    <w:rsid w:val="00790452"/>
    <w:rsid w:val="007906F4"/>
    <w:rsid w:val="00790745"/>
    <w:rsid w:val="00790847"/>
    <w:rsid w:val="00790B35"/>
    <w:rsid w:val="00790B8F"/>
    <w:rsid w:val="00790C27"/>
    <w:rsid w:val="00790E5A"/>
    <w:rsid w:val="00790E84"/>
    <w:rsid w:val="00790E9D"/>
    <w:rsid w:val="007910CF"/>
    <w:rsid w:val="00791144"/>
    <w:rsid w:val="007912A2"/>
    <w:rsid w:val="007914BD"/>
    <w:rsid w:val="00791786"/>
    <w:rsid w:val="00791D56"/>
    <w:rsid w:val="00791E4B"/>
    <w:rsid w:val="00792166"/>
    <w:rsid w:val="0079263F"/>
    <w:rsid w:val="00792909"/>
    <w:rsid w:val="00792AC7"/>
    <w:rsid w:val="00792E41"/>
    <w:rsid w:val="00792E8F"/>
    <w:rsid w:val="007931D2"/>
    <w:rsid w:val="007933D1"/>
    <w:rsid w:val="00793746"/>
    <w:rsid w:val="007937A3"/>
    <w:rsid w:val="00793A7E"/>
    <w:rsid w:val="00793B71"/>
    <w:rsid w:val="00793E3A"/>
    <w:rsid w:val="00793F60"/>
    <w:rsid w:val="007946B6"/>
    <w:rsid w:val="007946FA"/>
    <w:rsid w:val="0079475A"/>
    <w:rsid w:val="00794BDE"/>
    <w:rsid w:val="00795438"/>
    <w:rsid w:val="007955AA"/>
    <w:rsid w:val="00795724"/>
    <w:rsid w:val="00795BF3"/>
    <w:rsid w:val="00795C9A"/>
    <w:rsid w:val="00795CA4"/>
    <w:rsid w:val="00795CE0"/>
    <w:rsid w:val="00795D34"/>
    <w:rsid w:val="007965A8"/>
    <w:rsid w:val="00796A08"/>
    <w:rsid w:val="00796F19"/>
    <w:rsid w:val="00797099"/>
    <w:rsid w:val="00797621"/>
    <w:rsid w:val="00797856"/>
    <w:rsid w:val="0079785D"/>
    <w:rsid w:val="007979CC"/>
    <w:rsid w:val="007A0521"/>
    <w:rsid w:val="007A0636"/>
    <w:rsid w:val="007A0C1C"/>
    <w:rsid w:val="007A0C79"/>
    <w:rsid w:val="007A0FC7"/>
    <w:rsid w:val="007A11B8"/>
    <w:rsid w:val="007A147B"/>
    <w:rsid w:val="007A14D0"/>
    <w:rsid w:val="007A166F"/>
    <w:rsid w:val="007A197D"/>
    <w:rsid w:val="007A1B49"/>
    <w:rsid w:val="007A1F10"/>
    <w:rsid w:val="007A1F34"/>
    <w:rsid w:val="007A1FD8"/>
    <w:rsid w:val="007A225B"/>
    <w:rsid w:val="007A248F"/>
    <w:rsid w:val="007A273D"/>
    <w:rsid w:val="007A2985"/>
    <w:rsid w:val="007A2ABD"/>
    <w:rsid w:val="007A2B87"/>
    <w:rsid w:val="007A313A"/>
    <w:rsid w:val="007A3272"/>
    <w:rsid w:val="007A364A"/>
    <w:rsid w:val="007A3894"/>
    <w:rsid w:val="007A38F5"/>
    <w:rsid w:val="007A3D80"/>
    <w:rsid w:val="007A4173"/>
    <w:rsid w:val="007A48D6"/>
    <w:rsid w:val="007A4CDD"/>
    <w:rsid w:val="007A4E9D"/>
    <w:rsid w:val="007A51AF"/>
    <w:rsid w:val="007A54AD"/>
    <w:rsid w:val="007A5578"/>
    <w:rsid w:val="007A5623"/>
    <w:rsid w:val="007A586F"/>
    <w:rsid w:val="007A5AD4"/>
    <w:rsid w:val="007A6289"/>
    <w:rsid w:val="007A6346"/>
    <w:rsid w:val="007A666A"/>
    <w:rsid w:val="007A6B18"/>
    <w:rsid w:val="007A6E4A"/>
    <w:rsid w:val="007A7025"/>
    <w:rsid w:val="007A70DC"/>
    <w:rsid w:val="007A714A"/>
    <w:rsid w:val="007A73B9"/>
    <w:rsid w:val="007A75B6"/>
    <w:rsid w:val="007A7B6E"/>
    <w:rsid w:val="007A7C5A"/>
    <w:rsid w:val="007A7FC6"/>
    <w:rsid w:val="007B0022"/>
    <w:rsid w:val="007B0063"/>
    <w:rsid w:val="007B00C9"/>
    <w:rsid w:val="007B00D9"/>
    <w:rsid w:val="007B01FC"/>
    <w:rsid w:val="007B0261"/>
    <w:rsid w:val="007B0422"/>
    <w:rsid w:val="007B044D"/>
    <w:rsid w:val="007B0453"/>
    <w:rsid w:val="007B04A8"/>
    <w:rsid w:val="007B0690"/>
    <w:rsid w:val="007B0D00"/>
    <w:rsid w:val="007B1210"/>
    <w:rsid w:val="007B1281"/>
    <w:rsid w:val="007B13F1"/>
    <w:rsid w:val="007B15F4"/>
    <w:rsid w:val="007B18F7"/>
    <w:rsid w:val="007B1D68"/>
    <w:rsid w:val="007B1DA4"/>
    <w:rsid w:val="007B1E11"/>
    <w:rsid w:val="007B1E18"/>
    <w:rsid w:val="007B1F1E"/>
    <w:rsid w:val="007B23B4"/>
    <w:rsid w:val="007B241B"/>
    <w:rsid w:val="007B259D"/>
    <w:rsid w:val="007B2CC2"/>
    <w:rsid w:val="007B3052"/>
    <w:rsid w:val="007B3108"/>
    <w:rsid w:val="007B32D4"/>
    <w:rsid w:val="007B34EF"/>
    <w:rsid w:val="007B3580"/>
    <w:rsid w:val="007B35AC"/>
    <w:rsid w:val="007B35B7"/>
    <w:rsid w:val="007B36A1"/>
    <w:rsid w:val="007B4701"/>
    <w:rsid w:val="007B474D"/>
    <w:rsid w:val="007B4974"/>
    <w:rsid w:val="007B4C7A"/>
    <w:rsid w:val="007B5084"/>
    <w:rsid w:val="007B58BB"/>
    <w:rsid w:val="007B59E9"/>
    <w:rsid w:val="007B606A"/>
    <w:rsid w:val="007B6128"/>
    <w:rsid w:val="007B6175"/>
    <w:rsid w:val="007B636E"/>
    <w:rsid w:val="007B6785"/>
    <w:rsid w:val="007B6D22"/>
    <w:rsid w:val="007B7006"/>
    <w:rsid w:val="007B7142"/>
    <w:rsid w:val="007B72D9"/>
    <w:rsid w:val="007B73E3"/>
    <w:rsid w:val="007B75DF"/>
    <w:rsid w:val="007B7629"/>
    <w:rsid w:val="007B7807"/>
    <w:rsid w:val="007B7B43"/>
    <w:rsid w:val="007B7B99"/>
    <w:rsid w:val="007B7F13"/>
    <w:rsid w:val="007B7FAB"/>
    <w:rsid w:val="007C0774"/>
    <w:rsid w:val="007C0C34"/>
    <w:rsid w:val="007C12AF"/>
    <w:rsid w:val="007C1F92"/>
    <w:rsid w:val="007C1FA4"/>
    <w:rsid w:val="007C2035"/>
    <w:rsid w:val="007C2305"/>
    <w:rsid w:val="007C2386"/>
    <w:rsid w:val="007C2583"/>
    <w:rsid w:val="007C2AF6"/>
    <w:rsid w:val="007C3563"/>
    <w:rsid w:val="007C3851"/>
    <w:rsid w:val="007C3A62"/>
    <w:rsid w:val="007C3F45"/>
    <w:rsid w:val="007C40A8"/>
    <w:rsid w:val="007C4523"/>
    <w:rsid w:val="007C46A6"/>
    <w:rsid w:val="007C4838"/>
    <w:rsid w:val="007C501C"/>
    <w:rsid w:val="007C5288"/>
    <w:rsid w:val="007C534E"/>
    <w:rsid w:val="007C542E"/>
    <w:rsid w:val="007C546B"/>
    <w:rsid w:val="007C6082"/>
    <w:rsid w:val="007C6990"/>
    <w:rsid w:val="007C71C9"/>
    <w:rsid w:val="007C746F"/>
    <w:rsid w:val="007C757F"/>
    <w:rsid w:val="007C7721"/>
    <w:rsid w:val="007C7889"/>
    <w:rsid w:val="007C7943"/>
    <w:rsid w:val="007C7AA1"/>
    <w:rsid w:val="007C7CCC"/>
    <w:rsid w:val="007C7E2F"/>
    <w:rsid w:val="007D0114"/>
    <w:rsid w:val="007D01FE"/>
    <w:rsid w:val="007D0C23"/>
    <w:rsid w:val="007D0E6F"/>
    <w:rsid w:val="007D0FC2"/>
    <w:rsid w:val="007D1351"/>
    <w:rsid w:val="007D1468"/>
    <w:rsid w:val="007D191E"/>
    <w:rsid w:val="007D1A5F"/>
    <w:rsid w:val="007D1C00"/>
    <w:rsid w:val="007D1EDB"/>
    <w:rsid w:val="007D20C6"/>
    <w:rsid w:val="007D2479"/>
    <w:rsid w:val="007D26C6"/>
    <w:rsid w:val="007D2945"/>
    <w:rsid w:val="007D2B2F"/>
    <w:rsid w:val="007D2C23"/>
    <w:rsid w:val="007D2F10"/>
    <w:rsid w:val="007D2FE5"/>
    <w:rsid w:val="007D3301"/>
    <w:rsid w:val="007D3355"/>
    <w:rsid w:val="007D3360"/>
    <w:rsid w:val="007D375A"/>
    <w:rsid w:val="007D3788"/>
    <w:rsid w:val="007D3862"/>
    <w:rsid w:val="007D3945"/>
    <w:rsid w:val="007D3D53"/>
    <w:rsid w:val="007D3D76"/>
    <w:rsid w:val="007D3FB3"/>
    <w:rsid w:val="007D4283"/>
    <w:rsid w:val="007D4584"/>
    <w:rsid w:val="007D45B9"/>
    <w:rsid w:val="007D48BE"/>
    <w:rsid w:val="007D5096"/>
    <w:rsid w:val="007D5514"/>
    <w:rsid w:val="007D59CC"/>
    <w:rsid w:val="007D5A5B"/>
    <w:rsid w:val="007D5C2C"/>
    <w:rsid w:val="007D61ED"/>
    <w:rsid w:val="007D67A5"/>
    <w:rsid w:val="007D6899"/>
    <w:rsid w:val="007D7140"/>
    <w:rsid w:val="007D748C"/>
    <w:rsid w:val="007D762D"/>
    <w:rsid w:val="007D7774"/>
    <w:rsid w:val="007D7897"/>
    <w:rsid w:val="007D7C42"/>
    <w:rsid w:val="007D7CC9"/>
    <w:rsid w:val="007D7FE6"/>
    <w:rsid w:val="007E0092"/>
    <w:rsid w:val="007E00BA"/>
    <w:rsid w:val="007E035B"/>
    <w:rsid w:val="007E0551"/>
    <w:rsid w:val="007E0919"/>
    <w:rsid w:val="007E0E2B"/>
    <w:rsid w:val="007E1345"/>
    <w:rsid w:val="007E1510"/>
    <w:rsid w:val="007E160A"/>
    <w:rsid w:val="007E1741"/>
    <w:rsid w:val="007E1830"/>
    <w:rsid w:val="007E1C1C"/>
    <w:rsid w:val="007E1F0E"/>
    <w:rsid w:val="007E2299"/>
    <w:rsid w:val="007E28E5"/>
    <w:rsid w:val="007E29E6"/>
    <w:rsid w:val="007E2AD4"/>
    <w:rsid w:val="007E304B"/>
    <w:rsid w:val="007E326E"/>
    <w:rsid w:val="007E3398"/>
    <w:rsid w:val="007E33AA"/>
    <w:rsid w:val="007E33B0"/>
    <w:rsid w:val="007E34B9"/>
    <w:rsid w:val="007E3668"/>
    <w:rsid w:val="007E3730"/>
    <w:rsid w:val="007E3B4C"/>
    <w:rsid w:val="007E4388"/>
    <w:rsid w:val="007E462B"/>
    <w:rsid w:val="007E4B41"/>
    <w:rsid w:val="007E5104"/>
    <w:rsid w:val="007E5110"/>
    <w:rsid w:val="007E5316"/>
    <w:rsid w:val="007E5404"/>
    <w:rsid w:val="007E551A"/>
    <w:rsid w:val="007E569B"/>
    <w:rsid w:val="007E57AA"/>
    <w:rsid w:val="007E599F"/>
    <w:rsid w:val="007E5AE7"/>
    <w:rsid w:val="007E5DBA"/>
    <w:rsid w:val="007E643F"/>
    <w:rsid w:val="007E689F"/>
    <w:rsid w:val="007E6FC0"/>
    <w:rsid w:val="007E71AB"/>
    <w:rsid w:val="007E77B9"/>
    <w:rsid w:val="007E7923"/>
    <w:rsid w:val="007E7C37"/>
    <w:rsid w:val="007F0409"/>
    <w:rsid w:val="007F0547"/>
    <w:rsid w:val="007F0549"/>
    <w:rsid w:val="007F096E"/>
    <w:rsid w:val="007F0AD5"/>
    <w:rsid w:val="007F1093"/>
    <w:rsid w:val="007F125E"/>
    <w:rsid w:val="007F14BA"/>
    <w:rsid w:val="007F16D3"/>
    <w:rsid w:val="007F1B04"/>
    <w:rsid w:val="007F1EF4"/>
    <w:rsid w:val="007F228A"/>
    <w:rsid w:val="007F249B"/>
    <w:rsid w:val="007F25B0"/>
    <w:rsid w:val="007F27B6"/>
    <w:rsid w:val="007F2869"/>
    <w:rsid w:val="007F2A69"/>
    <w:rsid w:val="007F3593"/>
    <w:rsid w:val="007F35AA"/>
    <w:rsid w:val="007F3625"/>
    <w:rsid w:val="007F368A"/>
    <w:rsid w:val="007F3773"/>
    <w:rsid w:val="007F382B"/>
    <w:rsid w:val="007F3832"/>
    <w:rsid w:val="007F3A05"/>
    <w:rsid w:val="007F3AEB"/>
    <w:rsid w:val="007F3E2C"/>
    <w:rsid w:val="007F3E5A"/>
    <w:rsid w:val="007F4031"/>
    <w:rsid w:val="007F4511"/>
    <w:rsid w:val="007F47A9"/>
    <w:rsid w:val="007F4B35"/>
    <w:rsid w:val="007F4E2B"/>
    <w:rsid w:val="007F4FEC"/>
    <w:rsid w:val="007F5185"/>
    <w:rsid w:val="007F51FA"/>
    <w:rsid w:val="007F5331"/>
    <w:rsid w:val="007F58B4"/>
    <w:rsid w:val="007F5AF4"/>
    <w:rsid w:val="007F5C5E"/>
    <w:rsid w:val="007F5D7F"/>
    <w:rsid w:val="007F65ED"/>
    <w:rsid w:val="007F672F"/>
    <w:rsid w:val="007F6940"/>
    <w:rsid w:val="007F6973"/>
    <w:rsid w:val="007F69B6"/>
    <w:rsid w:val="007F6A6B"/>
    <w:rsid w:val="007F731D"/>
    <w:rsid w:val="007F7435"/>
    <w:rsid w:val="007F7776"/>
    <w:rsid w:val="007F7A5D"/>
    <w:rsid w:val="007F7AC8"/>
    <w:rsid w:val="007F7B45"/>
    <w:rsid w:val="007F7E19"/>
    <w:rsid w:val="007F7F00"/>
    <w:rsid w:val="007F7F62"/>
    <w:rsid w:val="00800119"/>
    <w:rsid w:val="0080017F"/>
    <w:rsid w:val="00800215"/>
    <w:rsid w:val="008008DB"/>
    <w:rsid w:val="00800990"/>
    <w:rsid w:val="008009F5"/>
    <w:rsid w:val="00800DF7"/>
    <w:rsid w:val="00800FA2"/>
    <w:rsid w:val="008013F5"/>
    <w:rsid w:val="008014EB"/>
    <w:rsid w:val="008017B7"/>
    <w:rsid w:val="008019D2"/>
    <w:rsid w:val="00801DD1"/>
    <w:rsid w:val="00801EEB"/>
    <w:rsid w:val="00801F85"/>
    <w:rsid w:val="008020F5"/>
    <w:rsid w:val="00802317"/>
    <w:rsid w:val="008023CA"/>
    <w:rsid w:val="00802533"/>
    <w:rsid w:val="00802A95"/>
    <w:rsid w:val="00802BE9"/>
    <w:rsid w:val="00802D5A"/>
    <w:rsid w:val="00803118"/>
    <w:rsid w:val="0080337E"/>
    <w:rsid w:val="00803A8A"/>
    <w:rsid w:val="00803B41"/>
    <w:rsid w:val="00804BF6"/>
    <w:rsid w:val="0080541E"/>
    <w:rsid w:val="00805656"/>
    <w:rsid w:val="008062B4"/>
    <w:rsid w:val="0080644D"/>
    <w:rsid w:val="008066B2"/>
    <w:rsid w:val="00806781"/>
    <w:rsid w:val="0080680A"/>
    <w:rsid w:val="00806B01"/>
    <w:rsid w:val="00806CA8"/>
    <w:rsid w:val="00806D43"/>
    <w:rsid w:val="00806F43"/>
    <w:rsid w:val="00807006"/>
    <w:rsid w:val="0080702E"/>
    <w:rsid w:val="00807087"/>
    <w:rsid w:val="0080726A"/>
    <w:rsid w:val="00807755"/>
    <w:rsid w:val="00807873"/>
    <w:rsid w:val="00807BD4"/>
    <w:rsid w:val="00810406"/>
    <w:rsid w:val="008105A9"/>
    <w:rsid w:val="008107E1"/>
    <w:rsid w:val="00810A8D"/>
    <w:rsid w:val="00810EA0"/>
    <w:rsid w:val="00810EE4"/>
    <w:rsid w:val="008111C4"/>
    <w:rsid w:val="008118D3"/>
    <w:rsid w:val="008119D1"/>
    <w:rsid w:val="00811C30"/>
    <w:rsid w:val="008122D9"/>
    <w:rsid w:val="008125DB"/>
    <w:rsid w:val="00812623"/>
    <w:rsid w:val="00812BE2"/>
    <w:rsid w:val="00812C84"/>
    <w:rsid w:val="00812D78"/>
    <w:rsid w:val="00812DE3"/>
    <w:rsid w:val="00813329"/>
    <w:rsid w:val="008133F0"/>
    <w:rsid w:val="0081370C"/>
    <w:rsid w:val="00813816"/>
    <w:rsid w:val="00813920"/>
    <w:rsid w:val="0081397E"/>
    <w:rsid w:val="00813B09"/>
    <w:rsid w:val="00813C39"/>
    <w:rsid w:val="00813E74"/>
    <w:rsid w:val="0081461F"/>
    <w:rsid w:val="008146B1"/>
    <w:rsid w:val="0081479B"/>
    <w:rsid w:val="008148AA"/>
    <w:rsid w:val="00814A3E"/>
    <w:rsid w:val="00814B6F"/>
    <w:rsid w:val="00815B68"/>
    <w:rsid w:val="00815D9D"/>
    <w:rsid w:val="00815F86"/>
    <w:rsid w:val="0081688F"/>
    <w:rsid w:val="00816891"/>
    <w:rsid w:val="008168D9"/>
    <w:rsid w:val="008168DD"/>
    <w:rsid w:val="00816F8F"/>
    <w:rsid w:val="008171D1"/>
    <w:rsid w:val="008173DA"/>
    <w:rsid w:val="00817650"/>
    <w:rsid w:val="008177D9"/>
    <w:rsid w:val="00817943"/>
    <w:rsid w:val="008179A1"/>
    <w:rsid w:val="00817C1B"/>
    <w:rsid w:val="00817D67"/>
    <w:rsid w:val="00817F69"/>
    <w:rsid w:val="008200DE"/>
    <w:rsid w:val="00820171"/>
    <w:rsid w:val="00820264"/>
    <w:rsid w:val="008203BD"/>
    <w:rsid w:val="00820651"/>
    <w:rsid w:val="00821401"/>
    <w:rsid w:val="00821446"/>
    <w:rsid w:val="00821761"/>
    <w:rsid w:val="008217FF"/>
    <w:rsid w:val="00821B6B"/>
    <w:rsid w:val="00821E45"/>
    <w:rsid w:val="008220B2"/>
    <w:rsid w:val="00822568"/>
    <w:rsid w:val="008227CC"/>
    <w:rsid w:val="008227F0"/>
    <w:rsid w:val="00822C05"/>
    <w:rsid w:val="00822DF6"/>
    <w:rsid w:val="0082319F"/>
    <w:rsid w:val="008234E1"/>
    <w:rsid w:val="0082388E"/>
    <w:rsid w:val="00823AB3"/>
    <w:rsid w:val="00823EDF"/>
    <w:rsid w:val="00824024"/>
    <w:rsid w:val="0082407C"/>
    <w:rsid w:val="008241E2"/>
    <w:rsid w:val="00824561"/>
    <w:rsid w:val="00824CCE"/>
    <w:rsid w:val="00824D9D"/>
    <w:rsid w:val="00824DC0"/>
    <w:rsid w:val="00824F11"/>
    <w:rsid w:val="0082529B"/>
    <w:rsid w:val="00825453"/>
    <w:rsid w:val="008254E5"/>
    <w:rsid w:val="00825859"/>
    <w:rsid w:val="00825BAC"/>
    <w:rsid w:val="00825C74"/>
    <w:rsid w:val="00825E86"/>
    <w:rsid w:val="00826137"/>
    <w:rsid w:val="00826341"/>
    <w:rsid w:val="0082673B"/>
    <w:rsid w:val="008268B3"/>
    <w:rsid w:val="00826B87"/>
    <w:rsid w:val="00826BA4"/>
    <w:rsid w:val="00826CF2"/>
    <w:rsid w:val="00826DBC"/>
    <w:rsid w:val="00826EB5"/>
    <w:rsid w:val="00826FC0"/>
    <w:rsid w:val="008270AE"/>
    <w:rsid w:val="008270B7"/>
    <w:rsid w:val="008270DD"/>
    <w:rsid w:val="0082732E"/>
    <w:rsid w:val="008274B3"/>
    <w:rsid w:val="008274CB"/>
    <w:rsid w:val="00827AA9"/>
    <w:rsid w:val="00827AEF"/>
    <w:rsid w:val="00830277"/>
    <w:rsid w:val="0083028C"/>
    <w:rsid w:val="0083070E"/>
    <w:rsid w:val="008307A7"/>
    <w:rsid w:val="00830CC5"/>
    <w:rsid w:val="008310CE"/>
    <w:rsid w:val="0083140C"/>
    <w:rsid w:val="008317C5"/>
    <w:rsid w:val="0083242B"/>
    <w:rsid w:val="00832550"/>
    <w:rsid w:val="00832CA2"/>
    <w:rsid w:val="00832F3F"/>
    <w:rsid w:val="00832F54"/>
    <w:rsid w:val="00833165"/>
    <w:rsid w:val="008333A7"/>
    <w:rsid w:val="0083350C"/>
    <w:rsid w:val="0083352C"/>
    <w:rsid w:val="008337FF"/>
    <w:rsid w:val="008338D5"/>
    <w:rsid w:val="00833BA0"/>
    <w:rsid w:val="00833BCA"/>
    <w:rsid w:val="00833C45"/>
    <w:rsid w:val="00833CA0"/>
    <w:rsid w:val="00833DF8"/>
    <w:rsid w:val="00833FF3"/>
    <w:rsid w:val="008340C7"/>
    <w:rsid w:val="0083417D"/>
    <w:rsid w:val="008343F3"/>
    <w:rsid w:val="00834420"/>
    <w:rsid w:val="00834AC4"/>
    <w:rsid w:val="00834E87"/>
    <w:rsid w:val="00834EF7"/>
    <w:rsid w:val="00834F72"/>
    <w:rsid w:val="00835BBF"/>
    <w:rsid w:val="00835C4F"/>
    <w:rsid w:val="00835C5D"/>
    <w:rsid w:val="00835F22"/>
    <w:rsid w:val="008362D7"/>
    <w:rsid w:val="00836F19"/>
    <w:rsid w:val="00836F63"/>
    <w:rsid w:val="00837078"/>
    <w:rsid w:val="0083754B"/>
    <w:rsid w:val="008378A5"/>
    <w:rsid w:val="00837987"/>
    <w:rsid w:val="00837AA7"/>
    <w:rsid w:val="0084059E"/>
    <w:rsid w:val="0084096D"/>
    <w:rsid w:val="00840A2A"/>
    <w:rsid w:val="00840AEC"/>
    <w:rsid w:val="00840BA9"/>
    <w:rsid w:val="00840EDC"/>
    <w:rsid w:val="00840FA9"/>
    <w:rsid w:val="00841315"/>
    <w:rsid w:val="0084183B"/>
    <w:rsid w:val="008420A3"/>
    <w:rsid w:val="0084212F"/>
    <w:rsid w:val="008423DC"/>
    <w:rsid w:val="00842BBD"/>
    <w:rsid w:val="00842BBE"/>
    <w:rsid w:val="00842DF7"/>
    <w:rsid w:val="00843083"/>
    <w:rsid w:val="0084311A"/>
    <w:rsid w:val="0084322B"/>
    <w:rsid w:val="008435C1"/>
    <w:rsid w:val="00843636"/>
    <w:rsid w:val="008436D4"/>
    <w:rsid w:val="00843E5B"/>
    <w:rsid w:val="0084403A"/>
    <w:rsid w:val="008440AA"/>
    <w:rsid w:val="00844185"/>
    <w:rsid w:val="0084424B"/>
    <w:rsid w:val="008445E7"/>
    <w:rsid w:val="00844686"/>
    <w:rsid w:val="00844F78"/>
    <w:rsid w:val="008451C9"/>
    <w:rsid w:val="0084529A"/>
    <w:rsid w:val="008452F5"/>
    <w:rsid w:val="008452FF"/>
    <w:rsid w:val="00845364"/>
    <w:rsid w:val="008453F3"/>
    <w:rsid w:val="008454F4"/>
    <w:rsid w:val="008457BD"/>
    <w:rsid w:val="00845FBE"/>
    <w:rsid w:val="008460D6"/>
    <w:rsid w:val="00846306"/>
    <w:rsid w:val="0084645E"/>
    <w:rsid w:val="0084659A"/>
    <w:rsid w:val="008465CD"/>
    <w:rsid w:val="0084668F"/>
    <w:rsid w:val="008466CD"/>
    <w:rsid w:val="008468B4"/>
    <w:rsid w:val="00846C81"/>
    <w:rsid w:val="0084705E"/>
    <w:rsid w:val="008471F7"/>
    <w:rsid w:val="008474A8"/>
    <w:rsid w:val="0084750C"/>
    <w:rsid w:val="008475BD"/>
    <w:rsid w:val="0084780B"/>
    <w:rsid w:val="0084787E"/>
    <w:rsid w:val="00847902"/>
    <w:rsid w:val="00847BE1"/>
    <w:rsid w:val="00847C77"/>
    <w:rsid w:val="00847DFC"/>
    <w:rsid w:val="00847E35"/>
    <w:rsid w:val="008501F1"/>
    <w:rsid w:val="0085066F"/>
    <w:rsid w:val="008506BD"/>
    <w:rsid w:val="008509D8"/>
    <w:rsid w:val="00850C8A"/>
    <w:rsid w:val="00850D14"/>
    <w:rsid w:val="00850F23"/>
    <w:rsid w:val="00851801"/>
    <w:rsid w:val="00851859"/>
    <w:rsid w:val="008518BC"/>
    <w:rsid w:val="00851B4E"/>
    <w:rsid w:val="00851FAB"/>
    <w:rsid w:val="00852107"/>
    <w:rsid w:val="00852431"/>
    <w:rsid w:val="00852728"/>
    <w:rsid w:val="00852939"/>
    <w:rsid w:val="00852AC1"/>
    <w:rsid w:val="00852AFB"/>
    <w:rsid w:val="00852F54"/>
    <w:rsid w:val="00853196"/>
    <w:rsid w:val="00853199"/>
    <w:rsid w:val="008533B9"/>
    <w:rsid w:val="00853BDB"/>
    <w:rsid w:val="00853CAE"/>
    <w:rsid w:val="00853E55"/>
    <w:rsid w:val="008540C1"/>
    <w:rsid w:val="0085443E"/>
    <w:rsid w:val="008546C6"/>
    <w:rsid w:val="0085480A"/>
    <w:rsid w:val="00855203"/>
    <w:rsid w:val="008554E6"/>
    <w:rsid w:val="008556BC"/>
    <w:rsid w:val="00855715"/>
    <w:rsid w:val="0085598A"/>
    <w:rsid w:val="00855CB2"/>
    <w:rsid w:val="00855F9C"/>
    <w:rsid w:val="008562D8"/>
    <w:rsid w:val="0085652E"/>
    <w:rsid w:val="008565C8"/>
    <w:rsid w:val="00856BF2"/>
    <w:rsid w:val="0085731C"/>
    <w:rsid w:val="00857470"/>
    <w:rsid w:val="00857A4E"/>
    <w:rsid w:val="00857E70"/>
    <w:rsid w:val="00860241"/>
    <w:rsid w:val="008602F6"/>
    <w:rsid w:val="00860359"/>
    <w:rsid w:val="00860740"/>
    <w:rsid w:val="008607A2"/>
    <w:rsid w:val="0086097D"/>
    <w:rsid w:val="00860A49"/>
    <w:rsid w:val="00860F71"/>
    <w:rsid w:val="0086122B"/>
    <w:rsid w:val="00861772"/>
    <w:rsid w:val="00861E9E"/>
    <w:rsid w:val="00862188"/>
    <w:rsid w:val="00862351"/>
    <w:rsid w:val="008627E2"/>
    <w:rsid w:val="0086281D"/>
    <w:rsid w:val="00862A22"/>
    <w:rsid w:val="00862F6B"/>
    <w:rsid w:val="0086344A"/>
    <w:rsid w:val="008634FB"/>
    <w:rsid w:val="0086361E"/>
    <w:rsid w:val="0086375D"/>
    <w:rsid w:val="00863784"/>
    <w:rsid w:val="00863B0F"/>
    <w:rsid w:val="00864A19"/>
    <w:rsid w:val="00864FD6"/>
    <w:rsid w:val="0086580F"/>
    <w:rsid w:val="00865AF7"/>
    <w:rsid w:val="00865EE0"/>
    <w:rsid w:val="0086613C"/>
    <w:rsid w:val="0086613E"/>
    <w:rsid w:val="0086668E"/>
    <w:rsid w:val="008666E4"/>
    <w:rsid w:val="0086682E"/>
    <w:rsid w:val="00866B75"/>
    <w:rsid w:val="00866E01"/>
    <w:rsid w:val="00866F98"/>
    <w:rsid w:val="008673FF"/>
    <w:rsid w:val="00867596"/>
    <w:rsid w:val="00867613"/>
    <w:rsid w:val="008676CE"/>
    <w:rsid w:val="0086794B"/>
    <w:rsid w:val="00867BC3"/>
    <w:rsid w:val="00867C2F"/>
    <w:rsid w:val="00867DCB"/>
    <w:rsid w:val="00867E35"/>
    <w:rsid w:val="00870069"/>
    <w:rsid w:val="008702BB"/>
    <w:rsid w:val="00870557"/>
    <w:rsid w:val="00870722"/>
    <w:rsid w:val="008707D6"/>
    <w:rsid w:val="00870938"/>
    <w:rsid w:val="00870959"/>
    <w:rsid w:val="00870997"/>
    <w:rsid w:val="00870C18"/>
    <w:rsid w:val="00870C9E"/>
    <w:rsid w:val="00870EC3"/>
    <w:rsid w:val="008710C1"/>
    <w:rsid w:val="008710C2"/>
    <w:rsid w:val="008713EE"/>
    <w:rsid w:val="00871AA7"/>
    <w:rsid w:val="00871CF4"/>
    <w:rsid w:val="00871ECB"/>
    <w:rsid w:val="0087247E"/>
    <w:rsid w:val="00872862"/>
    <w:rsid w:val="00872870"/>
    <w:rsid w:val="00872873"/>
    <w:rsid w:val="00872DF5"/>
    <w:rsid w:val="00873066"/>
    <w:rsid w:val="008733B1"/>
    <w:rsid w:val="00873527"/>
    <w:rsid w:val="008737C6"/>
    <w:rsid w:val="00873CFF"/>
    <w:rsid w:val="008742C2"/>
    <w:rsid w:val="008743EC"/>
    <w:rsid w:val="008744DE"/>
    <w:rsid w:val="0087467A"/>
    <w:rsid w:val="008746FF"/>
    <w:rsid w:val="00874790"/>
    <w:rsid w:val="008747A7"/>
    <w:rsid w:val="00874A59"/>
    <w:rsid w:val="00874EA0"/>
    <w:rsid w:val="0087517A"/>
    <w:rsid w:val="00875654"/>
    <w:rsid w:val="00875ABA"/>
    <w:rsid w:val="008761F3"/>
    <w:rsid w:val="008761F9"/>
    <w:rsid w:val="008763C4"/>
    <w:rsid w:val="00876441"/>
    <w:rsid w:val="00876587"/>
    <w:rsid w:val="00876601"/>
    <w:rsid w:val="0087681D"/>
    <w:rsid w:val="00876A8C"/>
    <w:rsid w:val="00876B56"/>
    <w:rsid w:val="00876BD5"/>
    <w:rsid w:val="00876DD7"/>
    <w:rsid w:val="00876E6C"/>
    <w:rsid w:val="00876F67"/>
    <w:rsid w:val="00877025"/>
    <w:rsid w:val="00877350"/>
    <w:rsid w:val="0087758D"/>
    <w:rsid w:val="00877A67"/>
    <w:rsid w:val="00880131"/>
    <w:rsid w:val="008804B4"/>
    <w:rsid w:val="008804E5"/>
    <w:rsid w:val="00880592"/>
    <w:rsid w:val="0088062B"/>
    <w:rsid w:val="00880865"/>
    <w:rsid w:val="008809B8"/>
    <w:rsid w:val="008809F8"/>
    <w:rsid w:val="00880CC2"/>
    <w:rsid w:val="00880CC8"/>
    <w:rsid w:val="00880E30"/>
    <w:rsid w:val="00880E85"/>
    <w:rsid w:val="008817F5"/>
    <w:rsid w:val="00881811"/>
    <w:rsid w:val="00881830"/>
    <w:rsid w:val="0088189D"/>
    <w:rsid w:val="0088191D"/>
    <w:rsid w:val="00881BDA"/>
    <w:rsid w:val="00881EB8"/>
    <w:rsid w:val="00881F94"/>
    <w:rsid w:val="00882415"/>
    <w:rsid w:val="008825BA"/>
    <w:rsid w:val="00882636"/>
    <w:rsid w:val="00882740"/>
    <w:rsid w:val="008828A0"/>
    <w:rsid w:val="00882A88"/>
    <w:rsid w:val="00882B85"/>
    <w:rsid w:val="00882F93"/>
    <w:rsid w:val="008832FD"/>
    <w:rsid w:val="0088369E"/>
    <w:rsid w:val="008839CC"/>
    <w:rsid w:val="00884417"/>
    <w:rsid w:val="008844ED"/>
    <w:rsid w:val="0088450E"/>
    <w:rsid w:val="00884524"/>
    <w:rsid w:val="0088491E"/>
    <w:rsid w:val="00884A29"/>
    <w:rsid w:val="00884A79"/>
    <w:rsid w:val="00884AF8"/>
    <w:rsid w:val="00884CEC"/>
    <w:rsid w:val="0088544A"/>
    <w:rsid w:val="008854D6"/>
    <w:rsid w:val="008855E3"/>
    <w:rsid w:val="00885F71"/>
    <w:rsid w:val="0088617A"/>
    <w:rsid w:val="00886433"/>
    <w:rsid w:val="00886575"/>
    <w:rsid w:val="008865AC"/>
    <w:rsid w:val="008868B2"/>
    <w:rsid w:val="008869AC"/>
    <w:rsid w:val="00886B6E"/>
    <w:rsid w:val="00886BA6"/>
    <w:rsid w:val="00886CF3"/>
    <w:rsid w:val="00887068"/>
    <w:rsid w:val="0088732A"/>
    <w:rsid w:val="008876C7"/>
    <w:rsid w:val="00887898"/>
    <w:rsid w:val="00887A97"/>
    <w:rsid w:val="00887B4E"/>
    <w:rsid w:val="00887CC4"/>
    <w:rsid w:val="008901DE"/>
    <w:rsid w:val="00890240"/>
    <w:rsid w:val="008903F1"/>
    <w:rsid w:val="008905AC"/>
    <w:rsid w:val="00890923"/>
    <w:rsid w:val="00890A8C"/>
    <w:rsid w:val="00890B18"/>
    <w:rsid w:val="00890BEE"/>
    <w:rsid w:val="00890CC5"/>
    <w:rsid w:val="00890EC9"/>
    <w:rsid w:val="00890ED5"/>
    <w:rsid w:val="00891180"/>
    <w:rsid w:val="008913B9"/>
    <w:rsid w:val="0089151E"/>
    <w:rsid w:val="0089160C"/>
    <w:rsid w:val="0089168B"/>
    <w:rsid w:val="00891740"/>
    <w:rsid w:val="00891AC3"/>
    <w:rsid w:val="00891C70"/>
    <w:rsid w:val="008923D5"/>
    <w:rsid w:val="00892782"/>
    <w:rsid w:val="00892B5F"/>
    <w:rsid w:val="00892D55"/>
    <w:rsid w:val="00892E12"/>
    <w:rsid w:val="00893A5E"/>
    <w:rsid w:val="00893C99"/>
    <w:rsid w:val="00893CDA"/>
    <w:rsid w:val="00893DB0"/>
    <w:rsid w:val="00894245"/>
    <w:rsid w:val="008947AA"/>
    <w:rsid w:val="00894884"/>
    <w:rsid w:val="00894B76"/>
    <w:rsid w:val="00894B7B"/>
    <w:rsid w:val="00895537"/>
    <w:rsid w:val="0089566A"/>
    <w:rsid w:val="00895814"/>
    <w:rsid w:val="008959B3"/>
    <w:rsid w:val="00895B07"/>
    <w:rsid w:val="00895B9D"/>
    <w:rsid w:val="00895C00"/>
    <w:rsid w:val="00895D63"/>
    <w:rsid w:val="008961E6"/>
    <w:rsid w:val="00896306"/>
    <w:rsid w:val="008968C2"/>
    <w:rsid w:val="00896ACE"/>
    <w:rsid w:val="0089774B"/>
    <w:rsid w:val="008978A1"/>
    <w:rsid w:val="008978CC"/>
    <w:rsid w:val="00897E0D"/>
    <w:rsid w:val="008A06C2"/>
    <w:rsid w:val="008A06F8"/>
    <w:rsid w:val="008A076E"/>
    <w:rsid w:val="008A08D9"/>
    <w:rsid w:val="008A09DA"/>
    <w:rsid w:val="008A119F"/>
    <w:rsid w:val="008A11B0"/>
    <w:rsid w:val="008A1262"/>
    <w:rsid w:val="008A1424"/>
    <w:rsid w:val="008A17E9"/>
    <w:rsid w:val="008A2040"/>
    <w:rsid w:val="008A2294"/>
    <w:rsid w:val="008A2413"/>
    <w:rsid w:val="008A2447"/>
    <w:rsid w:val="008A2F13"/>
    <w:rsid w:val="008A2F55"/>
    <w:rsid w:val="008A301B"/>
    <w:rsid w:val="008A3A5D"/>
    <w:rsid w:val="008A3AED"/>
    <w:rsid w:val="008A3E08"/>
    <w:rsid w:val="008A3F8F"/>
    <w:rsid w:val="008A40E5"/>
    <w:rsid w:val="008A446C"/>
    <w:rsid w:val="008A450F"/>
    <w:rsid w:val="008A460D"/>
    <w:rsid w:val="008A462F"/>
    <w:rsid w:val="008A4735"/>
    <w:rsid w:val="008A483D"/>
    <w:rsid w:val="008A4886"/>
    <w:rsid w:val="008A4D00"/>
    <w:rsid w:val="008A4E16"/>
    <w:rsid w:val="008A5074"/>
    <w:rsid w:val="008A50F5"/>
    <w:rsid w:val="008A53B4"/>
    <w:rsid w:val="008A547A"/>
    <w:rsid w:val="008A58DC"/>
    <w:rsid w:val="008A5956"/>
    <w:rsid w:val="008A5BF2"/>
    <w:rsid w:val="008A5C74"/>
    <w:rsid w:val="008A66D8"/>
    <w:rsid w:val="008A6FBE"/>
    <w:rsid w:val="008A7096"/>
    <w:rsid w:val="008A7CE8"/>
    <w:rsid w:val="008A7DE1"/>
    <w:rsid w:val="008B0003"/>
    <w:rsid w:val="008B050A"/>
    <w:rsid w:val="008B0583"/>
    <w:rsid w:val="008B09AF"/>
    <w:rsid w:val="008B09F8"/>
    <w:rsid w:val="008B0AFE"/>
    <w:rsid w:val="008B0D9B"/>
    <w:rsid w:val="008B0DF4"/>
    <w:rsid w:val="008B197D"/>
    <w:rsid w:val="008B1D06"/>
    <w:rsid w:val="008B271C"/>
    <w:rsid w:val="008B2E25"/>
    <w:rsid w:val="008B2E30"/>
    <w:rsid w:val="008B3148"/>
    <w:rsid w:val="008B31AA"/>
    <w:rsid w:val="008B3811"/>
    <w:rsid w:val="008B3A9B"/>
    <w:rsid w:val="008B3BD0"/>
    <w:rsid w:val="008B3CE6"/>
    <w:rsid w:val="008B3E4F"/>
    <w:rsid w:val="008B419A"/>
    <w:rsid w:val="008B4284"/>
    <w:rsid w:val="008B42AA"/>
    <w:rsid w:val="008B4850"/>
    <w:rsid w:val="008B4BA2"/>
    <w:rsid w:val="008B4C0B"/>
    <w:rsid w:val="008B4FFA"/>
    <w:rsid w:val="008B503F"/>
    <w:rsid w:val="008B534B"/>
    <w:rsid w:val="008B53B5"/>
    <w:rsid w:val="008B561F"/>
    <w:rsid w:val="008B5AC2"/>
    <w:rsid w:val="008B5D6E"/>
    <w:rsid w:val="008B5DDE"/>
    <w:rsid w:val="008B6036"/>
    <w:rsid w:val="008B60AA"/>
    <w:rsid w:val="008B6212"/>
    <w:rsid w:val="008B63D9"/>
    <w:rsid w:val="008B65A1"/>
    <w:rsid w:val="008B67AB"/>
    <w:rsid w:val="008B6A0E"/>
    <w:rsid w:val="008B6A6E"/>
    <w:rsid w:val="008B7262"/>
    <w:rsid w:val="008B799B"/>
    <w:rsid w:val="008C000F"/>
    <w:rsid w:val="008C0129"/>
    <w:rsid w:val="008C0138"/>
    <w:rsid w:val="008C0343"/>
    <w:rsid w:val="008C0364"/>
    <w:rsid w:val="008C0445"/>
    <w:rsid w:val="008C04A7"/>
    <w:rsid w:val="008C0751"/>
    <w:rsid w:val="008C0783"/>
    <w:rsid w:val="008C0869"/>
    <w:rsid w:val="008C0C25"/>
    <w:rsid w:val="008C105E"/>
    <w:rsid w:val="008C1149"/>
    <w:rsid w:val="008C1169"/>
    <w:rsid w:val="008C144B"/>
    <w:rsid w:val="008C159C"/>
    <w:rsid w:val="008C185C"/>
    <w:rsid w:val="008C191E"/>
    <w:rsid w:val="008C1A23"/>
    <w:rsid w:val="008C1BC1"/>
    <w:rsid w:val="008C1CDA"/>
    <w:rsid w:val="008C21BE"/>
    <w:rsid w:val="008C23A5"/>
    <w:rsid w:val="008C27CE"/>
    <w:rsid w:val="008C27D9"/>
    <w:rsid w:val="008C2857"/>
    <w:rsid w:val="008C2A99"/>
    <w:rsid w:val="008C2D9C"/>
    <w:rsid w:val="008C2EBA"/>
    <w:rsid w:val="008C2FB5"/>
    <w:rsid w:val="008C30AD"/>
    <w:rsid w:val="008C37D7"/>
    <w:rsid w:val="008C38A9"/>
    <w:rsid w:val="008C3B6A"/>
    <w:rsid w:val="008C4061"/>
    <w:rsid w:val="008C406D"/>
    <w:rsid w:val="008C4231"/>
    <w:rsid w:val="008C4248"/>
    <w:rsid w:val="008C42C1"/>
    <w:rsid w:val="008C42DC"/>
    <w:rsid w:val="008C486C"/>
    <w:rsid w:val="008C48B0"/>
    <w:rsid w:val="008C4F17"/>
    <w:rsid w:val="008C56E7"/>
    <w:rsid w:val="008C5CE3"/>
    <w:rsid w:val="008C5E55"/>
    <w:rsid w:val="008C5EBC"/>
    <w:rsid w:val="008C5FBB"/>
    <w:rsid w:val="008C601E"/>
    <w:rsid w:val="008C6616"/>
    <w:rsid w:val="008C66B4"/>
    <w:rsid w:val="008C72B1"/>
    <w:rsid w:val="008C736A"/>
    <w:rsid w:val="008C7440"/>
    <w:rsid w:val="008C790A"/>
    <w:rsid w:val="008C7FF7"/>
    <w:rsid w:val="008D004E"/>
    <w:rsid w:val="008D014C"/>
    <w:rsid w:val="008D03DB"/>
    <w:rsid w:val="008D05EB"/>
    <w:rsid w:val="008D06FB"/>
    <w:rsid w:val="008D09A3"/>
    <w:rsid w:val="008D0CBD"/>
    <w:rsid w:val="008D0DBC"/>
    <w:rsid w:val="008D0F4A"/>
    <w:rsid w:val="008D0F60"/>
    <w:rsid w:val="008D105F"/>
    <w:rsid w:val="008D14CC"/>
    <w:rsid w:val="008D1C4E"/>
    <w:rsid w:val="008D224D"/>
    <w:rsid w:val="008D226E"/>
    <w:rsid w:val="008D2279"/>
    <w:rsid w:val="008D2331"/>
    <w:rsid w:val="008D251C"/>
    <w:rsid w:val="008D290B"/>
    <w:rsid w:val="008D2B65"/>
    <w:rsid w:val="008D2B7C"/>
    <w:rsid w:val="008D2C69"/>
    <w:rsid w:val="008D2CE4"/>
    <w:rsid w:val="008D2FDB"/>
    <w:rsid w:val="008D2FF7"/>
    <w:rsid w:val="008D3158"/>
    <w:rsid w:val="008D39CE"/>
    <w:rsid w:val="008D3A8C"/>
    <w:rsid w:val="008D3FB2"/>
    <w:rsid w:val="008D40EB"/>
    <w:rsid w:val="008D4177"/>
    <w:rsid w:val="008D423E"/>
    <w:rsid w:val="008D4498"/>
    <w:rsid w:val="008D46B6"/>
    <w:rsid w:val="008D47AC"/>
    <w:rsid w:val="008D47F8"/>
    <w:rsid w:val="008D4844"/>
    <w:rsid w:val="008D48CE"/>
    <w:rsid w:val="008D4A60"/>
    <w:rsid w:val="008D4F43"/>
    <w:rsid w:val="008D4F9F"/>
    <w:rsid w:val="008D50B6"/>
    <w:rsid w:val="008D54DF"/>
    <w:rsid w:val="008D5516"/>
    <w:rsid w:val="008D620F"/>
    <w:rsid w:val="008D6244"/>
    <w:rsid w:val="008D631F"/>
    <w:rsid w:val="008D64FD"/>
    <w:rsid w:val="008D6663"/>
    <w:rsid w:val="008D7264"/>
    <w:rsid w:val="008D73E8"/>
    <w:rsid w:val="008D7607"/>
    <w:rsid w:val="008D772E"/>
    <w:rsid w:val="008D79F8"/>
    <w:rsid w:val="008D7CE8"/>
    <w:rsid w:val="008E0605"/>
    <w:rsid w:val="008E063C"/>
    <w:rsid w:val="008E076A"/>
    <w:rsid w:val="008E07C1"/>
    <w:rsid w:val="008E0995"/>
    <w:rsid w:val="008E0C64"/>
    <w:rsid w:val="008E0CFC"/>
    <w:rsid w:val="008E0FF3"/>
    <w:rsid w:val="008E147C"/>
    <w:rsid w:val="008E1AFB"/>
    <w:rsid w:val="008E1C48"/>
    <w:rsid w:val="008E1DC5"/>
    <w:rsid w:val="008E23FD"/>
    <w:rsid w:val="008E2728"/>
    <w:rsid w:val="008E2DA6"/>
    <w:rsid w:val="008E2FE9"/>
    <w:rsid w:val="008E3003"/>
    <w:rsid w:val="008E38B8"/>
    <w:rsid w:val="008E3BA3"/>
    <w:rsid w:val="008E3CB9"/>
    <w:rsid w:val="008E3CBF"/>
    <w:rsid w:val="008E3CE8"/>
    <w:rsid w:val="008E40BC"/>
    <w:rsid w:val="008E418E"/>
    <w:rsid w:val="008E45FA"/>
    <w:rsid w:val="008E4C16"/>
    <w:rsid w:val="008E4DB8"/>
    <w:rsid w:val="008E50D1"/>
    <w:rsid w:val="008E568A"/>
    <w:rsid w:val="008E585A"/>
    <w:rsid w:val="008E58E5"/>
    <w:rsid w:val="008E5B1B"/>
    <w:rsid w:val="008E5B8E"/>
    <w:rsid w:val="008E5F07"/>
    <w:rsid w:val="008E63B6"/>
    <w:rsid w:val="008E66C5"/>
    <w:rsid w:val="008E6990"/>
    <w:rsid w:val="008E6A4E"/>
    <w:rsid w:val="008E6A82"/>
    <w:rsid w:val="008E741E"/>
    <w:rsid w:val="008E74D5"/>
    <w:rsid w:val="008E7589"/>
    <w:rsid w:val="008E7AA4"/>
    <w:rsid w:val="008E7DA1"/>
    <w:rsid w:val="008F00BD"/>
    <w:rsid w:val="008F01CD"/>
    <w:rsid w:val="008F0288"/>
    <w:rsid w:val="008F04BC"/>
    <w:rsid w:val="008F05D5"/>
    <w:rsid w:val="008F0E11"/>
    <w:rsid w:val="008F0E97"/>
    <w:rsid w:val="008F0F56"/>
    <w:rsid w:val="008F0F88"/>
    <w:rsid w:val="008F1178"/>
    <w:rsid w:val="008F1188"/>
    <w:rsid w:val="008F1459"/>
    <w:rsid w:val="008F1C75"/>
    <w:rsid w:val="008F227C"/>
    <w:rsid w:val="008F2973"/>
    <w:rsid w:val="008F2D23"/>
    <w:rsid w:val="008F2DBA"/>
    <w:rsid w:val="008F31A7"/>
    <w:rsid w:val="008F33FB"/>
    <w:rsid w:val="008F3453"/>
    <w:rsid w:val="008F34D9"/>
    <w:rsid w:val="008F3839"/>
    <w:rsid w:val="008F3883"/>
    <w:rsid w:val="008F4226"/>
    <w:rsid w:val="008F431B"/>
    <w:rsid w:val="008F43E9"/>
    <w:rsid w:val="008F4D7C"/>
    <w:rsid w:val="008F4E62"/>
    <w:rsid w:val="008F52CD"/>
    <w:rsid w:val="008F570E"/>
    <w:rsid w:val="008F575B"/>
    <w:rsid w:val="008F5965"/>
    <w:rsid w:val="008F5975"/>
    <w:rsid w:val="008F67D9"/>
    <w:rsid w:val="008F6B11"/>
    <w:rsid w:val="008F6F0D"/>
    <w:rsid w:val="008F6FDC"/>
    <w:rsid w:val="008F708D"/>
    <w:rsid w:val="008F76D0"/>
    <w:rsid w:val="008F7779"/>
    <w:rsid w:val="008F7987"/>
    <w:rsid w:val="008F79AE"/>
    <w:rsid w:val="008F7B19"/>
    <w:rsid w:val="00900072"/>
    <w:rsid w:val="0090015F"/>
    <w:rsid w:val="0090035D"/>
    <w:rsid w:val="0090038F"/>
    <w:rsid w:val="0090057C"/>
    <w:rsid w:val="009006EB"/>
    <w:rsid w:val="00900730"/>
    <w:rsid w:val="00900838"/>
    <w:rsid w:val="00900909"/>
    <w:rsid w:val="00900A81"/>
    <w:rsid w:val="00900AB2"/>
    <w:rsid w:val="00901028"/>
    <w:rsid w:val="0090142E"/>
    <w:rsid w:val="00901492"/>
    <w:rsid w:val="009014D6"/>
    <w:rsid w:val="00901CBA"/>
    <w:rsid w:val="00901DFF"/>
    <w:rsid w:val="00901FB4"/>
    <w:rsid w:val="009022EF"/>
    <w:rsid w:val="00902690"/>
    <w:rsid w:val="009026EA"/>
    <w:rsid w:val="009029C7"/>
    <w:rsid w:val="009029CE"/>
    <w:rsid w:val="009029E9"/>
    <w:rsid w:val="00902A49"/>
    <w:rsid w:val="00902F74"/>
    <w:rsid w:val="00902FE7"/>
    <w:rsid w:val="00902FF6"/>
    <w:rsid w:val="0090315D"/>
    <w:rsid w:val="009038E3"/>
    <w:rsid w:val="00903C3F"/>
    <w:rsid w:val="00904159"/>
    <w:rsid w:val="009042B7"/>
    <w:rsid w:val="009042FC"/>
    <w:rsid w:val="00904447"/>
    <w:rsid w:val="009045E0"/>
    <w:rsid w:val="00904C4A"/>
    <w:rsid w:val="00904C70"/>
    <w:rsid w:val="00905002"/>
    <w:rsid w:val="00905511"/>
    <w:rsid w:val="009057B4"/>
    <w:rsid w:val="00905A8A"/>
    <w:rsid w:val="00905B6C"/>
    <w:rsid w:val="009060CF"/>
    <w:rsid w:val="00906690"/>
    <w:rsid w:val="0090674A"/>
    <w:rsid w:val="00906ABD"/>
    <w:rsid w:val="009070C6"/>
    <w:rsid w:val="00907905"/>
    <w:rsid w:val="00907F24"/>
    <w:rsid w:val="00907F56"/>
    <w:rsid w:val="00907F61"/>
    <w:rsid w:val="00910585"/>
    <w:rsid w:val="00910924"/>
    <w:rsid w:val="009109EF"/>
    <w:rsid w:val="00910C3B"/>
    <w:rsid w:val="00910C94"/>
    <w:rsid w:val="00911384"/>
    <w:rsid w:val="009113FC"/>
    <w:rsid w:val="009114B6"/>
    <w:rsid w:val="00911613"/>
    <w:rsid w:val="00911750"/>
    <w:rsid w:val="0091192F"/>
    <w:rsid w:val="00911B18"/>
    <w:rsid w:val="00911BF2"/>
    <w:rsid w:val="00911CF6"/>
    <w:rsid w:val="00912001"/>
    <w:rsid w:val="00912777"/>
    <w:rsid w:val="00912B82"/>
    <w:rsid w:val="009132EA"/>
    <w:rsid w:val="00913406"/>
    <w:rsid w:val="00913553"/>
    <w:rsid w:val="009137F9"/>
    <w:rsid w:val="009138FD"/>
    <w:rsid w:val="00913A06"/>
    <w:rsid w:val="00913C55"/>
    <w:rsid w:val="0091431E"/>
    <w:rsid w:val="0091445C"/>
    <w:rsid w:val="0091445F"/>
    <w:rsid w:val="0091449D"/>
    <w:rsid w:val="00914879"/>
    <w:rsid w:val="00914A6D"/>
    <w:rsid w:val="00914AFB"/>
    <w:rsid w:val="00914E53"/>
    <w:rsid w:val="009150DE"/>
    <w:rsid w:val="00915268"/>
    <w:rsid w:val="009154F7"/>
    <w:rsid w:val="009158F0"/>
    <w:rsid w:val="00915AFD"/>
    <w:rsid w:val="00915B32"/>
    <w:rsid w:val="00915B9A"/>
    <w:rsid w:val="00915BA1"/>
    <w:rsid w:val="00916292"/>
    <w:rsid w:val="009163A5"/>
    <w:rsid w:val="0091643C"/>
    <w:rsid w:val="0091665F"/>
    <w:rsid w:val="00916937"/>
    <w:rsid w:val="009169E1"/>
    <w:rsid w:val="00916CA8"/>
    <w:rsid w:val="00916CC9"/>
    <w:rsid w:val="009175B8"/>
    <w:rsid w:val="00917A8C"/>
    <w:rsid w:val="00917DB3"/>
    <w:rsid w:val="00917F5A"/>
    <w:rsid w:val="0092009F"/>
    <w:rsid w:val="00920438"/>
    <w:rsid w:val="0092066A"/>
    <w:rsid w:val="00920B2C"/>
    <w:rsid w:val="00920D2D"/>
    <w:rsid w:val="00920EC2"/>
    <w:rsid w:val="00920ED2"/>
    <w:rsid w:val="00920F07"/>
    <w:rsid w:val="00920FAC"/>
    <w:rsid w:val="0092109C"/>
    <w:rsid w:val="0092163A"/>
    <w:rsid w:val="00921702"/>
    <w:rsid w:val="0092185C"/>
    <w:rsid w:val="00921AC3"/>
    <w:rsid w:val="00921B5C"/>
    <w:rsid w:val="00921D63"/>
    <w:rsid w:val="00921E23"/>
    <w:rsid w:val="009221C2"/>
    <w:rsid w:val="009225F7"/>
    <w:rsid w:val="00922E51"/>
    <w:rsid w:val="00922F96"/>
    <w:rsid w:val="0092313D"/>
    <w:rsid w:val="00923182"/>
    <w:rsid w:val="0092331F"/>
    <w:rsid w:val="00923328"/>
    <w:rsid w:val="00923629"/>
    <w:rsid w:val="0092370F"/>
    <w:rsid w:val="00923B38"/>
    <w:rsid w:val="00923FEF"/>
    <w:rsid w:val="00924085"/>
    <w:rsid w:val="0092484A"/>
    <w:rsid w:val="00924913"/>
    <w:rsid w:val="009249BB"/>
    <w:rsid w:val="00924A17"/>
    <w:rsid w:val="00924C7E"/>
    <w:rsid w:val="00924CB8"/>
    <w:rsid w:val="009250B1"/>
    <w:rsid w:val="009251BF"/>
    <w:rsid w:val="00925252"/>
    <w:rsid w:val="0092529F"/>
    <w:rsid w:val="0092537E"/>
    <w:rsid w:val="00925755"/>
    <w:rsid w:val="00925A0A"/>
    <w:rsid w:val="00925FDB"/>
    <w:rsid w:val="009261F9"/>
    <w:rsid w:val="00926243"/>
    <w:rsid w:val="009266FF"/>
    <w:rsid w:val="00926ECC"/>
    <w:rsid w:val="00927168"/>
    <w:rsid w:val="00927634"/>
    <w:rsid w:val="00927E80"/>
    <w:rsid w:val="0093013A"/>
    <w:rsid w:val="0093037F"/>
    <w:rsid w:val="009306C8"/>
    <w:rsid w:val="009309C6"/>
    <w:rsid w:val="00930EFC"/>
    <w:rsid w:val="0093118F"/>
    <w:rsid w:val="00931C66"/>
    <w:rsid w:val="00931CBA"/>
    <w:rsid w:val="0093216C"/>
    <w:rsid w:val="009326A5"/>
    <w:rsid w:val="00932AE4"/>
    <w:rsid w:val="00932DEE"/>
    <w:rsid w:val="00932F0F"/>
    <w:rsid w:val="009333B4"/>
    <w:rsid w:val="009333CA"/>
    <w:rsid w:val="0093342B"/>
    <w:rsid w:val="009336E8"/>
    <w:rsid w:val="009338A0"/>
    <w:rsid w:val="009338A6"/>
    <w:rsid w:val="00933B7C"/>
    <w:rsid w:val="00934396"/>
    <w:rsid w:val="00934A49"/>
    <w:rsid w:val="00934F57"/>
    <w:rsid w:val="00934FB5"/>
    <w:rsid w:val="0093541D"/>
    <w:rsid w:val="0093547D"/>
    <w:rsid w:val="009354A5"/>
    <w:rsid w:val="00935967"/>
    <w:rsid w:val="0093628A"/>
    <w:rsid w:val="00936314"/>
    <w:rsid w:val="0093643B"/>
    <w:rsid w:val="009364AD"/>
    <w:rsid w:val="009364D3"/>
    <w:rsid w:val="00936580"/>
    <w:rsid w:val="00936624"/>
    <w:rsid w:val="00936A52"/>
    <w:rsid w:val="00936A58"/>
    <w:rsid w:val="00936BDB"/>
    <w:rsid w:val="00936C01"/>
    <w:rsid w:val="00936DDE"/>
    <w:rsid w:val="00936F1B"/>
    <w:rsid w:val="0093704A"/>
    <w:rsid w:val="00937063"/>
    <w:rsid w:val="00937148"/>
    <w:rsid w:val="00937204"/>
    <w:rsid w:val="00937400"/>
    <w:rsid w:val="00937714"/>
    <w:rsid w:val="00937937"/>
    <w:rsid w:val="00937B48"/>
    <w:rsid w:val="00937D88"/>
    <w:rsid w:val="00937EEF"/>
    <w:rsid w:val="00940018"/>
    <w:rsid w:val="00940227"/>
    <w:rsid w:val="00940330"/>
    <w:rsid w:val="00940C0C"/>
    <w:rsid w:val="00940E88"/>
    <w:rsid w:val="00940F66"/>
    <w:rsid w:val="00940F79"/>
    <w:rsid w:val="00941402"/>
    <w:rsid w:val="00941C46"/>
    <w:rsid w:val="00941E53"/>
    <w:rsid w:val="009422EE"/>
    <w:rsid w:val="009423D3"/>
    <w:rsid w:val="00942943"/>
    <w:rsid w:val="00942DC8"/>
    <w:rsid w:val="00943036"/>
    <w:rsid w:val="0094353E"/>
    <w:rsid w:val="0094354B"/>
    <w:rsid w:val="0094358D"/>
    <w:rsid w:val="00943592"/>
    <w:rsid w:val="00943721"/>
    <w:rsid w:val="009437A6"/>
    <w:rsid w:val="00943B78"/>
    <w:rsid w:val="00943BF1"/>
    <w:rsid w:val="00943CE7"/>
    <w:rsid w:val="00943D98"/>
    <w:rsid w:val="00944063"/>
    <w:rsid w:val="0094413A"/>
    <w:rsid w:val="00944468"/>
    <w:rsid w:val="009447FE"/>
    <w:rsid w:val="00944E79"/>
    <w:rsid w:val="00944FCF"/>
    <w:rsid w:val="00945431"/>
    <w:rsid w:val="0094548F"/>
    <w:rsid w:val="00945575"/>
    <w:rsid w:val="009455ED"/>
    <w:rsid w:val="009455F0"/>
    <w:rsid w:val="00945949"/>
    <w:rsid w:val="00945E7A"/>
    <w:rsid w:val="00946440"/>
    <w:rsid w:val="00946553"/>
    <w:rsid w:val="00946707"/>
    <w:rsid w:val="00946BDE"/>
    <w:rsid w:val="00946CD5"/>
    <w:rsid w:val="00946D60"/>
    <w:rsid w:val="009474A4"/>
    <w:rsid w:val="009474E1"/>
    <w:rsid w:val="00947BF8"/>
    <w:rsid w:val="00947C8B"/>
    <w:rsid w:val="00947E54"/>
    <w:rsid w:val="0095008F"/>
    <w:rsid w:val="00950093"/>
    <w:rsid w:val="009501F9"/>
    <w:rsid w:val="00950239"/>
    <w:rsid w:val="0095031A"/>
    <w:rsid w:val="00950370"/>
    <w:rsid w:val="009503F0"/>
    <w:rsid w:val="00950459"/>
    <w:rsid w:val="00950559"/>
    <w:rsid w:val="0095098E"/>
    <w:rsid w:val="00950A07"/>
    <w:rsid w:val="00950CD0"/>
    <w:rsid w:val="00950E54"/>
    <w:rsid w:val="0095150C"/>
    <w:rsid w:val="00951807"/>
    <w:rsid w:val="009519EB"/>
    <w:rsid w:val="00951BF9"/>
    <w:rsid w:val="00951C71"/>
    <w:rsid w:val="00951E7C"/>
    <w:rsid w:val="00951FE8"/>
    <w:rsid w:val="00952979"/>
    <w:rsid w:val="00952994"/>
    <w:rsid w:val="00952B57"/>
    <w:rsid w:val="00952DDB"/>
    <w:rsid w:val="00952F98"/>
    <w:rsid w:val="00953158"/>
    <w:rsid w:val="00953685"/>
    <w:rsid w:val="009537C0"/>
    <w:rsid w:val="009538CE"/>
    <w:rsid w:val="009539B8"/>
    <w:rsid w:val="00953C2F"/>
    <w:rsid w:val="00953C87"/>
    <w:rsid w:val="009541E9"/>
    <w:rsid w:val="009542B2"/>
    <w:rsid w:val="009545B8"/>
    <w:rsid w:val="009545DD"/>
    <w:rsid w:val="009546E9"/>
    <w:rsid w:val="009547F2"/>
    <w:rsid w:val="00954961"/>
    <w:rsid w:val="0095499D"/>
    <w:rsid w:val="00954EE4"/>
    <w:rsid w:val="00955510"/>
    <w:rsid w:val="009559B6"/>
    <w:rsid w:val="00955ABE"/>
    <w:rsid w:val="00955C07"/>
    <w:rsid w:val="00956119"/>
    <w:rsid w:val="0095635F"/>
    <w:rsid w:val="0095679F"/>
    <w:rsid w:val="0095699E"/>
    <w:rsid w:val="009569D4"/>
    <w:rsid w:val="00956B5D"/>
    <w:rsid w:val="00956BD6"/>
    <w:rsid w:val="00956C70"/>
    <w:rsid w:val="00956DAC"/>
    <w:rsid w:val="009570A3"/>
    <w:rsid w:val="009570C4"/>
    <w:rsid w:val="009571C1"/>
    <w:rsid w:val="00957235"/>
    <w:rsid w:val="009573F4"/>
    <w:rsid w:val="00957503"/>
    <w:rsid w:val="009576C4"/>
    <w:rsid w:val="00957718"/>
    <w:rsid w:val="00960C14"/>
    <w:rsid w:val="00960CA1"/>
    <w:rsid w:val="00960DA0"/>
    <w:rsid w:val="00961325"/>
    <w:rsid w:val="009619CA"/>
    <w:rsid w:val="00961E1A"/>
    <w:rsid w:val="00961FB3"/>
    <w:rsid w:val="00961FFE"/>
    <w:rsid w:val="009622C0"/>
    <w:rsid w:val="009625F9"/>
    <w:rsid w:val="0096262C"/>
    <w:rsid w:val="00962C5A"/>
    <w:rsid w:val="0096329D"/>
    <w:rsid w:val="009632C0"/>
    <w:rsid w:val="00963460"/>
    <w:rsid w:val="009635EC"/>
    <w:rsid w:val="00963766"/>
    <w:rsid w:val="00963A1C"/>
    <w:rsid w:val="00963A9C"/>
    <w:rsid w:val="00963E25"/>
    <w:rsid w:val="00963F9A"/>
    <w:rsid w:val="00964109"/>
    <w:rsid w:val="0096444C"/>
    <w:rsid w:val="00964601"/>
    <w:rsid w:val="009648FF"/>
    <w:rsid w:val="00964C80"/>
    <w:rsid w:val="00964E15"/>
    <w:rsid w:val="00964E32"/>
    <w:rsid w:val="00964FE9"/>
    <w:rsid w:val="0096512E"/>
    <w:rsid w:val="009657AF"/>
    <w:rsid w:val="00965B5C"/>
    <w:rsid w:val="00965C78"/>
    <w:rsid w:val="00965EE9"/>
    <w:rsid w:val="00966288"/>
    <w:rsid w:val="009663C5"/>
    <w:rsid w:val="00966521"/>
    <w:rsid w:val="0096653A"/>
    <w:rsid w:val="00966B0B"/>
    <w:rsid w:val="00966B50"/>
    <w:rsid w:val="00966F29"/>
    <w:rsid w:val="00967068"/>
    <w:rsid w:val="00967077"/>
    <w:rsid w:val="0096729D"/>
    <w:rsid w:val="00967A58"/>
    <w:rsid w:val="00967C8B"/>
    <w:rsid w:val="00967FAA"/>
    <w:rsid w:val="0096D2A1"/>
    <w:rsid w:val="00970088"/>
    <w:rsid w:val="009700CC"/>
    <w:rsid w:val="00970230"/>
    <w:rsid w:val="0097045F"/>
    <w:rsid w:val="009705A0"/>
    <w:rsid w:val="00970B92"/>
    <w:rsid w:val="00970E3A"/>
    <w:rsid w:val="00970E4D"/>
    <w:rsid w:val="009710E1"/>
    <w:rsid w:val="00971308"/>
    <w:rsid w:val="009713ED"/>
    <w:rsid w:val="0097151E"/>
    <w:rsid w:val="0097172D"/>
    <w:rsid w:val="00971743"/>
    <w:rsid w:val="0097191E"/>
    <w:rsid w:val="0097193A"/>
    <w:rsid w:val="00971984"/>
    <w:rsid w:val="00971AE0"/>
    <w:rsid w:val="00971AF3"/>
    <w:rsid w:val="00971E25"/>
    <w:rsid w:val="00971EE2"/>
    <w:rsid w:val="0097207E"/>
    <w:rsid w:val="0097236F"/>
    <w:rsid w:val="009726B6"/>
    <w:rsid w:val="00972731"/>
    <w:rsid w:val="0097298F"/>
    <w:rsid w:val="009729D3"/>
    <w:rsid w:val="00972A72"/>
    <w:rsid w:val="00972DCC"/>
    <w:rsid w:val="00972E2D"/>
    <w:rsid w:val="0097301D"/>
    <w:rsid w:val="00973041"/>
    <w:rsid w:val="009733B9"/>
    <w:rsid w:val="00973407"/>
    <w:rsid w:val="00974D3E"/>
    <w:rsid w:val="00974D4A"/>
    <w:rsid w:val="00974D61"/>
    <w:rsid w:val="00974EDA"/>
    <w:rsid w:val="00974F16"/>
    <w:rsid w:val="0097508F"/>
    <w:rsid w:val="009751AE"/>
    <w:rsid w:val="009756A9"/>
    <w:rsid w:val="0097582A"/>
    <w:rsid w:val="0097591C"/>
    <w:rsid w:val="0097595E"/>
    <w:rsid w:val="00975D8B"/>
    <w:rsid w:val="009760F4"/>
    <w:rsid w:val="0097618C"/>
    <w:rsid w:val="0097618E"/>
    <w:rsid w:val="00976458"/>
    <w:rsid w:val="0097654D"/>
    <w:rsid w:val="00976628"/>
    <w:rsid w:val="00976E0A"/>
    <w:rsid w:val="00977731"/>
    <w:rsid w:val="00977927"/>
    <w:rsid w:val="00977AF1"/>
    <w:rsid w:val="00977FBF"/>
    <w:rsid w:val="00980636"/>
    <w:rsid w:val="0098085F"/>
    <w:rsid w:val="00980907"/>
    <w:rsid w:val="0098098C"/>
    <w:rsid w:val="00980F37"/>
    <w:rsid w:val="00981033"/>
    <w:rsid w:val="009811F0"/>
    <w:rsid w:val="009813D5"/>
    <w:rsid w:val="009814E7"/>
    <w:rsid w:val="00981979"/>
    <w:rsid w:val="00981C7A"/>
    <w:rsid w:val="00981F88"/>
    <w:rsid w:val="00981F9B"/>
    <w:rsid w:val="00982057"/>
    <w:rsid w:val="00982315"/>
    <w:rsid w:val="0098248A"/>
    <w:rsid w:val="009824F7"/>
    <w:rsid w:val="0098277E"/>
    <w:rsid w:val="0098291B"/>
    <w:rsid w:val="00982932"/>
    <w:rsid w:val="00982A30"/>
    <w:rsid w:val="00982F36"/>
    <w:rsid w:val="00982FF2"/>
    <w:rsid w:val="009830F3"/>
    <w:rsid w:val="0098314E"/>
    <w:rsid w:val="0098322C"/>
    <w:rsid w:val="009835E8"/>
    <w:rsid w:val="00983741"/>
    <w:rsid w:val="009843F1"/>
    <w:rsid w:val="0098459F"/>
    <w:rsid w:val="00984835"/>
    <w:rsid w:val="00984932"/>
    <w:rsid w:val="00984A23"/>
    <w:rsid w:val="00984AED"/>
    <w:rsid w:val="00984D24"/>
    <w:rsid w:val="009851F2"/>
    <w:rsid w:val="0098520C"/>
    <w:rsid w:val="009854CC"/>
    <w:rsid w:val="009855E4"/>
    <w:rsid w:val="009856CF"/>
    <w:rsid w:val="00985B77"/>
    <w:rsid w:val="00985BF9"/>
    <w:rsid w:val="00985E4A"/>
    <w:rsid w:val="00986080"/>
    <w:rsid w:val="009860AB"/>
    <w:rsid w:val="00986176"/>
    <w:rsid w:val="009864CF"/>
    <w:rsid w:val="009866BD"/>
    <w:rsid w:val="009868A4"/>
    <w:rsid w:val="00986B78"/>
    <w:rsid w:val="00986D30"/>
    <w:rsid w:val="00986D45"/>
    <w:rsid w:val="00986FA5"/>
    <w:rsid w:val="00987150"/>
    <w:rsid w:val="00987255"/>
    <w:rsid w:val="0098732F"/>
    <w:rsid w:val="0098758B"/>
    <w:rsid w:val="009876DE"/>
    <w:rsid w:val="009878B3"/>
    <w:rsid w:val="00987C3F"/>
    <w:rsid w:val="00987C50"/>
    <w:rsid w:val="00987DFE"/>
    <w:rsid w:val="00987E09"/>
    <w:rsid w:val="00987ED1"/>
    <w:rsid w:val="009901E0"/>
    <w:rsid w:val="00990203"/>
    <w:rsid w:val="009902BF"/>
    <w:rsid w:val="009905B9"/>
    <w:rsid w:val="00990685"/>
    <w:rsid w:val="009908D3"/>
    <w:rsid w:val="00990BDF"/>
    <w:rsid w:val="00990FFA"/>
    <w:rsid w:val="009912EC"/>
    <w:rsid w:val="009914F3"/>
    <w:rsid w:val="009917C3"/>
    <w:rsid w:val="00991B10"/>
    <w:rsid w:val="00991D17"/>
    <w:rsid w:val="0099219E"/>
    <w:rsid w:val="00992220"/>
    <w:rsid w:val="00992784"/>
    <w:rsid w:val="00992EFA"/>
    <w:rsid w:val="00992FC5"/>
    <w:rsid w:val="00993164"/>
    <w:rsid w:val="0099329F"/>
    <w:rsid w:val="0099366A"/>
    <w:rsid w:val="009937A4"/>
    <w:rsid w:val="009938DF"/>
    <w:rsid w:val="00993C8D"/>
    <w:rsid w:val="00993E2C"/>
    <w:rsid w:val="0099429E"/>
    <w:rsid w:val="009943D5"/>
    <w:rsid w:val="009943DA"/>
    <w:rsid w:val="0099458C"/>
    <w:rsid w:val="00994B3F"/>
    <w:rsid w:val="00994B7A"/>
    <w:rsid w:val="00994DD4"/>
    <w:rsid w:val="00994FC3"/>
    <w:rsid w:val="009953E0"/>
    <w:rsid w:val="009955BF"/>
    <w:rsid w:val="009955F6"/>
    <w:rsid w:val="0099582F"/>
    <w:rsid w:val="00995FFE"/>
    <w:rsid w:val="009964CF"/>
    <w:rsid w:val="0099675E"/>
    <w:rsid w:val="009969FA"/>
    <w:rsid w:val="00996BFB"/>
    <w:rsid w:val="00996CE9"/>
    <w:rsid w:val="00996EA3"/>
    <w:rsid w:val="00997B5C"/>
    <w:rsid w:val="00997C69"/>
    <w:rsid w:val="00997D4A"/>
    <w:rsid w:val="009A011B"/>
    <w:rsid w:val="009A0261"/>
    <w:rsid w:val="009A044C"/>
    <w:rsid w:val="009A0542"/>
    <w:rsid w:val="009A0999"/>
    <w:rsid w:val="009A0A2D"/>
    <w:rsid w:val="009A0A7B"/>
    <w:rsid w:val="009A10D7"/>
    <w:rsid w:val="009A129B"/>
    <w:rsid w:val="009A14AD"/>
    <w:rsid w:val="009A17B5"/>
    <w:rsid w:val="009A20BF"/>
    <w:rsid w:val="009A2280"/>
    <w:rsid w:val="009A24BC"/>
    <w:rsid w:val="009A2C3D"/>
    <w:rsid w:val="009A2C6F"/>
    <w:rsid w:val="009A3451"/>
    <w:rsid w:val="009A3505"/>
    <w:rsid w:val="009A3634"/>
    <w:rsid w:val="009A367D"/>
    <w:rsid w:val="009A3A7E"/>
    <w:rsid w:val="009A4117"/>
    <w:rsid w:val="009A458F"/>
    <w:rsid w:val="009A5017"/>
    <w:rsid w:val="009A5932"/>
    <w:rsid w:val="009A5AC7"/>
    <w:rsid w:val="009A5EC6"/>
    <w:rsid w:val="009A5F42"/>
    <w:rsid w:val="009A5F73"/>
    <w:rsid w:val="009A6859"/>
    <w:rsid w:val="009A6C85"/>
    <w:rsid w:val="009A7197"/>
    <w:rsid w:val="009A7206"/>
    <w:rsid w:val="009A7337"/>
    <w:rsid w:val="009A7476"/>
    <w:rsid w:val="009A7567"/>
    <w:rsid w:val="009A7677"/>
    <w:rsid w:val="009A7AD6"/>
    <w:rsid w:val="009A7C62"/>
    <w:rsid w:val="009A7D3F"/>
    <w:rsid w:val="009A7E35"/>
    <w:rsid w:val="009B008D"/>
    <w:rsid w:val="009B01B0"/>
    <w:rsid w:val="009B02E5"/>
    <w:rsid w:val="009B03B7"/>
    <w:rsid w:val="009B0676"/>
    <w:rsid w:val="009B069F"/>
    <w:rsid w:val="009B0935"/>
    <w:rsid w:val="009B0F00"/>
    <w:rsid w:val="009B109B"/>
    <w:rsid w:val="009B112A"/>
    <w:rsid w:val="009B1AE5"/>
    <w:rsid w:val="009B1E5A"/>
    <w:rsid w:val="009B2120"/>
    <w:rsid w:val="009B2321"/>
    <w:rsid w:val="009B24A2"/>
    <w:rsid w:val="009B28C6"/>
    <w:rsid w:val="009B2C35"/>
    <w:rsid w:val="009B2F1A"/>
    <w:rsid w:val="009B3405"/>
    <w:rsid w:val="009B37E0"/>
    <w:rsid w:val="009B3DEB"/>
    <w:rsid w:val="009B3E6A"/>
    <w:rsid w:val="009B4206"/>
    <w:rsid w:val="009B4744"/>
    <w:rsid w:val="009B4C63"/>
    <w:rsid w:val="009B4E89"/>
    <w:rsid w:val="009B4EC7"/>
    <w:rsid w:val="009B4FCF"/>
    <w:rsid w:val="009B51F6"/>
    <w:rsid w:val="009B5563"/>
    <w:rsid w:val="009B556C"/>
    <w:rsid w:val="009B56EE"/>
    <w:rsid w:val="009B59B6"/>
    <w:rsid w:val="009B5DC8"/>
    <w:rsid w:val="009B6125"/>
    <w:rsid w:val="009B631E"/>
    <w:rsid w:val="009B6438"/>
    <w:rsid w:val="009B66ED"/>
    <w:rsid w:val="009B6785"/>
    <w:rsid w:val="009B67BA"/>
    <w:rsid w:val="009B6BEF"/>
    <w:rsid w:val="009B6CE5"/>
    <w:rsid w:val="009B6EAE"/>
    <w:rsid w:val="009B70A1"/>
    <w:rsid w:val="009B7398"/>
    <w:rsid w:val="009B7437"/>
    <w:rsid w:val="009B779E"/>
    <w:rsid w:val="009B7C59"/>
    <w:rsid w:val="009C0709"/>
    <w:rsid w:val="009C0777"/>
    <w:rsid w:val="009C08F2"/>
    <w:rsid w:val="009C0944"/>
    <w:rsid w:val="009C0972"/>
    <w:rsid w:val="009C0A3E"/>
    <w:rsid w:val="009C0DE0"/>
    <w:rsid w:val="009C0E37"/>
    <w:rsid w:val="009C102B"/>
    <w:rsid w:val="009C1711"/>
    <w:rsid w:val="009C1D21"/>
    <w:rsid w:val="009C21C0"/>
    <w:rsid w:val="009C24EF"/>
    <w:rsid w:val="009C2850"/>
    <w:rsid w:val="009C286B"/>
    <w:rsid w:val="009C2BCF"/>
    <w:rsid w:val="009C2EED"/>
    <w:rsid w:val="009C363D"/>
    <w:rsid w:val="009C379D"/>
    <w:rsid w:val="009C3F89"/>
    <w:rsid w:val="009C423B"/>
    <w:rsid w:val="009C4416"/>
    <w:rsid w:val="009C4688"/>
    <w:rsid w:val="009C48C2"/>
    <w:rsid w:val="009C4E0E"/>
    <w:rsid w:val="009C4E2C"/>
    <w:rsid w:val="009C515F"/>
    <w:rsid w:val="009C540E"/>
    <w:rsid w:val="009C5883"/>
    <w:rsid w:val="009C5A7A"/>
    <w:rsid w:val="009C5D1C"/>
    <w:rsid w:val="009C5F28"/>
    <w:rsid w:val="009C6026"/>
    <w:rsid w:val="009C608F"/>
    <w:rsid w:val="009C62DD"/>
    <w:rsid w:val="009C64EE"/>
    <w:rsid w:val="009C6543"/>
    <w:rsid w:val="009C6552"/>
    <w:rsid w:val="009C687F"/>
    <w:rsid w:val="009C72D8"/>
    <w:rsid w:val="009C72F4"/>
    <w:rsid w:val="009C7426"/>
    <w:rsid w:val="009C754D"/>
    <w:rsid w:val="009C75EA"/>
    <w:rsid w:val="009C7783"/>
    <w:rsid w:val="009C7A1F"/>
    <w:rsid w:val="009C7AC2"/>
    <w:rsid w:val="009C7B7A"/>
    <w:rsid w:val="009C7C73"/>
    <w:rsid w:val="009D063B"/>
    <w:rsid w:val="009D07A4"/>
    <w:rsid w:val="009D0A69"/>
    <w:rsid w:val="009D0C7E"/>
    <w:rsid w:val="009D102E"/>
    <w:rsid w:val="009D114B"/>
    <w:rsid w:val="009D11F8"/>
    <w:rsid w:val="009D124C"/>
    <w:rsid w:val="009D12C0"/>
    <w:rsid w:val="009D1B61"/>
    <w:rsid w:val="009D1CAB"/>
    <w:rsid w:val="009D1D3D"/>
    <w:rsid w:val="009D2165"/>
    <w:rsid w:val="009D22BE"/>
    <w:rsid w:val="009D24DC"/>
    <w:rsid w:val="009D2672"/>
    <w:rsid w:val="009D2A63"/>
    <w:rsid w:val="009D2B05"/>
    <w:rsid w:val="009D327E"/>
    <w:rsid w:val="009D3496"/>
    <w:rsid w:val="009D3937"/>
    <w:rsid w:val="009D3DAD"/>
    <w:rsid w:val="009D44D6"/>
    <w:rsid w:val="009D44FE"/>
    <w:rsid w:val="009D4782"/>
    <w:rsid w:val="009D4835"/>
    <w:rsid w:val="009D49E0"/>
    <w:rsid w:val="009D4B91"/>
    <w:rsid w:val="009D4C40"/>
    <w:rsid w:val="009D4F4F"/>
    <w:rsid w:val="009D50AE"/>
    <w:rsid w:val="009D5267"/>
    <w:rsid w:val="009D55ED"/>
    <w:rsid w:val="009D5DC7"/>
    <w:rsid w:val="009D6284"/>
    <w:rsid w:val="009D6465"/>
    <w:rsid w:val="009D65CC"/>
    <w:rsid w:val="009D694F"/>
    <w:rsid w:val="009D6B68"/>
    <w:rsid w:val="009D6C79"/>
    <w:rsid w:val="009D6F21"/>
    <w:rsid w:val="009D6F41"/>
    <w:rsid w:val="009D7045"/>
    <w:rsid w:val="009D71B5"/>
    <w:rsid w:val="009D75AF"/>
    <w:rsid w:val="009D78A8"/>
    <w:rsid w:val="009D7CC9"/>
    <w:rsid w:val="009D7E51"/>
    <w:rsid w:val="009E0265"/>
    <w:rsid w:val="009E03F6"/>
    <w:rsid w:val="009E05A5"/>
    <w:rsid w:val="009E082A"/>
    <w:rsid w:val="009E08E0"/>
    <w:rsid w:val="009E0AF6"/>
    <w:rsid w:val="009E101C"/>
    <w:rsid w:val="009E1071"/>
    <w:rsid w:val="009E14EF"/>
    <w:rsid w:val="009E1596"/>
    <w:rsid w:val="009E1AE5"/>
    <w:rsid w:val="009E1EBF"/>
    <w:rsid w:val="009E1FF5"/>
    <w:rsid w:val="009E2010"/>
    <w:rsid w:val="009E2183"/>
    <w:rsid w:val="009E2258"/>
    <w:rsid w:val="009E275B"/>
    <w:rsid w:val="009E2927"/>
    <w:rsid w:val="009E2A2E"/>
    <w:rsid w:val="009E2BBB"/>
    <w:rsid w:val="009E2C0E"/>
    <w:rsid w:val="009E2ED2"/>
    <w:rsid w:val="009E302C"/>
    <w:rsid w:val="009E3043"/>
    <w:rsid w:val="009E3119"/>
    <w:rsid w:val="009E318A"/>
    <w:rsid w:val="009E3190"/>
    <w:rsid w:val="009E3469"/>
    <w:rsid w:val="009E350E"/>
    <w:rsid w:val="009E3A2D"/>
    <w:rsid w:val="009E3E68"/>
    <w:rsid w:val="009E40C6"/>
    <w:rsid w:val="009E438D"/>
    <w:rsid w:val="009E4430"/>
    <w:rsid w:val="009E45FB"/>
    <w:rsid w:val="009E4ABF"/>
    <w:rsid w:val="009E4EAD"/>
    <w:rsid w:val="009E4ECB"/>
    <w:rsid w:val="009E4EED"/>
    <w:rsid w:val="009E5595"/>
    <w:rsid w:val="009E564A"/>
    <w:rsid w:val="009E5728"/>
    <w:rsid w:val="009E58E4"/>
    <w:rsid w:val="009E5C8F"/>
    <w:rsid w:val="009E5D43"/>
    <w:rsid w:val="009E6195"/>
    <w:rsid w:val="009E6288"/>
    <w:rsid w:val="009E655B"/>
    <w:rsid w:val="009E6598"/>
    <w:rsid w:val="009E67AD"/>
    <w:rsid w:val="009E6F58"/>
    <w:rsid w:val="009E7856"/>
    <w:rsid w:val="009E7E5B"/>
    <w:rsid w:val="009E7ED4"/>
    <w:rsid w:val="009E7F0D"/>
    <w:rsid w:val="009F00D1"/>
    <w:rsid w:val="009F02F9"/>
    <w:rsid w:val="009F033E"/>
    <w:rsid w:val="009F0456"/>
    <w:rsid w:val="009F1A79"/>
    <w:rsid w:val="009F1E24"/>
    <w:rsid w:val="009F209E"/>
    <w:rsid w:val="009F216F"/>
    <w:rsid w:val="009F2259"/>
    <w:rsid w:val="009F29E6"/>
    <w:rsid w:val="009F29FD"/>
    <w:rsid w:val="009F2E7A"/>
    <w:rsid w:val="009F2F1D"/>
    <w:rsid w:val="009F30A5"/>
    <w:rsid w:val="009F3253"/>
    <w:rsid w:val="009F3414"/>
    <w:rsid w:val="009F3673"/>
    <w:rsid w:val="009F3D08"/>
    <w:rsid w:val="009F4034"/>
    <w:rsid w:val="009F452F"/>
    <w:rsid w:val="009F48B8"/>
    <w:rsid w:val="009F4DA8"/>
    <w:rsid w:val="009F525F"/>
    <w:rsid w:val="009F55F8"/>
    <w:rsid w:val="009F5B21"/>
    <w:rsid w:val="009F5DEC"/>
    <w:rsid w:val="009F638C"/>
    <w:rsid w:val="009F6623"/>
    <w:rsid w:val="009F681A"/>
    <w:rsid w:val="009F6B8C"/>
    <w:rsid w:val="009F6F5B"/>
    <w:rsid w:val="009F7423"/>
    <w:rsid w:val="009F7680"/>
    <w:rsid w:val="009F78C0"/>
    <w:rsid w:val="009F7BCE"/>
    <w:rsid w:val="009F7E2A"/>
    <w:rsid w:val="00A00090"/>
    <w:rsid w:val="00A00292"/>
    <w:rsid w:val="00A00293"/>
    <w:rsid w:val="00A00420"/>
    <w:rsid w:val="00A0060E"/>
    <w:rsid w:val="00A00840"/>
    <w:rsid w:val="00A008EE"/>
    <w:rsid w:val="00A0092C"/>
    <w:rsid w:val="00A00C6A"/>
    <w:rsid w:val="00A010F7"/>
    <w:rsid w:val="00A01566"/>
    <w:rsid w:val="00A017F6"/>
    <w:rsid w:val="00A01866"/>
    <w:rsid w:val="00A01901"/>
    <w:rsid w:val="00A01D29"/>
    <w:rsid w:val="00A01E4E"/>
    <w:rsid w:val="00A021B1"/>
    <w:rsid w:val="00A02351"/>
    <w:rsid w:val="00A028F2"/>
    <w:rsid w:val="00A02953"/>
    <w:rsid w:val="00A02DA8"/>
    <w:rsid w:val="00A02F3F"/>
    <w:rsid w:val="00A03003"/>
    <w:rsid w:val="00A0302B"/>
    <w:rsid w:val="00A03114"/>
    <w:rsid w:val="00A03261"/>
    <w:rsid w:val="00A034BC"/>
    <w:rsid w:val="00A03901"/>
    <w:rsid w:val="00A03B9F"/>
    <w:rsid w:val="00A042FF"/>
    <w:rsid w:val="00A0448A"/>
    <w:rsid w:val="00A04503"/>
    <w:rsid w:val="00A04516"/>
    <w:rsid w:val="00A045AC"/>
    <w:rsid w:val="00A045C0"/>
    <w:rsid w:val="00A045C4"/>
    <w:rsid w:val="00A045EC"/>
    <w:rsid w:val="00A04613"/>
    <w:rsid w:val="00A046A4"/>
    <w:rsid w:val="00A0483C"/>
    <w:rsid w:val="00A04E76"/>
    <w:rsid w:val="00A054DA"/>
    <w:rsid w:val="00A0550A"/>
    <w:rsid w:val="00A05791"/>
    <w:rsid w:val="00A05E64"/>
    <w:rsid w:val="00A06209"/>
    <w:rsid w:val="00A06BA7"/>
    <w:rsid w:val="00A06C81"/>
    <w:rsid w:val="00A06D37"/>
    <w:rsid w:val="00A06F43"/>
    <w:rsid w:val="00A07596"/>
    <w:rsid w:val="00A0777A"/>
    <w:rsid w:val="00A07867"/>
    <w:rsid w:val="00A07BC7"/>
    <w:rsid w:val="00A07D6B"/>
    <w:rsid w:val="00A10476"/>
    <w:rsid w:val="00A10A2D"/>
    <w:rsid w:val="00A10AB7"/>
    <w:rsid w:val="00A1108B"/>
    <w:rsid w:val="00A1115A"/>
    <w:rsid w:val="00A112B8"/>
    <w:rsid w:val="00A115CF"/>
    <w:rsid w:val="00A11A56"/>
    <w:rsid w:val="00A11BA7"/>
    <w:rsid w:val="00A11D31"/>
    <w:rsid w:val="00A11D92"/>
    <w:rsid w:val="00A11F8E"/>
    <w:rsid w:val="00A127AF"/>
    <w:rsid w:val="00A1287B"/>
    <w:rsid w:val="00A128A7"/>
    <w:rsid w:val="00A12AED"/>
    <w:rsid w:val="00A12DB8"/>
    <w:rsid w:val="00A12FDA"/>
    <w:rsid w:val="00A136C1"/>
    <w:rsid w:val="00A139A5"/>
    <w:rsid w:val="00A13D97"/>
    <w:rsid w:val="00A14B41"/>
    <w:rsid w:val="00A14C19"/>
    <w:rsid w:val="00A14C3C"/>
    <w:rsid w:val="00A14FDE"/>
    <w:rsid w:val="00A1516F"/>
    <w:rsid w:val="00A15334"/>
    <w:rsid w:val="00A155C8"/>
    <w:rsid w:val="00A15769"/>
    <w:rsid w:val="00A15E1F"/>
    <w:rsid w:val="00A15F3D"/>
    <w:rsid w:val="00A16030"/>
    <w:rsid w:val="00A161CB"/>
    <w:rsid w:val="00A1654F"/>
    <w:rsid w:val="00A169A7"/>
    <w:rsid w:val="00A16A51"/>
    <w:rsid w:val="00A16BAF"/>
    <w:rsid w:val="00A16DCF"/>
    <w:rsid w:val="00A16F5C"/>
    <w:rsid w:val="00A176E5"/>
    <w:rsid w:val="00A1796F"/>
    <w:rsid w:val="00A17B35"/>
    <w:rsid w:val="00A20269"/>
    <w:rsid w:val="00A202DF"/>
    <w:rsid w:val="00A20679"/>
    <w:rsid w:val="00A20991"/>
    <w:rsid w:val="00A20CDE"/>
    <w:rsid w:val="00A20D0C"/>
    <w:rsid w:val="00A20FB6"/>
    <w:rsid w:val="00A2116C"/>
    <w:rsid w:val="00A21205"/>
    <w:rsid w:val="00A215EC"/>
    <w:rsid w:val="00A217D8"/>
    <w:rsid w:val="00A21C1A"/>
    <w:rsid w:val="00A21E50"/>
    <w:rsid w:val="00A21F4A"/>
    <w:rsid w:val="00A222EB"/>
    <w:rsid w:val="00A2251D"/>
    <w:rsid w:val="00A227D3"/>
    <w:rsid w:val="00A227E7"/>
    <w:rsid w:val="00A22A3D"/>
    <w:rsid w:val="00A22C01"/>
    <w:rsid w:val="00A23087"/>
    <w:rsid w:val="00A233BC"/>
    <w:rsid w:val="00A23656"/>
    <w:rsid w:val="00A2396C"/>
    <w:rsid w:val="00A2418D"/>
    <w:rsid w:val="00A241A6"/>
    <w:rsid w:val="00A24298"/>
    <w:rsid w:val="00A247AA"/>
    <w:rsid w:val="00A2487D"/>
    <w:rsid w:val="00A249BB"/>
    <w:rsid w:val="00A24A55"/>
    <w:rsid w:val="00A24AFF"/>
    <w:rsid w:val="00A24C09"/>
    <w:rsid w:val="00A24C45"/>
    <w:rsid w:val="00A24FFE"/>
    <w:rsid w:val="00A253B9"/>
    <w:rsid w:val="00A25471"/>
    <w:rsid w:val="00A25813"/>
    <w:rsid w:val="00A258C2"/>
    <w:rsid w:val="00A259B1"/>
    <w:rsid w:val="00A25C0C"/>
    <w:rsid w:val="00A25D79"/>
    <w:rsid w:val="00A26272"/>
    <w:rsid w:val="00A262CB"/>
    <w:rsid w:val="00A263B6"/>
    <w:rsid w:val="00A2697E"/>
    <w:rsid w:val="00A26996"/>
    <w:rsid w:val="00A2708C"/>
    <w:rsid w:val="00A272B6"/>
    <w:rsid w:val="00A27914"/>
    <w:rsid w:val="00A27FB1"/>
    <w:rsid w:val="00A30018"/>
    <w:rsid w:val="00A302D5"/>
    <w:rsid w:val="00A302EC"/>
    <w:rsid w:val="00A3030C"/>
    <w:rsid w:val="00A30430"/>
    <w:rsid w:val="00A305DA"/>
    <w:rsid w:val="00A3081C"/>
    <w:rsid w:val="00A30897"/>
    <w:rsid w:val="00A3095B"/>
    <w:rsid w:val="00A30A27"/>
    <w:rsid w:val="00A30A59"/>
    <w:rsid w:val="00A30C97"/>
    <w:rsid w:val="00A30D28"/>
    <w:rsid w:val="00A3158A"/>
    <w:rsid w:val="00A31A23"/>
    <w:rsid w:val="00A31FA9"/>
    <w:rsid w:val="00A3220C"/>
    <w:rsid w:val="00A32BF7"/>
    <w:rsid w:val="00A32FBB"/>
    <w:rsid w:val="00A3339F"/>
    <w:rsid w:val="00A337CD"/>
    <w:rsid w:val="00A33B84"/>
    <w:rsid w:val="00A33F11"/>
    <w:rsid w:val="00A33F68"/>
    <w:rsid w:val="00A3425B"/>
    <w:rsid w:val="00A34453"/>
    <w:rsid w:val="00A34594"/>
    <w:rsid w:val="00A3470B"/>
    <w:rsid w:val="00A3562E"/>
    <w:rsid w:val="00A3584B"/>
    <w:rsid w:val="00A35B0A"/>
    <w:rsid w:val="00A35D34"/>
    <w:rsid w:val="00A35D6B"/>
    <w:rsid w:val="00A35E78"/>
    <w:rsid w:val="00A361D0"/>
    <w:rsid w:val="00A36552"/>
    <w:rsid w:val="00A373EB"/>
    <w:rsid w:val="00A37C86"/>
    <w:rsid w:val="00A37EC9"/>
    <w:rsid w:val="00A37EF7"/>
    <w:rsid w:val="00A4033B"/>
    <w:rsid w:val="00A406C1"/>
    <w:rsid w:val="00A409A4"/>
    <w:rsid w:val="00A40DAD"/>
    <w:rsid w:val="00A40E34"/>
    <w:rsid w:val="00A40F86"/>
    <w:rsid w:val="00A40F8A"/>
    <w:rsid w:val="00A410C5"/>
    <w:rsid w:val="00A41267"/>
    <w:rsid w:val="00A4132A"/>
    <w:rsid w:val="00A41462"/>
    <w:rsid w:val="00A418CA"/>
    <w:rsid w:val="00A41986"/>
    <w:rsid w:val="00A41A0F"/>
    <w:rsid w:val="00A41A6D"/>
    <w:rsid w:val="00A41B3A"/>
    <w:rsid w:val="00A41C92"/>
    <w:rsid w:val="00A41F0C"/>
    <w:rsid w:val="00A4249C"/>
    <w:rsid w:val="00A42649"/>
    <w:rsid w:val="00A42AD9"/>
    <w:rsid w:val="00A42C92"/>
    <w:rsid w:val="00A42D05"/>
    <w:rsid w:val="00A42D1A"/>
    <w:rsid w:val="00A42DFE"/>
    <w:rsid w:val="00A42DFF"/>
    <w:rsid w:val="00A432C8"/>
    <w:rsid w:val="00A43494"/>
    <w:rsid w:val="00A43536"/>
    <w:rsid w:val="00A43F70"/>
    <w:rsid w:val="00A43F8F"/>
    <w:rsid w:val="00A44178"/>
    <w:rsid w:val="00A44283"/>
    <w:rsid w:val="00A4433F"/>
    <w:rsid w:val="00A44431"/>
    <w:rsid w:val="00A44474"/>
    <w:rsid w:val="00A444BC"/>
    <w:rsid w:val="00A44599"/>
    <w:rsid w:val="00A44645"/>
    <w:rsid w:val="00A4469E"/>
    <w:rsid w:val="00A447B0"/>
    <w:rsid w:val="00A44A6D"/>
    <w:rsid w:val="00A44BB4"/>
    <w:rsid w:val="00A44BC4"/>
    <w:rsid w:val="00A44D75"/>
    <w:rsid w:val="00A45042"/>
    <w:rsid w:val="00A450CC"/>
    <w:rsid w:val="00A45682"/>
    <w:rsid w:val="00A457AC"/>
    <w:rsid w:val="00A45A65"/>
    <w:rsid w:val="00A46070"/>
    <w:rsid w:val="00A4648D"/>
    <w:rsid w:val="00A46596"/>
    <w:rsid w:val="00A465F9"/>
    <w:rsid w:val="00A46F04"/>
    <w:rsid w:val="00A473B1"/>
    <w:rsid w:val="00A4755D"/>
    <w:rsid w:val="00A4775D"/>
    <w:rsid w:val="00A50651"/>
    <w:rsid w:val="00A5070B"/>
    <w:rsid w:val="00A509F9"/>
    <w:rsid w:val="00A50AFF"/>
    <w:rsid w:val="00A50BA0"/>
    <w:rsid w:val="00A50C34"/>
    <w:rsid w:val="00A50C51"/>
    <w:rsid w:val="00A51066"/>
    <w:rsid w:val="00A51192"/>
    <w:rsid w:val="00A5123F"/>
    <w:rsid w:val="00A5135F"/>
    <w:rsid w:val="00A5164C"/>
    <w:rsid w:val="00A517AF"/>
    <w:rsid w:val="00A518A5"/>
    <w:rsid w:val="00A519B6"/>
    <w:rsid w:val="00A51A40"/>
    <w:rsid w:val="00A51D21"/>
    <w:rsid w:val="00A52184"/>
    <w:rsid w:val="00A5274B"/>
    <w:rsid w:val="00A52814"/>
    <w:rsid w:val="00A52869"/>
    <w:rsid w:val="00A528C0"/>
    <w:rsid w:val="00A52C45"/>
    <w:rsid w:val="00A52CF6"/>
    <w:rsid w:val="00A52FE8"/>
    <w:rsid w:val="00A532A8"/>
    <w:rsid w:val="00A5353B"/>
    <w:rsid w:val="00A53B76"/>
    <w:rsid w:val="00A53B9D"/>
    <w:rsid w:val="00A53EDD"/>
    <w:rsid w:val="00A543C4"/>
    <w:rsid w:val="00A544FC"/>
    <w:rsid w:val="00A546A6"/>
    <w:rsid w:val="00A54988"/>
    <w:rsid w:val="00A54A98"/>
    <w:rsid w:val="00A54B2A"/>
    <w:rsid w:val="00A55476"/>
    <w:rsid w:val="00A55573"/>
    <w:rsid w:val="00A5557E"/>
    <w:rsid w:val="00A556DD"/>
    <w:rsid w:val="00A55932"/>
    <w:rsid w:val="00A55C90"/>
    <w:rsid w:val="00A55E82"/>
    <w:rsid w:val="00A561F9"/>
    <w:rsid w:val="00A56278"/>
    <w:rsid w:val="00A567AD"/>
    <w:rsid w:val="00A56810"/>
    <w:rsid w:val="00A56927"/>
    <w:rsid w:val="00A56ADB"/>
    <w:rsid w:val="00A56C87"/>
    <w:rsid w:val="00A56DD5"/>
    <w:rsid w:val="00A57011"/>
    <w:rsid w:val="00A5714B"/>
    <w:rsid w:val="00A572A9"/>
    <w:rsid w:val="00A5734C"/>
    <w:rsid w:val="00A573A7"/>
    <w:rsid w:val="00A574A5"/>
    <w:rsid w:val="00A576B4"/>
    <w:rsid w:val="00A5778E"/>
    <w:rsid w:val="00A57B19"/>
    <w:rsid w:val="00A60001"/>
    <w:rsid w:val="00A60108"/>
    <w:rsid w:val="00A60177"/>
    <w:rsid w:val="00A60224"/>
    <w:rsid w:val="00A6028D"/>
    <w:rsid w:val="00A602E3"/>
    <w:rsid w:val="00A60492"/>
    <w:rsid w:val="00A60B93"/>
    <w:rsid w:val="00A60CD9"/>
    <w:rsid w:val="00A60E23"/>
    <w:rsid w:val="00A61CEA"/>
    <w:rsid w:val="00A61D46"/>
    <w:rsid w:val="00A62BF0"/>
    <w:rsid w:val="00A62D32"/>
    <w:rsid w:val="00A631D3"/>
    <w:rsid w:val="00A632AB"/>
    <w:rsid w:val="00A63395"/>
    <w:rsid w:val="00A633C7"/>
    <w:rsid w:val="00A63913"/>
    <w:rsid w:val="00A6393F"/>
    <w:rsid w:val="00A63AC4"/>
    <w:rsid w:val="00A63F07"/>
    <w:rsid w:val="00A63FA3"/>
    <w:rsid w:val="00A643A8"/>
    <w:rsid w:val="00A64B6D"/>
    <w:rsid w:val="00A64B6F"/>
    <w:rsid w:val="00A64C24"/>
    <w:rsid w:val="00A64CAB"/>
    <w:rsid w:val="00A64EC3"/>
    <w:rsid w:val="00A65196"/>
    <w:rsid w:val="00A651DD"/>
    <w:rsid w:val="00A65220"/>
    <w:rsid w:val="00A654BE"/>
    <w:rsid w:val="00A658CB"/>
    <w:rsid w:val="00A659AF"/>
    <w:rsid w:val="00A65B56"/>
    <w:rsid w:val="00A665CA"/>
    <w:rsid w:val="00A66723"/>
    <w:rsid w:val="00A667BE"/>
    <w:rsid w:val="00A66DD5"/>
    <w:rsid w:val="00A67197"/>
    <w:rsid w:val="00A67257"/>
    <w:rsid w:val="00A672E0"/>
    <w:rsid w:val="00A67383"/>
    <w:rsid w:val="00A6738E"/>
    <w:rsid w:val="00A673CA"/>
    <w:rsid w:val="00A676E1"/>
    <w:rsid w:val="00A67963"/>
    <w:rsid w:val="00A679BE"/>
    <w:rsid w:val="00A67A5C"/>
    <w:rsid w:val="00A67C50"/>
    <w:rsid w:val="00A67F5A"/>
    <w:rsid w:val="00A6FF2F"/>
    <w:rsid w:val="00A7064B"/>
    <w:rsid w:val="00A707DD"/>
    <w:rsid w:val="00A70F55"/>
    <w:rsid w:val="00A71123"/>
    <w:rsid w:val="00A71B35"/>
    <w:rsid w:val="00A71EF4"/>
    <w:rsid w:val="00A72155"/>
    <w:rsid w:val="00A723E6"/>
    <w:rsid w:val="00A725D1"/>
    <w:rsid w:val="00A72639"/>
    <w:rsid w:val="00A7287B"/>
    <w:rsid w:val="00A7292E"/>
    <w:rsid w:val="00A72CC3"/>
    <w:rsid w:val="00A73041"/>
    <w:rsid w:val="00A73385"/>
    <w:rsid w:val="00A736C1"/>
    <w:rsid w:val="00A738BD"/>
    <w:rsid w:val="00A73D0F"/>
    <w:rsid w:val="00A74640"/>
    <w:rsid w:val="00A74750"/>
    <w:rsid w:val="00A74A0A"/>
    <w:rsid w:val="00A74B29"/>
    <w:rsid w:val="00A75182"/>
    <w:rsid w:val="00A752CF"/>
    <w:rsid w:val="00A7533B"/>
    <w:rsid w:val="00A7549E"/>
    <w:rsid w:val="00A754E1"/>
    <w:rsid w:val="00A75523"/>
    <w:rsid w:val="00A75A6D"/>
    <w:rsid w:val="00A75BDE"/>
    <w:rsid w:val="00A75DCA"/>
    <w:rsid w:val="00A75E9A"/>
    <w:rsid w:val="00A76444"/>
    <w:rsid w:val="00A764C2"/>
    <w:rsid w:val="00A7672D"/>
    <w:rsid w:val="00A76BE3"/>
    <w:rsid w:val="00A76CF4"/>
    <w:rsid w:val="00A76D5A"/>
    <w:rsid w:val="00A76EB7"/>
    <w:rsid w:val="00A7749B"/>
    <w:rsid w:val="00A77AAF"/>
    <w:rsid w:val="00A802D9"/>
    <w:rsid w:val="00A80408"/>
    <w:rsid w:val="00A80464"/>
    <w:rsid w:val="00A80670"/>
    <w:rsid w:val="00A807AB"/>
    <w:rsid w:val="00A8098B"/>
    <w:rsid w:val="00A80D85"/>
    <w:rsid w:val="00A80DA1"/>
    <w:rsid w:val="00A80DE4"/>
    <w:rsid w:val="00A81177"/>
    <w:rsid w:val="00A81234"/>
    <w:rsid w:val="00A812C2"/>
    <w:rsid w:val="00A81432"/>
    <w:rsid w:val="00A8149B"/>
    <w:rsid w:val="00A8191F"/>
    <w:rsid w:val="00A81C7A"/>
    <w:rsid w:val="00A81F3A"/>
    <w:rsid w:val="00A8211B"/>
    <w:rsid w:val="00A82B5C"/>
    <w:rsid w:val="00A82C59"/>
    <w:rsid w:val="00A8326E"/>
    <w:rsid w:val="00A8335B"/>
    <w:rsid w:val="00A83540"/>
    <w:rsid w:val="00A83883"/>
    <w:rsid w:val="00A83920"/>
    <w:rsid w:val="00A83CE0"/>
    <w:rsid w:val="00A83D9C"/>
    <w:rsid w:val="00A83E91"/>
    <w:rsid w:val="00A84257"/>
    <w:rsid w:val="00A84817"/>
    <w:rsid w:val="00A84B7E"/>
    <w:rsid w:val="00A84D7D"/>
    <w:rsid w:val="00A854CA"/>
    <w:rsid w:val="00A85571"/>
    <w:rsid w:val="00A85590"/>
    <w:rsid w:val="00A85738"/>
    <w:rsid w:val="00A86D2F"/>
    <w:rsid w:val="00A871DF"/>
    <w:rsid w:val="00A8753B"/>
    <w:rsid w:val="00A87930"/>
    <w:rsid w:val="00A87C92"/>
    <w:rsid w:val="00A87CE4"/>
    <w:rsid w:val="00A87DAC"/>
    <w:rsid w:val="00A87E72"/>
    <w:rsid w:val="00A87F44"/>
    <w:rsid w:val="00A9029B"/>
    <w:rsid w:val="00A9071A"/>
    <w:rsid w:val="00A9089E"/>
    <w:rsid w:val="00A90A26"/>
    <w:rsid w:val="00A90AFA"/>
    <w:rsid w:val="00A90DDA"/>
    <w:rsid w:val="00A90F01"/>
    <w:rsid w:val="00A91012"/>
    <w:rsid w:val="00A912BD"/>
    <w:rsid w:val="00A91D28"/>
    <w:rsid w:val="00A91DC4"/>
    <w:rsid w:val="00A9218A"/>
    <w:rsid w:val="00A92252"/>
    <w:rsid w:val="00A92731"/>
    <w:rsid w:val="00A929B1"/>
    <w:rsid w:val="00A931C1"/>
    <w:rsid w:val="00A93569"/>
    <w:rsid w:val="00A93628"/>
    <w:rsid w:val="00A93902"/>
    <w:rsid w:val="00A93A46"/>
    <w:rsid w:val="00A94415"/>
    <w:rsid w:val="00A944A4"/>
    <w:rsid w:val="00A9459E"/>
    <w:rsid w:val="00A94693"/>
    <w:rsid w:val="00A9483A"/>
    <w:rsid w:val="00A94AE2"/>
    <w:rsid w:val="00A94DA8"/>
    <w:rsid w:val="00A94F76"/>
    <w:rsid w:val="00A95101"/>
    <w:rsid w:val="00A955C8"/>
    <w:rsid w:val="00A957AC"/>
    <w:rsid w:val="00A959E0"/>
    <w:rsid w:val="00A95C4E"/>
    <w:rsid w:val="00A95C91"/>
    <w:rsid w:val="00A95FCE"/>
    <w:rsid w:val="00A96016"/>
    <w:rsid w:val="00A96071"/>
    <w:rsid w:val="00A96181"/>
    <w:rsid w:val="00A96365"/>
    <w:rsid w:val="00A96874"/>
    <w:rsid w:val="00A96EC0"/>
    <w:rsid w:val="00A96F8F"/>
    <w:rsid w:val="00A97566"/>
    <w:rsid w:val="00A97A73"/>
    <w:rsid w:val="00A97BF7"/>
    <w:rsid w:val="00AA014A"/>
    <w:rsid w:val="00AA02BB"/>
    <w:rsid w:val="00AA02D2"/>
    <w:rsid w:val="00AA04C2"/>
    <w:rsid w:val="00AA05D0"/>
    <w:rsid w:val="00AA0943"/>
    <w:rsid w:val="00AA0C1E"/>
    <w:rsid w:val="00AA0EB5"/>
    <w:rsid w:val="00AA1171"/>
    <w:rsid w:val="00AA1322"/>
    <w:rsid w:val="00AA15FD"/>
    <w:rsid w:val="00AA1946"/>
    <w:rsid w:val="00AA217F"/>
    <w:rsid w:val="00AA2639"/>
    <w:rsid w:val="00AA2A7B"/>
    <w:rsid w:val="00AA2BD1"/>
    <w:rsid w:val="00AA2F2C"/>
    <w:rsid w:val="00AA2F5A"/>
    <w:rsid w:val="00AA2FBE"/>
    <w:rsid w:val="00AA3060"/>
    <w:rsid w:val="00AA32E2"/>
    <w:rsid w:val="00AA3338"/>
    <w:rsid w:val="00AA3349"/>
    <w:rsid w:val="00AA342F"/>
    <w:rsid w:val="00AA3474"/>
    <w:rsid w:val="00AA357C"/>
    <w:rsid w:val="00AA35B6"/>
    <w:rsid w:val="00AA39C5"/>
    <w:rsid w:val="00AA3CE0"/>
    <w:rsid w:val="00AA3E75"/>
    <w:rsid w:val="00AA42D2"/>
    <w:rsid w:val="00AA4359"/>
    <w:rsid w:val="00AA44C7"/>
    <w:rsid w:val="00AA4529"/>
    <w:rsid w:val="00AA4A59"/>
    <w:rsid w:val="00AA4A88"/>
    <w:rsid w:val="00AA4D23"/>
    <w:rsid w:val="00AA5AE2"/>
    <w:rsid w:val="00AA60B7"/>
    <w:rsid w:val="00AA62E8"/>
    <w:rsid w:val="00AA633E"/>
    <w:rsid w:val="00AA67B0"/>
    <w:rsid w:val="00AA68F7"/>
    <w:rsid w:val="00AA6BE5"/>
    <w:rsid w:val="00AA6C05"/>
    <w:rsid w:val="00AA6C65"/>
    <w:rsid w:val="00AA70B1"/>
    <w:rsid w:val="00AA714B"/>
    <w:rsid w:val="00AA7289"/>
    <w:rsid w:val="00AA739E"/>
    <w:rsid w:val="00AA74E6"/>
    <w:rsid w:val="00AA798C"/>
    <w:rsid w:val="00AA79B5"/>
    <w:rsid w:val="00AA7AF4"/>
    <w:rsid w:val="00AB00DF"/>
    <w:rsid w:val="00AB023F"/>
    <w:rsid w:val="00AB0527"/>
    <w:rsid w:val="00AB056A"/>
    <w:rsid w:val="00AB05BE"/>
    <w:rsid w:val="00AB0701"/>
    <w:rsid w:val="00AB0747"/>
    <w:rsid w:val="00AB0921"/>
    <w:rsid w:val="00AB09BE"/>
    <w:rsid w:val="00AB0B0C"/>
    <w:rsid w:val="00AB0C7B"/>
    <w:rsid w:val="00AB1034"/>
    <w:rsid w:val="00AB14B6"/>
    <w:rsid w:val="00AB157E"/>
    <w:rsid w:val="00AB16B5"/>
    <w:rsid w:val="00AB17DB"/>
    <w:rsid w:val="00AB17E2"/>
    <w:rsid w:val="00AB1AFF"/>
    <w:rsid w:val="00AB2083"/>
    <w:rsid w:val="00AB2402"/>
    <w:rsid w:val="00AB2509"/>
    <w:rsid w:val="00AB2722"/>
    <w:rsid w:val="00AB2773"/>
    <w:rsid w:val="00AB29C3"/>
    <w:rsid w:val="00AB2B71"/>
    <w:rsid w:val="00AB33C5"/>
    <w:rsid w:val="00AB340D"/>
    <w:rsid w:val="00AB3492"/>
    <w:rsid w:val="00AB3631"/>
    <w:rsid w:val="00AB37E0"/>
    <w:rsid w:val="00AB38C5"/>
    <w:rsid w:val="00AB404A"/>
    <w:rsid w:val="00AB4166"/>
    <w:rsid w:val="00AB4506"/>
    <w:rsid w:val="00AB4A74"/>
    <w:rsid w:val="00AB4AE1"/>
    <w:rsid w:val="00AB4EB5"/>
    <w:rsid w:val="00AB4F52"/>
    <w:rsid w:val="00AB5084"/>
    <w:rsid w:val="00AB54EB"/>
    <w:rsid w:val="00AB563F"/>
    <w:rsid w:val="00AB5800"/>
    <w:rsid w:val="00AB5924"/>
    <w:rsid w:val="00AB5A6D"/>
    <w:rsid w:val="00AB626C"/>
    <w:rsid w:val="00AB6746"/>
    <w:rsid w:val="00AB6787"/>
    <w:rsid w:val="00AB6AFF"/>
    <w:rsid w:val="00AB6E1F"/>
    <w:rsid w:val="00AB6F4A"/>
    <w:rsid w:val="00AB713D"/>
    <w:rsid w:val="00AB7350"/>
    <w:rsid w:val="00AB76C3"/>
    <w:rsid w:val="00AB7D31"/>
    <w:rsid w:val="00AB7F01"/>
    <w:rsid w:val="00AB7F7C"/>
    <w:rsid w:val="00AC0DED"/>
    <w:rsid w:val="00AC0E63"/>
    <w:rsid w:val="00AC0F4D"/>
    <w:rsid w:val="00AC1131"/>
    <w:rsid w:val="00AC1220"/>
    <w:rsid w:val="00AC1823"/>
    <w:rsid w:val="00AC1ACB"/>
    <w:rsid w:val="00AC1C12"/>
    <w:rsid w:val="00AC202E"/>
    <w:rsid w:val="00AC25ED"/>
    <w:rsid w:val="00AC2945"/>
    <w:rsid w:val="00AC294E"/>
    <w:rsid w:val="00AC2A84"/>
    <w:rsid w:val="00AC2D4B"/>
    <w:rsid w:val="00AC2DC2"/>
    <w:rsid w:val="00AC2E92"/>
    <w:rsid w:val="00AC2FD1"/>
    <w:rsid w:val="00AC3120"/>
    <w:rsid w:val="00AC353B"/>
    <w:rsid w:val="00AC3652"/>
    <w:rsid w:val="00AC3F97"/>
    <w:rsid w:val="00AC4154"/>
    <w:rsid w:val="00AC4300"/>
    <w:rsid w:val="00AC49C9"/>
    <w:rsid w:val="00AC4BCA"/>
    <w:rsid w:val="00AC4C68"/>
    <w:rsid w:val="00AC4D20"/>
    <w:rsid w:val="00AC4FD3"/>
    <w:rsid w:val="00AC4FE3"/>
    <w:rsid w:val="00AC50A6"/>
    <w:rsid w:val="00AC52BA"/>
    <w:rsid w:val="00AC5EB6"/>
    <w:rsid w:val="00AC619C"/>
    <w:rsid w:val="00AC6289"/>
    <w:rsid w:val="00AC6412"/>
    <w:rsid w:val="00AC6476"/>
    <w:rsid w:val="00AC68AA"/>
    <w:rsid w:val="00AC6E11"/>
    <w:rsid w:val="00AC6E2D"/>
    <w:rsid w:val="00AC6E4E"/>
    <w:rsid w:val="00AC6EB1"/>
    <w:rsid w:val="00AC6EB5"/>
    <w:rsid w:val="00AC7523"/>
    <w:rsid w:val="00AC78FD"/>
    <w:rsid w:val="00AC7FDC"/>
    <w:rsid w:val="00AD012E"/>
    <w:rsid w:val="00AD02C7"/>
    <w:rsid w:val="00AD0331"/>
    <w:rsid w:val="00AD0339"/>
    <w:rsid w:val="00AD0442"/>
    <w:rsid w:val="00AD0836"/>
    <w:rsid w:val="00AD0AE5"/>
    <w:rsid w:val="00AD14BA"/>
    <w:rsid w:val="00AD1BB5"/>
    <w:rsid w:val="00AD1BBC"/>
    <w:rsid w:val="00AD1D28"/>
    <w:rsid w:val="00AD2231"/>
    <w:rsid w:val="00AD22A0"/>
    <w:rsid w:val="00AD22A6"/>
    <w:rsid w:val="00AD28EC"/>
    <w:rsid w:val="00AD28F4"/>
    <w:rsid w:val="00AD2A2D"/>
    <w:rsid w:val="00AD2B25"/>
    <w:rsid w:val="00AD2EEC"/>
    <w:rsid w:val="00AD325D"/>
    <w:rsid w:val="00AD33CF"/>
    <w:rsid w:val="00AD340C"/>
    <w:rsid w:val="00AD3B26"/>
    <w:rsid w:val="00AD3B3B"/>
    <w:rsid w:val="00AD3FA7"/>
    <w:rsid w:val="00AD41E2"/>
    <w:rsid w:val="00AD430C"/>
    <w:rsid w:val="00AD4AED"/>
    <w:rsid w:val="00AD4C14"/>
    <w:rsid w:val="00AD4EEE"/>
    <w:rsid w:val="00AD4F04"/>
    <w:rsid w:val="00AD4F20"/>
    <w:rsid w:val="00AD4F72"/>
    <w:rsid w:val="00AD50A1"/>
    <w:rsid w:val="00AD53CC"/>
    <w:rsid w:val="00AD56D2"/>
    <w:rsid w:val="00AD572B"/>
    <w:rsid w:val="00AD5922"/>
    <w:rsid w:val="00AD5993"/>
    <w:rsid w:val="00AD5D51"/>
    <w:rsid w:val="00AD5F97"/>
    <w:rsid w:val="00AD5FCA"/>
    <w:rsid w:val="00AD6054"/>
    <w:rsid w:val="00AD64B2"/>
    <w:rsid w:val="00AD654B"/>
    <w:rsid w:val="00AD6906"/>
    <w:rsid w:val="00AD6EF3"/>
    <w:rsid w:val="00AD6F4E"/>
    <w:rsid w:val="00AD7031"/>
    <w:rsid w:val="00AD713D"/>
    <w:rsid w:val="00AD7334"/>
    <w:rsid w:val="00AD76D5"/>
    <w:rsid w:val="00AD7835"/>
    <w:rsid w:val="00AD7CF5"/>
    <w:rsid w:val="00AD7DD2"/>
    <w:rsid w:val="00AD7F8C"/>
    <w:rsid w:val="00AE02B3"/>
    <w:rsid w:val="00AE07E8"/>
    <w:rsid w:val="00AE0936"/>
    <w:rsid w:val="00AE0D42"/>
    <w:rsid w:val="00AE0F00"/>
    <w:rsid w:val="00AE1185"/>
    <w:rsid w:val="00AE11A3"/>
    <w:rsid w:val="00AE18DD"/>
    <w:rsid w:val="00AE1B46"/>
    <w:rsid w:val="00AE1B9C"/>
    <w:rsid w:val="00AE2050"/>
    <w:rsid w:val="00AE210B"/>
    <w:rsid w:val="00AE2274"/>
    <w:rsid w:val="00AE24F6"/>
    <w:rsid w:val="00AE2612"/>
    <w:rsid w:val="00AE2963"/>
    <w:rsid w:val="00AE2985"/>
    <w:rsid w:val="00AE298A"/>
    <w:rsid w:val="00AE32C2"/>
    <w:rsid w:val="00AE348E"/>
    <w:rsid w:val="00AE3838"/>
    <w:rsid w:val="00AE4174"/>
    <w:rsid w:val="00AE4242"/>
    <w:rsid w:val="00AE4C31"/>
    <w:rsid w:val="00AE4D1E"/>
    <w:rsid w:val="00AE518D"/>
    <w:rsid w:val="00AE5C7D"/>
    <w:rsid w:val="00AE5E21"/>
    <w:rsid w:val="00AE655F"/>
    <w:rsid w:val="00AE6642"/>
    <w:rsid w:val="00AE668B"/>
    <w:rsid w:val="00AE6769"/>
    <w:rsid w:val="00AE6E56"/>
    <w:rsid w:val="00AE6FE1"/>
    <w:rsid w:val="00AE70E1"/>
    <w:rsid w:val="00AE73B4"/>
    <w:rsid w:val="00AE76AE"/>
    <w:rsid w:val="00AE779F"/>
    <w:rsid w:val="00AE7834"/>
    <w:rsid w:val="00AE794A"/>
    <w:rsid w:val="00AE7FE1"/>
    <w:rsid w:val="00AF030B"/>
    <w:rsid w:val="00AF0742"/>
    <w:rsid w:val="00AF07BD"/>
    <w:rsid w:val="00AF080E"/>
    <w:rsid w:val="00AF0C79"/>
    <w:rsid w:val="00AF0EE4"/>
    <w:rsid w:val="00AF10BD"/>
    <w:rsid w:val="00AF1330"/>
    <w:rsid w:val="00AF14BD"/>
    <w:rsid w:val="00AF212B"/>
    <w:rsid w:val="00AF234E"/>
    <w:rsid w:val="00AF270E"/>
    <w:rsid w:val="00AF29F9"/>
    <w:rsid w:val="00AF2CDC"/>
    <w:rsid w:val="00AF2E07"/>
    <w:rsid w:val="00AF32FB"/>
    <w:rsid w:val="00AF359A"/>
    <w:rsid w:val="00AF3623"/>
    <w:rsid w:val="00AF3673"/>
    <w:rsid w:val="00AF3944"/>
    <w:rsid w:val="00AF3C1E"/>
    <w:rsid w:val="00AF3E9E"/>
    <w:rsid w:val="00AF4356"/>
    <w:rsid w:val="00AF44BF"/>
    <w:rsid w:val="00AF480E"/>
    <w:rsid w:val="00AF4899"/>
    <w:rsid w:val="00AF49D0"/>
    <w:rsid w:val="00AF4A8D"/>
    <w:rsid w:val="00AF4FDC"/>
    <w:rsid w:val="00AF5294"/>
    <w:rsid w:val="00AF5F1B"/>
    <w:rsid w:val="00AF6091"/>
    <w:rsid w:val="00AF63C8"/>
    <w:rsid w:val="00AF660C"/>
    <w:rsid w:val="00AF6CF5"/>
    <w:rsid w:val="00AF7175"/>
    <w:rsid w:val="00AF719F"/>
    <w:rsid w:val="00AF71B3"/>
    <w:rsid w:val="00AF74F5"/>
    <w:rsid w:val="00AF779E"/>
    <w:rsid w:val="00AF790E"/>
    <w:rsid w:val="00AF7ACB"/>
    <w:rsid w:val="00AF7C07"/>
    <w:rsid w:val="00AF7ED5"/>
    <w:rsid w:val="00AFAB33"/>
    <w:rsid w:val="00B000E9"/>
    <w:rsid w:val="00B001C2"/>
    <w:rsid w:val="00B009A1"/>
    <w:rsid w:val="00B00D89"/>
    <w:rsid w:val="00B00FD6"/>
    <w:rsid w:val="00B01404"/>
    <w:rsid w:val="00B017CC"/>
    <w:rsid w:val="00B018A7"/>
    <w:rsid w:val="00B01AC8"/>
    <w:rsid w:val="00B01D4A"/>
    <w:rsid w:val="00B02070"/>
    <w:rsid w:val="00B021D1"/>
    <w:rsid w:val="00B027BC"/>
    <w:rsid w:val="00B027CE"/>
    <w:rsid w:val="00B027FA"/>
    <w:rsid w:val="00B02ADB"/>
    <w:rsid w:val="00B02DF4"/>
    <w:rsid w:val="00B03362"/>
    <w:rsid w:val="00B038C1"/>
    <w:rsid w:val="00B03961"/>
    <w:rsid w:val="00B03C63"/>
    <w:rsid w:val="00B03DD0"/>
    <w:rsid w:val="00B04157"/>
    <w:rsid w:val="00B043CD"/>
    <w:rsid w:val="00B043DF"/>
    <w:rsid w:val="00B046DE"/>
    <w:rsid w:val="00B04858"/>
    <w:rsid w:val="00B04884"/>
    <w:rsid w:val="00B048B7"/>
    <w:rsid w:val="00B049BA"/>
    <w:rsid w:val="00B04A85"/>
    <w:rsid w:val="00B04E19"/>
    <w:rsid w:val="00B04F36"/>
    <w:rsid w:val="00B0517C"/>
    <w:rsid w:val="00B054B1"/>
    <w:rsid w:val="00B05654"/>
    <w:rsid w:val="00B057BD"/>
    <w:rsid w:val="00B05AEF"/>
    <w:rsid w:val="00B05CCF"/>
    <w:rsid w:val="00B06189"/>
    <w:rsid w:val="00B0628B"/>
    <w:rsid w:val="00B0642A"/>
    <w:rsid w:val="00B069A4"/>
    <w:rsid w:val="00B069F2"/>
    <w:rsid w:val="00B06B6A"/>
    <w:rsid w:val="00B06C53"/>
    <w:rsid w:val="00B06D60"/>
    <w:rsid w:val="00B06D98"/>
    <w:rsid w:val="00B06EF2"/>
    <w:rsid w:val="00B06F66"/>
    <w:rsid w:val="00B070BF"/>
    <w:rsid w:val="00B071B6"/>
    <w:rsid w:val="00B074AC"/>
    <w:rsid w:val="00B102AD"/>
    <w:rsid w:val="00B1078C"/>
    <w:rsid w:val="00B109BF"/>
    <w:rsid w:val="00B10CC9"/>
    <w:rsid w:val="00B10D20"/>
    <w:rsid w:val="00B10DCA"/>
    <w:rsid w:val="00B1103D"/>
    <w:rsid w:val="00B11438"/>
    <w:rsid w:val="00B11513"/>
    <w:rsid w:val="00B119A5"/>
    <w:rsid w:val="00B11BF1"/>
    <w:rsid w:val="00B12177"/>
    <w:rsid w:val="00B1245B"/>
    <w:rsid w:val="00B12732"/>
    <w:rsid w:val="00B12820"/>
    <w:rsid w:val="00B128BA"/>
    <w:rsid w:val="00B12B47"/>
    <w:rsid w:val="00B12C42"/>
    <w:rsid w:val="00B1302B"/>
    <w:rsid w:val="00B13158"/>
    <w:rsid w:val="00B135FA"/>
    <w:rsid w:val="00B1379C"/>
    <w:rsid w:val="00B13A50"/>
    <w:rsid w:val="00B13B7A"/>
    <w:rsid w:val="00B13F4B"/>
    <w:rsid w:val="00B144F3"/>
    <w:rsid w:val="00B146DA"/>
    <w:rsid w:val="00B146E9"/>
    <w:rsid w:val="00B14A0D"/>
    <w:rsid w:val="00B14B16"/>
    <w:rsid w:val="00B14FD5"/>
    <w:rsid w:val="00B14FFC"/>
    <w:rsid w:val="00B15129"/>
    <w:rsid w:val="00B153DC"/>
    <w:rsid w:val="00B156E6"/>
    <w:rsid w:val="00B1579D"/>
    <w:rsid w:val="00B158A0"/>
    <w:rsid w:val="00B15CD6"/>
    <w:rsid w:val="00B15E74"/>
    <w:rsid w:val="00B1660F"/>
    <w:rsid w:val="00B16AC4"/>
    <w:rsid w:val="00B16C6B"/>
    <w:rsid w:val="00B17062"/>
    <w:rsid w:val="00B172ED"/>
    <w:rsid w:val="00B1756D"/>
    <w:rsid w:val="00B1789F"/>
    <w:rsid w:val="00B17A3B"/>
    <w:rsid w:val="00B17AA1"/>
    <w:rsid w:val="00B2023D"/>
    <w:rsid w:val="00B205C4"/>
    <w:rsid w:val="00B206FC"/>
    <w:rsid w:val="00B20A23"/>
    <w:rsid w:val="00B20D28"/>
    <w:rsid w:val="00B21010"/>
    <w:rsid w:val="00B21015"/>
    <w:rsid w:val="00B2185C"/>
    <w:rsid w:val="00B2187C"/>
    <w:rsid w:val="00B21BE0"/>
    <w:rsid w:val="00B21EEC"/>
    <w:rsid w:val="00B21FE0"/>
    <w:rsid w:val="00B221B4"/>
    <w:rsid w:val="00B22394"/>
    <w:rsid w:val="00B22576"/>
    <w:rsid w:val="00B2265E"/>
    <w:rsid w:val="00B22A0B"/>
    <w:rsid w:val="00B22B22"/>
    <w:rsid w:val="00B22B31"/>
    <w:rsid w:val="00B2305B"/>
    <w:rsid w:val="00B23145"/>
    <w:rsid w:val="00B231E7"/>
    <w:rsid w:val="00B23A8E"/>
    <w:rsid w:val="00B23BEF"/>
    <w:rsid w:val="00B23EAB"/>
    <w:rsid w:val="00B244C7"/>
    <w:rsid w:val="00B24584"/>
    <w:rsid w:val="00B24961"/>
    <w:rsid w:val="00B24E59"/>
    <w:rsid w:val="00B24F3C"/>
    <w:rsid w:val="00B252B0"/>
    <w:rsid w:val="00B255D0"/>
    <w:rsid w:val="00B25867"/>
    <w:rsid w:val="00B259D3"/>
    <w:rsid w:val="00B25EF4"/>
    <w:rsid w:val="00B2620F"/>
    <w:rsid w:val="00B2630E"/>
    <w:rsid w:val="00B26637"/>
    <w:rsid w:val="00B26AD3"/>
    <w:rsid w:val="00B26B85"/>
    <w:rsid w:val="00B26B8C"/>
    <w:rsid w:val="00B26C8C"/>
    <w:rsid w:val="00B271AB"/>
    <w:rsid w:val="00B271B9"/>
    <w:rsid w:val="00B27240"/>
    <w:rsid w:val="00B27303"/>
    <w:rsid w:val="00B2734B"/>
    <w:rsid w:val="00B27DD6"/>
    <w:rsid w:val="00B27E6D"/>
    <w:rsid w:val="00B3007D"/>
    <w:rsid w:val="00B30214"/>
    <w:rsid w:val="00B3045A"/>
    <w:rsid w:val="00B30995"/>
    <w:rsid w:val="00B30B83"/>
    <w:rsid w:val="00B31798"/>
    <w:rsid w:val="00B31B55"/>
    <w:rsid w:val="00B31E52"/>
    <w:rsid w:val="00B3215A"/>
    <w:rsid w:val="00B327BD"/>
    <w:rsid w:val="00B327E9"/>
    <w:rsid w:val="00B32927"/>
    <w:rsid w:val="00B32B60"/>
    <w:rsid w:val="00B331B1"/>
    <w:rsid w:val="00B33212"/>
    <w:rsid w:val="00B3331F"/>
    <w:rsid w:val="00B33A19"/>
    <w:rsid w:val="00B33A5F"/>
    <w:rsid w:val="00B33ED0"/>
    <w:rsid w:val="00B342D3"/>
    <w:rsid w:val="00B346E2"/>
    <w:rsid w:val="00B34967"/>
    <w:rsid w:val="00B34B6D"/>
    <w:rsid w:val="00B34C59"/>
    <w:rsid w:val="00B34F4F"/>
    <w:rsid w:val="00B3542A"/>
    <w:rsid w:val="00B355E1"/>
    <w:rsid w:val="00B35952"/>
    <w:rsid w:val="00B35B0C"/>
    <w:rsid w:val="00B35D52"/>
    <w:rsid w:val="00B35F5B"/>
    <w:rsid w:val="00B360EE"/>
    <w:rsid w:val="00B3636C"/>
    <w:rsid w:val="00B36468"/>
    <w:rsid w:val="00B3671A"/>
    <w:rsid w:val="00B36853"/>
    <w:rsid w:val="00B36C20"/>
    <w:rsid w:val="00B36C2E"/>
    <w:rsid w:val="00B36E7F"/>
    <w:rsid w:val="00B37345"/>
    <w:rsid w:val="00B37684"/>
    <w:rsid w:val="00B37773"/>
    <w:rsid w:val="00B377F9"/>
    <w:rsid w:val="00B37886"/>
    <w:rsid w:val="00B37A5D"/>
    <w:rsid w:val="00B37B2C"/>
    <w:rsid w:val="00B37E83"/>
    <w:rsid w:val="00B37F7D"/>
    <w:rsid w:val="00B40735"/>
    <w:rsid w:val="00B409E6"/>
    <w:rsid w:val="00B40A1A"/>
    <w:rsid w:val="00B40FDC"/>
    <w:rsid w:val="00B40FF7"/>
    <w:rsid w:val="00B413F7"/>
    <w:rsid w:val="00B41897"/>
    <w:rsid w:val="00B4194E"/>
    <w:rsid w:val="00B41D81"/>
    <w:rsid w:val="00B41F3D"/>
    <w:rsid w:val="00B424EE"/>
    <w:rsid w:val="00B424FB"/>
    <w:rsid w:val="00B428F1"/>
    <w:rsid w:val="00B429A2"/>
    <w:rsid w:val="00B429D6"/>
    <w:rsid w:val="00B42DDC"/>
    <w:rsid w:val="00B42FCB"/>
    <w:rsid w:val="00B432F0"/>
    <w:rsid w:val="00B43326"/>
    <w:rsid w:val="00B43430"/>
    <w:rsid w:val="00B43735"/>
    <w:rsid w:val="00B438FD"/>
    <w:rsid w:val="00B43D87"/>
    <w:rsid w:val="00B43F19"/>
    <w:rsid w:val="00B4416D"/>
    <w:rsid w:val="00B44214"/>
    <w:rsid w:val="00B442FF"/>
    <w:rsid w:val="00B4449C"/>
    <w:rsid w:val="00B4452E"/>
    <w:rsid w:val="00B449E3"/>
    <w:rsid w:val="00B44D68"/>
    <w:rsid w:val="00B44E08"/>
    <w:rsid w:val="00B44FED"/>
    <w:rsid w:val="00B4501C"/>
    <w:rsid w:val="00B4525F"/>
    <w:rsid w:val="00B456BE"/>
    <w:rsid w:val="00B45812"/>
    <w:rsid w:val="00B45C0D"/>
    <w:rsid w:val="00B46060"/>
    <w:rsid w:val="00B46277"/>
    <w:rsid w:val="00B46278"/>
    <w:rsid w:val="00B462A4"/>
    <w:rsid w:val="00B465E3"/>
    <w:rsid w:val="00B4672E"/>
    <w:rsid w:val="00B46843"/>
    <w:rsid w:val="00B469D9"/>
    <w:rsid w:val="00B46AAC"/>
    <w:rsid w:val="00B46EDD"/>
    <w:rsid w:val="00B47122"/>
    <w:rsid w:val="00B4763E"/>
    <w:rsid w:val="00B479F0"/>
    <w:rsid w:val="00B47AEB"/>
    <w:rsid w:val="00B47C45"/>
    <w:rsid w:val="00B47C7B"/>
    <w:rsid w:val="00B5036C"/>
    <w:rsid w:val="00B506D8"/>
    <w:rsid w:val="00B50BE7"/>
    <w:rsid w:val="00B50D24"/>
    <w:rsid w:val="00B50F8D"/>
    <w:rsid w:val="00B51312"/>
    <w:rsid w:val="00B515F1"/>
    <w:rsid w:val="00B51602"/>
    <w:rsid w:val="00B51695"/>
    <w:rsid w:val="00B51CC2"/>
    <w:rsid w:val="00B522DE"/>
    <w:rsid w:val="00B5239A"/>
    <w:rsid w:val="00B5274A"/>
    <w:rsid w:val="00B52A23"/>
    <w:rsid w:val="00B52B03"/>
    <w:rsid w:val="00B52BEF"/>
    <w:rsid w:val="00B52D91"/>
    <w:rsid w:val="00B5305E"/>
    <w:rsid w:val="00B53078"/>
    <w:rsid w:val="00B53096"/>
    <w:rsid w:val="00B532B6"/>
    <w:rsid w:val="00B537B0"/>
    <w:rsid w:val="00B53860"/>
    <w:rsid w:val="00B538F4"/>
    <w:rsid w:val="00B53EF6"/>
    <w:rsid w:val="00B5406B"/>
    <w:rsid w:val="00B54374"/>
    <w:rsid w:val="00B54469"/>
    <w:rsid w:val="00B544D6"/>
    <w:rsid w:val="00B54585"/>
    <w:rsid w:val="00B545F0"/>
    <w:rsid w:val="00B54C33"/>
    <w:rsid w:val="00B54D07"/>
    <w:rsid w:val="00B54DF2"/>
    <w:rsid w:val="00B550B6"/>
    <w:rsid w:val="00B55471"/>
    <w:rsid w:val="00B555D2"/>
    <w:rsid w:val="00B55751"/>
    <w:rsid w:val="00B55B81"/>
    <w:rsid w:val="00B55D49"/>
    <w:rsid w:val="00B56185"/>
    <w:rsid w:val="00B56394"/>
    <w:rsid w:val="00B56618"/>
    <w:rsid w:val="00B567EE"/>
    <w:rsid w:val="00B568A8"/>
    <w:rsid w:val="00B56D02"/>
    <w:rsid w:val="00B57105"/>
    <w:rsid w:val="00B57704"/>
    <w:rsid w:val="00B57760"/>
    <w:rsid w:val="00B57894"/>
    <w:rsid w:val="00B57FE1"/>
    <w:rsid w:val="00B60EE7"/>
    <w:rsid w:val="00B60F53"/>
    <w:rsid w:val="00B61039"/>
    <w:rsid w:val="00B61040"/>
    <w:rsid w:val="00B61176"/>
    <w:rsid w:val="00B61CB2"/>
    <w:rsid w:val="00B61E78"/>
    <w:rsid w:val="00B62206"/>
    <w:rsid w:val="00B625F7"/>
    <w:rsid w:val="00B629CE"/>
    <w:rsid w:val="00B6315B"/>
    <w:rsid w:val="00B631AA"/>
    <w:rsid w:val="00B631AD"/>
    <w:rsid w:val="00B639F7"/>
    <w:rsid w:val="00B63A0C"/>
    <w:rsid w:val="00B63A54"/>
    <w:rsid w:val="00B63E15"/>
    <w:rsid w:val="00B64022"/>
    <w:rsid w:val="00B642AB"/>
    <w:rsid w:val="00B64335"/>
    <w:rsid w:val="00B644C3"/>
    <w:rsid w:val="00B646D0"/>
    <w:rsid w:val="00B64876"/>
    <w:rsid w:val="00B64931"/>
    <w:rsid w:val="00B64B47"/>
    <w:rsid w:val="00B64EFA"/>
    <w:rsid w:val="00B6513D"/>
    <w:rsid w:val="00B651D1"/>
    <w:rsid w:val="00B65209"/>
    <w:rsid w:val="00B6539A"/>
    <w:rsid w:val="00B658C4"/>
    <w:rsid w:val="00B65A7D"/>
    <w:rsid w:val="00B65AC2"/>
    <w:rsid w:val="00B65D61"/>
    <w:rsid w:val="00B66112"/>
    <w:rsid w:val="00B66125"/>
    <w:rsid w:val="00B66217"/>
    <w:rsid w:val="00B66311"/>
    <w:rsid w:val="00B6694B"/>
    <w:rsid w:val="00B66BF7"/>
    <w:rsid w:val="00B66C63"/>
    <w:rsid w:val="00B66CD7"/>
    <w:rsid w:val="00B66F06"/>
    <w:rsid w:val="00B66F6F"/>
    <w:rsid w:val="00B677AD"/>
    <w:rsid w:val="00B677AE"/>
    <w:rsid w:val="00B67844"/>
    <w:rsid w:val="00B67ACF"/>
    <w:rsid w:val="00B67CD3"/>
    <w:rsid w:val="00B7003F"/>
    <w:rsid w:val="00B700DF"/>
    <w:rsid w:val="00B70176"/>
    <w:rsid w:val="00B70A56"/>
    <w:rsid w:val="00B70B6B"/>
    <w:rsid w:val="00B70FFF"/>
    <w:rsid w:val="00B7122A"/>
    <w:rsid w:val="00B71285"/>
    <w:rsid w:val="00B713F2"/>
    <w:rsid w:val="00B7151D"/>
    <w:rsid w:val="00B7152E"/>
    <w:rsid w:val="00B71A47"/>
    <w:rsid w:val="00B71D13"/>
    <w:rsid w:val="00B71D2F"/>
    <w:rsid w:val="00B72178"/>
    <w:rsid w:val="00B72301"/>
    <w:rsid w:val="00B7249E"/>
    <w:rsid w:val="00B72759"/>
    <w:rsid w:val="00B7278E"/>
    <w:rsid w:val="00B72A8B"/>
    <w:rsid w:val="00B72E38"/>
    <w:rsid w:val="00B733AD"/>
    <w:rsid w:val="00B7342A"/>
    <w:rsid w:val="00B73891"/>
    <w:rsid w:val="00B73970"/>
    <w:rsid w:val="00B73A5F"/>
    <w:rsid w:val="00B73B19"/>
    <w:rsid w:val="00B73C24"/>
    <w:rsid w:val="00B74104"/>
    <w:rsid w:val="00B741A2"/>
    <w:rsid w:val="00B74220"/>
    <w:rsid w:val="00B7459F"/>
    <w:rsid w:val="00B74759"/>
    <w:rsid w:val="00B74E4C"/>
    <w:rsid w:val="00B74F1C"/>
    <w:rsid w:val="00B74FA7"/>
    <w:rsid w:val="00B74FF1"/>
    <w:rsid w:val="00B756CE"/>
    <w:rsid w:val="00B7575A"/>
    <w:rsid w:val="00B757DE"/>
    <w:rsid w:val="00B759AC"/>
    <w:rsid w:val="00B75D8C"/>
    <w:rsid w:val="00B75E71"/>
    <w:rsid w:val="00B761BF"/>
    <w:rsid w:val="00B76A0A"/>
    <w:rsid w:val="00B76A58"/>
    <w:rsid w:val="00B76CBC"/>
    <w:rsid w:val="00B7701A"/>
    <w:rsid w:val="00B77193"/>
    <w:rsid w:val="00B779BD"/>
    <w:rsid w:val="00B77DFF"/>
    <w:rsid w:val="00B8035A"/>
    <w:rsid w:val="00B80595"/>
    <w:rsid w:val="00B808A1"/>
    <w:rsid w:val="00B80959"/>
    <w:rsid w:val="00B80AFB"/>
    <w:rsid w:val="00B80E70"/>
    <w:rsid w:val="00B80F8D"/>
    <w:rsid w:val="00B8106E"/>
    <w:rsid w:val="00B81133"/>
    <w:rsid w:val="00B81157"/>
    <w:rsid w:val="00B815DA"/>
    <w:rsid w:val="00B8170C"/>
    <w:rsid w:val="00B81750"/>
    <w:rsid w:val="00B81BCB"/>
    <w:rsid w:val="00B81D79"/>
    <w:rsid w:val="00B81D98"/>
    <w:rsid w:val="00B81F09"/>
    <w:rsid w:val="00B81FDE"/>
    <w:rsid w:val="00B82184"/>
    <w:rsid w:val="00B822DD"/>
    <w:rsid w:val="00B82551"/>
    <w:rsid w:val="00B82757"/>
    <w:rsid w:val="00B828F9"/>
    <w:rsid w:val="00B829EB"/>
    <w:rsid w:val="00B82B43"/>
    <w:rsid w:val="00B82CA5"/>
    <w:rsid w:val="00B82CEE"/>
    <w:rsid w:val="00B8319B"/>
    <w:rsid w:val="00B831AC"/>
    <w:rsid w:val="00B833C0"/>
    <w:rsid w:val="00B835DA"/>
    <w:rsid w:val="00B83687"/>
    <w:rsid w:val="00B83A09"/>
    <w:rsid w:val="00B83F21"/>
    <w:rsid w:val="00B8407B"/>
    <w:rsid w:val="00B84486"/>
    <w:rsid w:val="00B84775"/>
    <w:rsid w:val="00B8493F"/>
    <w:rsid w:val="00B84A4B"/>
    <w:rsid w:val="00B84AA6"/>
    <w:rsid w:val="00B84B72"/>
    <w:rsid w:val="00B855F8"/>
    <w:rsid w:val="00B85A66"/>
    <w:rsid w:val="00B85A91"/>
    <w:rsid w:val="00B85AFB"/>
    <w:rsid w:val="00B85CD6"/>
    <w:rsid w:val="00B860E2"/>
    <w:rsid w:val="00B860FC"/>
    <w:rsid w:val="00B861FD"/>
    <w:rsid w:val="00B863D8"/>
    <w:rsid w:val="00B86D19"/>
    <w:rsid w:val="00B86F6F"/>
    <w:rsid w:val="00B8708E"/>
    <w:rsid w:val="00B87116"/>
    <w:rsid w:val="00B8730C"/>
    <w:rsid w:val="00B87409"/>
    <w:rsid w:val="00B875D0"/>
    <w:rsid w:val="00B876EB"/>
    <w:rsid w:val="00B87739"/>
    <w:rsid w:val="00B87DD3"/>
    <w:rsid w:val="00B902EF"/>
    <w:rsid w:val="00B90A1F"/>
    <w:rsid w:val="00B90AAE"/>
    <w:rsid w:val="00B90AC7"/>
    <w:rsid w:val="00B90D6B"/>
    <w:rsid w:val="00B91179"/>
    <w:rsid w:val="00B912D5"/>
    <w:rsid w:val="00B9133C"/>
    <w:rsid w:val="00B913F5"/>
    <w:rsid w:val="00B9187C"/>
    <w:rsid w:val="00B919F9"/>
    <w:rsid w:val="00B91A07"/>
    <w:rsid w:val="00B91D23"/>
    <w:rsid w:val="00B92131"/>
    <w:rsid w:val="00B923E9"/>
    <w:rsid w:val="00B928B8"/>
    <w:rsid w:val="00B92CA1"/>
    <w:rsid w:val="00B92DAD"/>
    <w:rsid w:val="00B9312B"/>
    <w:rsid w:val="00B9375F"/>
    <w:rsid w:val="00B9380E"/>
    <w:rsid w:val="00B9381F"/>
    <w:rsid w:val="00B93F3A"/>
    <w:rsid w:val="00B941DF"/>
    <w:rsid w:val="00B94D3C"/>
    <w:rsid w:val="00B94F85"/>
    <w:rsid w:val="00B95007"/>
    <w:rsid w:val="00B95210"/>
    <w:rsid w:val="00B95346"/>
    <w:rsid w:val="00B954BE"/>
    <w:rsid w:val="00B954C6"/>
    <w:rsid w:val="00B954E5"/>
    <w:rsid w:val="00B955BC"/>
    <w:rsid w:val="00B95DD4"/>
    <w:rsid w:val="00B95FC1"/>
    <w:rsid w:val="00B96470"/>
    <w:rsid w:val="00B96712"/>
    <w:rsid w:val="00B96713"/>
    <w:rsid w:val="00B96AED"/>
    <w:rsid w:val="00B96E8D"/>
    <w:rsid w:val="00B972A2"/>
    <w:rsid w:val="00B972EF"/>
    <w:rsid w:val="00B97649"/>
    <w:rsid w:val="00B97BE8"/>
    <w:rsid w:val="00BA078F"/>
    <w:rsid w:val="00BA0880"/>
    <w:rsid w:val="00BA1334"/>
    <w:rsid w:val="00BA1875"/>
    <w:rsid w:val="00BA199C"/>
    <w:rsid w:val="00BA19EB"/>
    <w:rsid w:val="00BA1D10"/>
    <w:rsid w:val="00BA1D8B"/>
    <w:rsid w:val="00BA238A"/>
    <w:rsid w:val="00BA23C8"/>
    <w:rsid w:val="00BA2782"/>
    <w:rsid w:val="00BA28C9"/>
    <w:rsid w:val="00BA2E44"/>
    <w:rsid w:val="00BA2F75"/>
    <w:rsid w:val="00BA3332"/>
    <w:rsid w:val="00BA37C3"/>
    <w:rsid w:val="00BA3B3E"/>
    <w:rsid w:val="00BA3FBB"/>
    <w:rsid w:val="00BA3FE5"/>
    <w:rsid w:val="00BA419E"/>
    <w:rsid w:val="00BA43B3"/>
    <w:rsid w:val="00BA4446"/>
    <w:rsid w:val="00BA49B3"/>
    <w:rsid w:val="00BA4CE2"/>
    <w:rsid w:val="00BA4D24"/>
    <w:rsid w:val="00BA4FDC"/>
    <w:rsid w:val="00BA5527"/>
    <w:rsid w:val="00BA57CF"/>
    <w:rsid w:val="00BA588A"/>
    <w:rsid w:val="00BA5BAC"/>
    <w:rsid w:val="00BA5DC9"/>
    <w:rsid w:val="00BA6270"/>
    <w:rsid w:val="00BA64E7"/>
    <w:rsid w:val="00BA6C03"/>
    <w:rsid w:val="00BA6C76"/>
    <w:rsid w:val="00BA6FCB"/>
    <w:rsid w:val="00BA7178"/>
    <w:rsid w:val="00BA755F"/>
    <w:rsid w:val="00BA7822"/>
    <w:rsid w:val="00BA7C2E"/>
    <w:rsid w:val="00BB01DA"/>
    <w:rsid w:val="00BB0558"/>
    <w:rsid w:val="00BB057D"/>
    <w:rsid w:val="00BB05F6"/>
    <w:rsid w:val="00BB088E"/>
    <w:rsid w:val="00BB08A7"/>
    <w:rsid w:val="00BB0EE2"/>
    <w:rsid w:val="00BB0F3E"/>
    <w:rsid w:val="00BB0F5C"/>
    <w:rsid w:val="00BB1035"/>
    <w:rsid w:val="00BB1338"/>
    <w:rsid w:val="00BB1649"/>
    <w:rsid w:val="00BB1846"/>
    <w:rsid w:val="00BB1BBA"/>
    <w:rsid w:val="00BB1F65"/>
    <w:rsid w:val="00BB2059"/>
    <w:rsid w:val="00BB2186"/>
    <w:rsid w:val="00BB2447"/>
    <w:rsid w:val="00BB2760"/>
    <w:rsid w:val="00BB2951"/>
    <w:rsid w:val="00BB296E"/>
    <w:rsid w:val="00BB2CA0"/>
    <w:rsid w:val="00BB2E14"/>
    <w:rsid w:val="00BB3316"/>
    <w:rsid w:val="00BB34B7"/>
    <w:rsid w:val="00BB3B1D"/>
    <w:rsid w:val="00BB4143"/>
    <w:rsid w:val="00BB44C7"/>
    <w:rsid w:val="00BB4AAB"/>
    <w:rsid w:val="00BB5634"/>
    <w:rsid w:val="00BB59A8"/>
    <w:rsid w:val="00BB5A4F"/>
    <w:rsid w:val="00BB5C26"/>
    <w:rsid w:val="00BB5D7D"/>
    <w:rsid w:val="00BB6505"/>
    <w:rsid w:val="00BB6A43"/>
    <w:rsid w:val="00BB6AE3"/>
    <w:rsid w:val="00BB6CD8"/>
    <w:rsid w:val="00BB6D41"/>
    <w:rsid w:val="00BB6F6F"/>
    <w:rsid w:val="00BB6FF9"/>
    <w:rsid w:val="00BB7199"/>
    <w:rsid w:val="00BB71B6"/>
    <w:rsid w:val="00BB72ED"/>
    <w:rsid w:val="00BB7D86"/>
    <w:rsid w:val="00BB7F63"/>
    <w:rsid w:val="00BB7FCF"/>
    <w:rsid w:val="00BB7FF3"/>
    <w:rsid w:val="00BC011E"/>
    <w:rsid w:val="00BC035F"/>
    <w:rsid w:val="00BC0758"/>
    <w:rsid w:val="00BC08B7"/>
    <w:rsid w:val="00BC0BD1"/>
    <w:rsid w:val="00BC0E14"/>
    <w:rsid w:val="00BC0F48"/>
    <w:rsid w:val="00BC11BA"/>
    <w:rsid w:val="00BC1956"/>
    <w:rsid w:val="00BC1A1B"/>
    <w:rsid w:val="00BC1CEA"/>
    <w:rsid w:val="00BC20A2"/>
    <w:rsid w:val="00BC2274"/>
    <w:rsid w:val="00BC2877"/>
    <w:rsid w:val="00BC2B08"/>
    <w:rsid w:val="00BC2B1F"/>
    <w:rsid w:val="00BC2E54"/>
    <w:rsid w:val="00BC30C7"/>
    <w:rsid w:val="00BC351A"/>
    <w:rsid w:val="00BC354B"/>
    <w:rsid w:val="00BC3BC5"/>
    <w:rsid w:val="00BC3D5C"/>
    <w:rsid w:val="00BC407C"/>
    <w:rsid w:val="00BC42DF"/>
    <w:rsid w:val="00BC45C3"/>
    <w:rsid w:val="00BC4AC2"/>
    <w:rsid w:val="00BC5708"/>
    <w:rsid w:val="00BC57B0"/>
    <w:rsid w:val="00BC5EFE"/>
    <w:rsid w:val="00BC6146"/>
    <w:rsid w:val="00BC66A3"/>
    <w:rsid w:val="00BC6BAC"/>
    <w:rsid w:val="00BC6D2E"/>
    <w:rsid w:val="00BC7079"/>
    <w:rsid w:val="00BC714B"/>
    <w:rsid w:val="00BC7398"/>
    <w:rsid w:val="00BC74E9"/>
    <w:rsid w:val="00BC7554"/>
    <w:rsid w:val="00BC75CE"/>
    <w:rsid w:val="00BC786E"/>
    <w:rsid w:val="00BC7893"/>
    <w:rsid w:val="00BC7B88"/>
    <w:rsid w:val="00BC7BF2"/>
    <w:rsid w:val="00BC7E01"/>
    <w:rsid w:val="00BC7F37"/>
    <w:rsid w:val="00BD099C"/>
    <w:rsid w:val="00BD0E8E"/>
    <w:rsid w:val="00BD0EE3"/>
    <w:rsid w:val="00BD0F8B"/>
    <w:rsid w:val="00BD120E"/>
    <w:rsid w:val="00BD1504"/>
    <w:rsid w:val="00BD17A2"/>
    <w:rsid w:val="00BD1B5C"/>
    <w:rsid w:val="00BD1C17"/>
    <w:rsid w:val="00BD1C37"/>
    <w:rsid w:val="00BD1D9B"/>
    <w:rsid w:val="00BD1F31"/>
    <w:rsid w:val="00BD2120"/>
    <w:rsid w:val="00BD23C0"/>
    <w:rsid w:val="00BD241C"/>
    <w:rsid w:val="00BD2568"/>
    <w:rsid w:val="00BD2760"/>
    <w:rsid w:val="00BD282E"/>
    <w:rsid w:val="00BD395E"/>
    <w:rsid w:val="00BD3A9A"/>
    <w:rsid w:val="00BD3ADE"/>
    <w:rsid w:val="00BD3CCD"/>
    <w:rsid w:val="00BD4200"/>
    <w:rsid w:val="00BD4203"/>
    <w:rsid w:val="00BD428B"/>
    <w:rsid w:val="00BD43B4"/>
    <w:rsid w:val="00BD478C"/>
    <w:rsid w:val="00BD4BE6"/>
    <w:rsid w:val="00BD4F63"/>
    <w:rsid w:val="00BD51C9"/>
    <w:rsid w:val="00BD574C"/>
    <w:rsid w:val="00BD595E"/>
    <w:rsid w:val="00BD5A30"/>
    <w:rsid w:val="00BD5F9E"/>
    <w:rsid w:val="00BD6193"/>
    <w:rsid w:val="00BD64CE"/>
    <w:rsid w:val="00BD680B"/>
    <w:rsid w:val="00BD6AA2"/>
    <w:rsid w:val="00BD6C3A"/>
    <w:rsid w:val="00BD6F37"/>
    <w:rsid w:val="00BD7071"/>
    <w:rsid w:val="00BD7366"/>
    <w:rsid w:val="00BD7493"/>
    <w:rsid w:val="00BD770A"/>
    <w:rsid w:val="00BD7731"/>
    <w:rsid w:val="00BD77E7"/>
    <w:rsid w:val="00BD7F50"/>
    <w:rsid w:val="00BE06AB"/>
    <w:rsid w:val="00BE0750"/>
    <w:rsid w:val="00BE0A6C"/>
    <w:rsid w:val="00BE130C"/>
    <w:rsid w:val="00BE132D"/>
    <w:rsid w:val="00BE1513"/>
    <w:rsid w:val="00BE174B"/>
    <w:rsid w:val="00BE18AE"/>
    <w:rsid w:val="00BE1BEF"/>
    <w:rsid w:val="00BE1BF0"/>
    <w:rsid w:val="00BE25CA"/>
    <w:rsid w:val="00BE2F36"/>
    <w:rsid w:val="00BE30D9"/>
    <w:rsid w:val="00BE3104"/>
    <w:rsid w:val="00BE345F"/>
    <w:rsid w:val="00BE3504"/>
    <w:rsid w:val="00BE3592"/>
    <w:rsid w:val="00BE3A84"/>
    <w:rsid w:val="00BE3D1A"/>
    <w:rsid w:val="00BE3DF7"/>
    <w:rsid w:val="00BE4148"/>
    <w:rsid w:val="00BE415F"/>
    <w:rsid w:val="00BE416E"/>
    <w:rsid w:val="00BE46E2"/>
    <w:rsid w:val="00BE483D"/>
    <w:rsid w:val="00BE4A0A"/>
    <w:rsid w:val="00BE4A86"/>
    <w:rsid w:val="00BE4EEB"/>
    <w:rsid w:val="00BE50F3"/>
    <w:rsid w:val="00BE5860"/>
    <w:rsid w:val="00BE6334"/>
    <w:rsid w:val="00BE6729"/>
    <w:rsid w:val="00BE6B52"/>
    <w:rsid w:val="00BE71E9"/>
    <w:rsid w:val="00BE7280"/>
    <w:rsid w:val="00BE74E1"/>
    <w:rsid w:val="00BE75A2"/>
    <w:rsid w:val="00BE78DE"/>
    <w:rsid w:val="00BE7A45"/>
    <w:rsid w:val="00BE7BB1"/>
    <w:rsid w:val="00BE7D19"/>
    <w:rsid w:val="00BE7D39"/>
    <w:rsid w:val="00BE7F4A"/>
    <w:rsid w:val="00BE7FCA"/>
    <w:rsid w:val="00BF0329"/>
    <w:rsid w:val="00BF08A0"/>
    <w:rsid w:val="00BF0987"/>
    <w:rsid w:val="00BF106D"/>
    <w:rsid w:val="00BF1338"/>
    <w:rsid w:val="00BF160C"/>
    <w:rsid w:val="00BF1716"/>
    <w:rsid w:val="00BF17F9"/>
    <w:rsid w:val="00BF1AAE"/>
    <w:rsid w:val="00BF1BCC"/>
    <w:rsid w:val="00BF1BDD"/>
    <w:rsid w:val="00BF23AC"/>
    <w:rsid w:val="00BF287D"/>
    <w:rsid w:val="00BF2A56"/>
    <w:rsid w:val="00BF2F38"/>
    <w:rsid w:val="00BF30A9"/>
    <w:rsid w:val="00BF3273"/>
    <w:rsid w:val="00BF344F"/>
    <w:rsid w:val="00BF34FA"/>
    <w:rsid w:val="00BF3653"/>
    <w:rsid w:val="00BF38A7"/>
    <w:rsid w:val="00BF39D5"/>
    <w:rsid w:val="00BF3A80"/>
    <w:rsid w:val="00BF40E2"/>
    <w:rsid w:val="00BF4219"/>
    <w:rsid w:val="00BF4713"/>
    <w:rsid w:val="00BF4980"/>
    <w:rsid w:val="00BF4C7D"/>
    <w:rsid w:val="00BF5036"/>
    <w:rsid w:val="00BF5264"/>
    <w:rsid w:val="00BF5296"/>
    <w:rsid w:val="00BF536D"/>
    <w:rsid w:val="00BF5666"/>
    <w:rsid w:val="00BF56C3"/>
    <w:rsid w:val="00BF590F"/>
    <w:rsid w:val="00BF6329"/>
    <w:rsid w:val="00BF636E"/>
    <w:rsid w:val="00BF6374"/>
    <w:rsid w:val="00BF646E"/>
    <w:rsid w:val="00BF64F6"/>
    <w:rsid w:val="00BF68D1"/>
    <w:rsid w:val="00BF6A0D"/>
    <w:rsid w:val="00BF6A44"/>
    <w:rsid w:val="00BF6B57"/>
    <w:rsid w:val="00BF6B6E"/>
    <w:rsid w:val="00BF6C34"/>
    <w:rsid w:val="00BF6C3C"/>
    <w:rsid w:val="00BF6EA5"/>
    <w:rsid w:val="00BF725B"/>
    <w:rsid w:val="00BF7342"/>
    <w:rsid w:val="00BF7736"/>
    <w:rsid w:val="00BF78B1"/>
    <w:rsid w:val="00BF79EE"/>
    <w:rsid w:val="00BF7BAB"/>
    <w:rsid w:val="00BF7D77"/>
    <w:rsid w:val="00BF7DCB"/>
    <w:rsid w:val="00C000B1"/>
    <w:rsid w:val="00C0026E"/>
    <w:rsid w:val="00C005FF"/>
    <w:rsid w:val="00C007E1"/>
    <w:rsid w:val="00C00AEA"/>
    <w:rsid w:val="00C00BA9"/>
    <w:rsid w:val="00C00D8D"/>
    <w:rsid w:val="00C01292"/>
    <w:rsid w:val="00C01469"/>
    <w:rsid w:val="00C01499"/>
    <w:rsid w:val="00C01C5A"/>
    <w:rsid w:val="00C021E9"/>
    <w:rsid w:val="00C02506"/>
    <w:rsid w:val="00C02554"/>
    <w:rsid w:val="00C0268D"/>
    <w:rsid w:val="00C02E24"/>
    <w:rsid w:val="00C02F3E"/>
    <w:rsid w:val="00C03325"/>
    <w:rsid w:val="00C03557"/>
    <w:rsid w:val="00C03701"/>
    <w:rsid w:val="00C03C61"/>
    <w:rsid w:val="00C03D44"/>
    <w:rsid w:val="00C04022"/>
    <w:rsid w:val="00C04889"/>
    <w:rsid w:val="00C04B9E"/>
    <w:rsid w:val="00C04C58"/>
    <w:rsid w:val="00C04C74"/>
    <w:rsid w:val="00C056FA"/>
    <w:rsid w:val="00C058E3"/>
    <w:rsid w:val="00C059D5"/>
    <w:rsid w:val="00C05BF0"/>
    <w:rsid w:val="00C05CD1"/>
    <w:rsid w:val="00C05D71"/>
    <w:rsid w:val="00C05D8C"/>
    <w:rsid w:val="00C05F7C"/>
    <w:rsid w:val="00C0628D"/>
    <w:rsid w:val="00C06380"/>
    <w:rsid w:val="00C06437"/>
    <w:rsid w:val="00C065FB"/>
    <w:rsid w:val="00C0684A"/>
    <w:rsid w:val="00C06C9C"/>
    <w:rsid w:val="00C06CDD"/>
    <w:rsid w:val="00C06E06"/>
    <w:rsid w:val="00C07151"/>
    <w:rsid w:val="00C07172"/>
    <w:rsid w:val="00C07273"/>
    <w:rsid w:val="00C07538"/>
    <w:rsid w:val="00C07BDA"/>
    <w:rsid w:val="00C07BDB"/>
    <w:rsid w:val="00C07D76"/>
    <w:rsid w:val="00C106EA"/>
    <w:rsid w:val="00C106EB"/>
    <w:rsid w:val="00C1080A"/>
    <w:rsid w:val="00C10BEB"/>
    <w:rsid w:val="00C10CE9"/>
    <w:rsid w:val="00C10EC5"/>
    <w:rsid w:val="00C112B0"/>
    <w:rsid w:val="00C11432"/>
    <w:rsid w:val="00C11F1A"/>
    <w:rsid w:val="00C12456"/>
    <w:rsid w:val="00C1251D"/>
    <w:rsid w:val="00C12A4F"/>
    <w:rsid w:val="00C12B05"/>
    <w:rsid w:val="00C12B16"/>
    <w:rsid w:val="00C12FB4"/>
    <w:rsid w:val="00C13211"/>
    <w:rsid w:val="00C13287"/>
    <w:rsid w:val="00C1342B"/>
    <w:rsid w:val="00C1346D"/>
    <w:rsid w:val="00C1356F"/>
    <w:rsid w:val="00C135C8"/>
    <w:rsid w:val="00C1369C"/>
    <w:rsid w:val="00C137FE"/>
    <w:rsid w:val="00C1391B"/>
    <w:rsid w:val="00C13C0A"/>
    <w:rsid w:val="00C14019"/>
    <w:rsid w:val="00C1440C"/>
    <w:rsid w:val="00C14488"/>
    <w:rsid w:val="00C144F6"/>
    <w:rsid w:val="00C14967"/>
    <w:rsid w:val="00C14A6C"/>
    <w:rsid w:val="00C14A86"/>
    <w:rsid w:val="00C152C6"/>
    <w:rsid w:val="00C1580A"/>
    <w:rsid w:val="00C15834"/>
    <w:rsid w:val="00C15925"/>
    <w:rsid w:val="00C15CE5"/>
    <w:rsid w:val="00C15E40"/>
    <w:rsid w:val="00C16040"/>
    <w:rsid w:val="00C16201"/>
    <w:rsid w:val="00C162CB"/>
    <w:rsid w:val="00C165AF"/>
    <w:rsid w:val="00C16734"/>
    <w:rsid w:val="00C16CCB"/>
    <w:rsid w:val="00C16F58"/>
    <w:rsid w:val="00C17498"/>
    <w:rsid w:val="00C17555"/>
    <w:rsid w:val="00C17591"/>
    <w:rsid w:val="00C175F9"/>
    <w:rsid w:val="00C176E9"/>
    <w:rsid w:val="00C17F9B"/>
    <w:rsid w:val="00C20511"/>
    <w:rsid w:val="00C2052B"/>
    <w:rsid w:val="00C20CDA"/>
    <w:rsid w:val="00C20EB7"/>
    <w:rsid w:val="00C21174"/>
    <w:rsid w:val="00C211EE"/>
    <w:rsid w:val="00C2153F"/>
    <w:rsid w:val="00C2169D"/>
    <w:rsid w:val="00C21757"/>
    <w:rsid w:val="00C2179E"/>
    <w:rsid w:val="00C21861"/>
    <w:rsid w:val="00C21FE6"/>
    <w:rsid w:val="00C220A1"/>
    <w:rsid w:val="00C221F2"/>
    <w:rsid w:val="00C22357"/>
    <w:rsid w:val="00C22524"/>
    <w:rsid w:val="00C225D5"/>
    <w:rsid w:val="00C2277F"/>
    <w:rsid w:val="00C22A32"/>
    <w:rsid w:val="00C23008"/>
    <w:rsid w:val="00C231D7"/>
    <w:rsid w:val="00C233E8"/>
    <w:rsid w:val="00C23664"/>
    <w:rsid w:val="00C236FD"/>
    <w:rsid w:val="00C23B20"/>
    <w:rsid w:val="00C23D70"/>
    <w:rsid w:val="00C23D99"/>
    <w:rsid w:val="00C23F88"/>
    <w:rsid w:val="00C23FAC"/>
    <w:rsid w:val="00C241B4"/>
    <w:rsid w:val="00C242B0"/>
    <w:rsid w:val="00C2443B"/>
    <w:rsid w:val="00C244FD"/>
    <w:rsid w:val="00C246E8"/>
    <w:rsid w:val="00C248B6"/>
    <w:rsid w:val="00C24A24"/>
    <w:rsid w:val="00C24AA5"/>
    <w:rsid w:val="00C24BB7"/>
    <w:rsid w:val="00C259C2"/>
    <w:rsid w:val="00C25A16"/>
    <w:rsid w:val="00C25B4D"/>
    <w:rsid w:val="00C2607B"/>
    <w:rsid w:val="00C263B3"/>
    <w:rsid w:val="00C26498"/>
    <w:rsid w:val="00C2655E"/>
    <w:rsid w:val="00C2658B"/>
    <w:rsid w:val="00C26856"/>
    <w:rsid w:val="00C26916"/>
    <w:rsid w:val="00C26B15"/>
    <w:rsid w:val="00C26DBC"/>
    <w:rsid w:val="00C26F92"/>
    <w:rsid w:val="00C2737B"/>
    <w:rsid w:val="00C27381"/>
    <w:rsid w:val="00C27687"/>
    <w:rsid w:val="00C27768"/>
    <w:rsid w:val="00C27CBE"/>
    <w:rsid w:val="00C27F09"/>
    <w:rsid w:val="00C301B0"/>
    <w:rsid w:val="00C30410"/>
    <w:rsid w:val="00C305B3"/>
    <w:rsid w:val="00C30714"/>
    <w:rsid w:val="00C3074F"/>
    <w:rsid w:val="00C30954"/>
    <w:rsid w:val="00C30D56"/>
    <w:rsid w:val="00C30FF4"/>
    <w:rsid w:val="00C3122A"/>
    <w:rsid w:val="00C315EF"/>
    <w:rsid w:val="00C3164C"/>
    <w:rsid w:val="00C3169F"/>
    <w:rsid w:val="00C31EC2"/>
    <w:rsid w:val="00C320DB"/>
    <w:rsid w:val="00C3221F"/>
    <w:rsid w:val="00C32441"/>
    <w:rsid w:val="00C3277B"/>
    <w:rsid w:val="00C32950"/>
    <w:rsid w:val="00C32A38"/>
    <w:rsid w:val="00C32ED4"/>
    <w:rsid w:val="00C32EF2"/>
    <w:rsid w:val="00C33959"/>
    <w:rsid w:val="00C33F5A"/>
    <w:rsid w:val="00C34003"/>
    <w:rsid w:val="00C340B5"/>
    <w:rsid w:val="00C344B3"/>
    <w:rsid w:val="00C34B4E"/>
    <w:rsid w:val="00C34C5F"/>
    <w:rsid w:val="00C3514F"/>
    <w:rsid w:val="00C35250"/>
    <w:rsid w:val="00C35961"/>
    <w:rsid w:val="00C35A94"/>
    <w:rsid w:val="00C36663"/>
    <w:rsid w:val="00C36A51"/>
    <w:rsid w:val="00C36BBB"/>
    <w:rsid w:val="00C36E91"/>
    <w:rsid w:val="00C3718F"/>
    <w:rsid w:val="00C40103"/>
    <w:rsid w:val="00C401B5"/>
    <w:rsid w:val="00C401B7"/>
    <w:rsid w:val="00C403F8"/>
    <w:rsid w:val="00C4071F"/>
    <w:rsid w:val="00C40D11"/>
    <w:rsid w:val="00C40E38"/>
    <w:rsid w:val="00C40E58"/>
    <w:rsid w:val="00C4171E"/>
    <w:rsid w:val="00C418A7"/>
    <w:rsid w:val="00C41A3C"/>
    <w:rsid w:val="00C42483"/>
    <w:rsid w:val="00C424A7"/>
    <w:rsid w:val="00C42896"/>
    <w:rsid w:val="00C42BA2"/>
    <w:rsid w:val="00C42D18"/>
    <w:rsid w:val="00C42D6B"/>
    <w:rsid w:val="00C42E29"/>
    <w:rsid w:val="00C431D1"/>
    <w:rsid w:val="00C436F0"/>
    <w:rsid w:val="00C4372E"/>
    <w:rsid w:val="00C43937"/>
    <w:rsid w:val="00C43BBF"/>
    <w:rsid w:val="00C43BDF"/>
    <w:rsid w:val="00C43C63"/>
    <w:rsid w:val="00C43EC7"/>
    <w:rsid w:val="00C43F20"/>
    <w:rsid w:val="00C44180"/>
    <w:rsid w:val="00C444E6"/>
    <w:rsid w:val="00C446C9"/>
    <w:rsid w:val="00C44D4A"/>
    <w:rsid w:val="00C44E18"/>
    <w:rsid w:val="00C44EA2"/>
    <w:rsid w:val="00C453E0"/>
    <w:rsid w:val="00C45403"/>
    <w:rsid w:val="00C4546D"/>
    <w:rsid w:val="00C4557C"/>
    <w:rsid w:val="00C459F8"/>
    <w:rsid w:val="00C45B2D"/>
    <w:rsid w:val="00C45B56"/>
    <w:rsid w:val="00C45F22"/>
    <w:rsid w:val="00C45F7F"/>
    <w:rsid w:val="00C46026"/>
    <w:rsid w:val="00C4604C"/>
    <w:rsid w:val="00C460B1"/>
    <w:rsid w:val="00C46323"/>
    <w:rsid w:val="00C46685"/>
    <w:rsid w:val="00C46A08"/>
    <w:rsid w:val="00C46B76"/>
    <w:rsid w:val="00C46C2E"/>
    <w:rsid w:val="00C473D7"/>
    <w:rsid w:val="00C47966"/>
    <w:rsid w:val="00C47D4D"/>
    <w:rsid w:val="00C47E99"/>
    <w:rsid w:val="00C5029E"/>
    <w:rsid w:val="00C5056B"/>
    <w:rsid w:val="00C50D90"/>
    <w:rsid w:val="00C50F71"/>
    <w:rsid w:val="00C50FFB"/>
    <w:rsid w:val="00C5107A"/>
    <w:rsid w:val="00C5109B"/>
    <w:rsid w:val="00C51395"/>
    <w:rsid w:val="00C516C1"/>
    <w:rsid w:val="00C51DC0"/>
    <w:rsid w:val="00C51E6B"/>
    <w:rsid w:val="00C520FC"/>
    <w:rsid w:val="00C525BE"/>
    <w:rsid w:val="00C52889"/>
    <w:rsid w:val="00C5291E"/>
    <w:rsid w:val="00C52A4F"/>
    <w:rsid w:val="00C52AE6"/>
    <w:rsid w:val="00C52EAC"/>
    <w:rsid w:val="00C53432"/>
    <w:rsid w:val="00C53463"/>
    <w:rsid w:val="00C538EA"/>
    <w:rsid w:val="00C539AF"/>
    <w:rsid w:val="00C53B40"/>
    <w:rsid w:val="00C53E2F"/>
    <w:rsid w:val="00C53EFA"/>
    <w:rsid w:val="00C54212"/>
    <w:rsid w:val="00C5451D"/>
    <w:rsid w:val="00C545B6"/>
    <w:rsid w:val="00C546F6"/>
    <w:rsid w:val="00C54D7D"/>
    <w:rsid w:val="00C551E7"/>
    <w:rsid w:val="00C55375"/>
    <w:rsid w:val="00C558B7"/>
    <w:rsid w:val="00C55B5E"/>
    <w:rsid w:val="00C55EED"/>
    <w:rsid w:val="00C55FF5"/>
    <w:rsid w:val="00C5607E"/>
    <w:rsid w:val="00C563E3"/>
    <w:rsid w:val="00C56440"/>
    <w:rsid w:val="00C5657B"/>
    <w:rsid w:val="00C56A2F"/>
    <w:rsid w:val="00C56B2F"/>
    <w:rsid w:val="00C570C7"/>
    <w:rsid w:val="00C57441"/>
    <w:rsid w:val="00C5755A"/>
    <w:rsid w:val="00C57827"/>
    <w:rsid w:val="00C578BD"/>
    <w:rsid w:val="00C57E02"/>
    <w:rsid w:val="00C57F65"/>
    <w:rsid w:val="00C60116"/>
    <w:rsid w:val="00C60369"/>
    <w:rsid w:val="00C606FC"/>
    <w:rsid w:val="00C60711"/>
    <w:rsid w:val="00C607B3"/>
    <w:rsid w:val="00C60828"/>
    <w:rsid w:val="00C60B59"/>
    <w:rsid w:val="00C60BFA"/>
    <w:rsid w:val="00C61608"/>
    <w:rsid w:val="00C618CA"/>
    <w:rsid w:val="00C6194E"/>
    <w:rsid w:val="00C61984"/>
    <w:rsid w:val="00C61A3F"/>
    <w:rsid w:val="00C61B0F"/>
    <w:rsid w:val="00C61B90"/>
    <w:rsid w:val="00C61DF4"/>
    <w:rsid w:val="00C61E1C"/>
    <w:rsid w:val="00C6215F"/>
    <w:rsid w:val="00C6228C"/>
    <w:rsid w:val="00C6235B"/>
    <w:rsid w:val="00C62816"/>
    <w:rsid w:val="00C628E1"/>
    <w:rsid w:val="00C62CE1"/>
    <w:rsid w:val="00C62D96"/>
    <w:rsid w:val="00C62E9C"/>
    <w:rsid w:val="00C638A1"/>
    <w:rsid w:val="00C6396F"/>
    <w:rsid w:val="00C63B26"/>
    <w:rsid w:val="00C64029"/>
    <w:rsid w:val="00C64129"/>
    <w:rsid w:val="00C647F3"/>
    <w:rsid w:val="00C648FF"/>
    <w:rsid w:val="00C649C4"/>
    <w:rsid w:val="00C64DAC"/>
    <w:rsid w:val="00C64E99"/>
    <w:rsid w:val="00C64F9D"/>
    <w:rsid w:val="00C650CC"/>
    <w:rsid w:val="00C65389"/>
    <w:rsid w:val="00C6542E"/>
    <w:rsid w:val="00C654F2"/>
    <w:rsid w:val="00C659D4"/>
    <w:rsid w:val="00C65CA5"/>
    <w:rsid w:val="00C66298"/>
    <w:rsid w:val="00C665F4"/>
    <w:rsid w:val="00C66775"/>
    <w:rsid w:val="00C6681F"/>
    <w:rsid w:val="00C6686B"/>
    <w:rsid w:val="00C66D64"/>
    <w:rsid w:val="00C6719D"/>
    <w:rsid w:val="00C6740C"/>
    <w:rsid w:val="00C674F9"/>
    <w:rsid w:val="00C6780A"/>
    <w:rsid w:val="00C67F02"/>
    <w:rsid w:val="00C701C5"/>
    <w:rsid w:val="00C701EE"/>
    <w:rsid w:val="00C70690"/>
    <w:rsid w:val="00C708EE"/>
    <w:rsid w:val="00C710A9"/>
    <w:rsid w:val="00C711A9"/>
    <w:rsid w:val="00C71400"/>
    <w:rsid w:val="00C7141C"/>
    <w:rsid w:val="00C71722"/>
    <w:rsid w:val="00C71843"/>
    <w:rsid w:val="00C71BCE"/>
    <w:rsid w:val="00C71BDD"/>
    <w:rsid w:val="00C71D13"/>
    <w:rsid w:val="00C71E98"/>
    <w:rsid w:val="00C71F64"/>
    <w:rsid w:val="00C7207F"/>
    <w:rsid w:val="00C7231E"/>
    <w:rsid w:val="00C724FB"/>
    <w:rsid w:val="00C72B5B"/>
    <w:rsid w:val="00C72B70"/>
    <w:rsid w:val="00C72CA1"/>
    <w:rsid w:val="00C72D07"/>
    <w:rsid w:val="00C731CB"/>
    <w:rsid w:val="00C7335E"/>
    <w:rsid w:val="00C7340C"/>
    <w:rsid w:val="00C73553"/>
    <w:rsid w:val="00C73E17"/>
    <w:rsid w:val="00C7445C"/>
    <w:rsid w:val="00C74475"/>
    <w:rsid w:val="00C746E2"/>
    <w:rsid w:val="00C747A9"/>
    <w:rsid w:val="00C7485C"/>
    <w:rsid w:val="00C74A52"/>
    <w:rsid w:val="00C74BED"/>
    <w:rsid w:val="00C74DD1"/>
    <w:rsid w:val="00C7534B"/>
    <w:rsid w:val="00C75381"/>
    <w:rsid w:val="00C7581D"/>
    <w:rsid w:val="00C75C4E"/>
    <w:rsid w:val="00C76110"/>
    <w:rsid w:val="00C76259"/>
    <w:rsid w:val="00C76A15"/>
    <w:rsid w:val="00C76C26"/>
    <w:rsid w:val="00C76D67"/>
    <w:rsid w:val="00C76E83"/>
    <w:rsid w:val="00C77D4E"/>
    <w:rsid w:val="00C77FBF"/>
    <w:rsid w:val="00C8019E"/>
    <w:rsid w:val="00C80471"/>
    <w:rsid w:val="00C807C6"/>
    <w:rsid w:val="00C80BEB"/>
    <w:rsid w:val="00C80C21"/>
    <w:rsid w:val="00C80C81"/>
    <w:rsid w:val="00C8103B"/>
    <w:rsid w:val="00C81073"/>
    <w:rsid w:val="00C81698"/>
    <w:rsid w:val="00C81B92"/>
    <w:rsid w:val="00C81DAB"/>
    <w:rsid w:val="00C81E43"/>
    <w:rsid w:val="00C8237F"/>
    <w:rsid w:val="00C82590"/>
    <w:rsid w:val="00C82877"/>
    <w:rsid w:val="00C829CC"/>
    <w:rsid w:val="00C82AAE"/>
    <w:rsid w:val="00C82B74"/>
    <w:rsid w:val="00C830CA"/>
    <w:rsid w:val="00C83144"/>
    <w:rsid w:val="00C83767"/>
    <w:rsid w:val="00C83A7D"/>
    <w:rsid w:val="00C8428B"/>
    <w:rsid w:val="00C842C5"/>
    <w:rsid w:val="00C84884"/>
    <w:rsid w:val="00C84890"/>
    <w:rsid w:val="00C849AF"/>
    <w:rsid w:val="00C84B9F"/>
    <w:rsid w:val="00C84F2E"/>
    <w:rsid w:val="00C855FE"/>
    <w:rsid w:val="00C85714"/>
    <w:rsid w:val="00C8588E"/>
    <w:rsid w:val="00C85D89"/>
    <w:rsid w:val="00C86098"/>
    <w:rsid w:val="00C86268"/>
    <w:rsid w:val="00C8640C"/>
    <w:rsid w:val="00C8657F"/>
    <w:rsid w:val="00C8679D"/>
    <w:rsid w:val="00C867A7"/>
    <w:rsid w:val="00C867B9"/>
    <w:rsid w:val="00C868C8"/>
    <w:rsid w:val="00C868D9"/>
    <w:rsid w:val="00C86D7D"/>
    <w:rsid w:val="00C86E38"/>
    <w:rsid w:val="00C86EA4"/>
    <w:rsid w:val="00C87458"/>
    <w:rsid w:val="00C876A1"/>
    <w:rsid w:val="00C87A55"/>
    <w:rsid w:val="00C87AA6"/>
    <w:rsid w:val="00C87B58"/>
    <w:rsid w:val="00C87BAA"/>
    <w:rsid w:val="00C87CAE"/>
    <w:rsid w:val="00C87DB8"/>
    <w:rsid w:val="00C87E60"/>
    <w:rsid w:val="00C87FA1"/>
    <w:rsid w:val="00C90413"/>
    <w:rsid w:val="00C9049F"/>
    <w:rsid w:val="00C905C5"/>
    <w:rsid w:val="00C908A6"/>
    <w:rsid w:val="00C90B0E"/>
    <w:rsid w:val="00C90B78"/>
    <w:rsid w:val="00C90C19"/>
    <w:rsid w:val="00C9118D"/>
    <w:rsid w:val="00C916DE"/>
    <w:rsid w:val="00C9178A"/>
    <w:rsid w:val="00C918AD"/>
    <w:rsid w:val="00C91A98"/>
    <w:rsid w:val="00C91B49"/>
    <w:rsid w:val="00C92091"/>
    <w:rsid w:val="00C9215F"/>
    <w:rsid w:val="00C92297"/>
    <w:rsid w:val="00C922A4"/>
    <w:rsid w:val="00C922E4"/>
    <w:rsid w:val="00C92456"/>
    <w:rsid w:val="00C9252E"/>
    <w:rsid w:val="00C927F1"/>
    <w:rsid w:val="00C9292D"/>
    <w:rsid w:val="00C929A3"/>
    <w:rsid w:val="00C92D84"/>
    <w:rsid w:val="00C93100"/>
    <w:rsid w:val="00C934E7"/>
    <w:rsid w:val="00C93741"/>
    <w:rsid w:val="00C937C9"/>
    <w:rsid w:val="00C93913"/>
    <w:rsid w:val="00C93B81"/>
    <w:rsid w:val="00C93D89"/>
    <w:rsid w:val="00C93DA5"/>
    <w:rsid w:val="00C9439F"/>
    <w:rsid w:val="00C9444C"/>
    <w:rsid w:val="00C945C8"/>
    <w:rsid w:val="00C94659"/>
    <w:rsid w:val="00C946B1"/>
    <w:rsid w:val="00C95058"/>
    <w:rsid w:val="00C95643"/>
    <w:rsid w:val="00C956E5"/>
    <w:rsid w:val="00C956F6"/>
    <w:rsid w:val="00C968D4"/>
    <w:rsid w:val="00C96C2F"/>
    <w:rsid w:val="00C96E30"/>
    <w:rsid w:val="00C96EC9"/>
    <w:rsid w:val="00C9726F"/>
    <w:rsid w:val="00C974BD"/>
    <w:rsid w:val="00CA012F"/>
    <w:rsid w:val="00CA033F"/>
    <w:rsid w:val="00CA05AF"/>
    <w:rsid w:val="00CA0F1B"/>
    <w:rsid w:val="00CA105F"/>
    <w:rsid w:val="00CA1078"/>
    <w:rsid w:val="00CA11DA"/>
    <w:rsid w:val="00CA12F5"/>
    <w:rsid w:val="00CA1497"/>
    <w:rsid w:val="00CA179B"/>
    <w:rsid w:val="00CA1D5E"/>
    <w:rsid w:val="00CA20F3"/>
    <w:rsid w:val="00CA24C5"/>
    <w:rsid w:val="00CA2535"/>
    <w:rsid w:val="00CA25D8"/>
    <w:rsid w:val="00CA27DA"/>
    <w:rsid w:val="00CA28A2"/>
    <w:rsid w:val="00CA29AB"/>
    <w:rsid w:val="00CA2A0B"/>
    <w:rsid w:val="00CA2A20"/>
    <w:rsid w:val="00CA2D17"/>
    <w:rsid w:val="00CA31B5"/>
    <w:rsid w:val="00CA3317"/>
    <w:rsid w:val="00CA34F3"/>
    <w:rsid w:val="00CA3583"/>
    <w:rsid w:val="00CA3B4E"/>
    <w:rsid w:val="00CA3C8C"/>
    <w:rsid w:val="00CA40D3"/>
    <w:rsid w:val="00CA4270"/>
    <w:rsid w:val="00CA45A9"/>
    <w:rsid w:val="00CA45E5"/>
    <w:rsid w:val="00CA46FF"/>
    <w:rsid w:val="00CA477A"/>
    <w:rsid w:val="00CA4F35"/>
    <w:rsid w:val="00CA52A2"/>
    <w:rsid w:val="00CA54EB"/>
    <w:rsid w:val="00CA5539"/>
    <w:rsid w:val="00CA5796"/>
    <w:rsid w:val="00CA5A01"/>
    <w:rsid w:val="00CA5BA7"/>
    <w:rsid w:val="00CA5E1B"/>
    <w:rsid w:val="00CA62D4"/>
    <w:rsid w:val="00CA6913"/>
    <w:rsid w:val="00CA692C"/>
    <w:rsid w:val="00CA6FD8"/>
    <w:rsid w:val="00CA75DA"/>
    <w:rsid w:val="00CA7A17"/>
    <w:rsid w:val="00CA7D3F"/>
    <w:rsid w:val="00CA7F6D"/>
    <w:rsid w:val="00CA7F6E"/>
    <w:rsid w:val="00CB029D"/>
    <w:rsid w:val="00CB06A7"/>
    <w:rsid w:val="00CB06BF"/>
    <w:rsid w:val="00CB0704"/>
    <w:rsid w:val="00CB0991"/>
    <w:rsid w:val="00CB09D7"/>
    <w:rsid w:val="00CB0C1C"/>
    <w:rsid w:val="00CB0CC8"/>
    <w:rsid w:val="00CB10E1"/>
    <w:rsid w:val="00CB12A4"/>
    <w:rsid w:val="00CB149B"/>
    <w:rsid w:val="00CB1505"/>
    <w:rsid w:val="00CB18B4"/>
    <w:rsid w:val="00CB1E56"/>
    <w:rsid w:val="00CB212D"/>
    <w:rsid w:val="00CB2A9D"/>
    <w:rsid w:val="00CB2BAA"/>
    <w:rsid w:val="00CB317E"/>
    <w:rsid w:val="00CB34D4"/>
    <w:rsid w:val="00CB397B"/>
    <w:rsid w:val="00CB3A0D"/>
    <w:rsid w:val="00CB3A3F"/>
    <w:rsid w:val="00CB3DB2"/>
    <w:rsid w:val="00CB41EC"/>
    <w:rsid w:val="00CB44C8"/>
    <w:rsid w:val="00CB45DD"/>
    <w:rsid w:val="00CB48B2"/>
    <w:rsid w:val="00CB48DC"/>
    <w:rsid w:val="00CB48E5"/>
    <w:rsid w:val="00CB4A14"/>
    <w:rsid w:val="00CB4DF3"/>
    <w:rsid w:val="00CB5059"/>
    <w:rsid w:val="00CB533A"/>
    <w:rsid w:val="00CB580E"/>
    <w:rsid w:val="00CB5E4F"/>
    <w:rsid w:val="00CB6158"/>
    <w:rsid w:val="00CB64D5"/>
    <w:rsid w:val="00CB66F8"/>
    <w:rsid w:val="00CB6806"/>
    <w:rsid w:val="00CB6946"/>
    <w:rsid w:val="00CB6C1E"/>
    <w:rsid w:val="00CB6D08"/>
    <w:rsid w:val="00CB6E51"/>
    <w:rsid w:val="00CB7539"/>
    <w:rsid w:val="00CB76B9"/>
    <w:rsid w:val="00CB793C"/>
    <w:rsid w:val="00CB79A7"/>
    <w:rsid w:val="00CB7CB9"/>
    <w:rsid w:val="00CB7F31"/>
    <w:rsid w:val="00CB7FDB"/>
    <w:rsid w:val="00CC0237"/>
    <w:rsid w:val="00CC092C"/>
    <w:rsid w:val="00CC0FF6"/>
    <w:rsid w:val="00CC1102"/>
    <w:rsid w:val="00CC11BD"/>
    <w:rsid w:val="00CC178D"/>
    <w:rsid w:val="00CC1880"/>
    <w:rsid w:val="00CC1894"/>
    <w:rsid w:val="00CC19BE"/>
    <w:rsid w:val="00CC1CCF"/>
    <w:rsid w:val="00CC1EE2"/>
    <w:rsid w:val="00CC21D1"/>
    <w:rsid w:val="00CC24C7"/>
    <w:rsid w:val="00CC278D"/>
    <w:rsid w:val="00CC28D2"/>
    <w:rsid w:val="00CC298B"/>
    <w:rsid w:val="00CC2E24"/>
    <w:rsid w:val="00CC3595"/>
    <w:rsid w:val="00CC35F3"/>
    <w:rsid w:val="00CC3656"/>
    <w:rsid w:val="00CC37B6"/>
    <w:rsid w:val="00CC409E"/>
    <w:rsid w:val="00CC4425"/>
    <w:rsid w:val="00CC47BD"/>
    <w:rsid w:val="00CC4894"/>
    <w:rsid w:val="00CC4975"/>
    <w:rsid w:val="00CC498D"/>
    <w:rsid w:val="00CC4C03"/>
    <w:rsid w:val="00CC54B1"/>
    <w:rsid w:val="00CC54FF"/>
    <w:rsid w:val="00CC56B5"/>
    <w:rsid w:val="00CC598E"/>
    <w:rsid w:val="00CC5E36"/>
    <w:rsid w:val="00CC62E7"/>
    <w:rsid w:val="00CC63D0"/>
    <w:rsid w:val="00CC6F0C"/>
    <w:rsid w:val="00CC71CF"/>
    <w:rsid w:val="00CC72D9"/>
    <w:rsid w:val="00CC75EB"/>
    <w:rsid w:val="00CC7637"/>
    <w:rsid w:val="00CC7842"/>
    <w:rsid w:val="00CC7865"/>
    <w:rsid w:val="00CC78BD"/>
    <w:rsid w:val="00CC7D6D"/>
    <w:rsid w:val="00CD0144"/>
    <w:rsid w:val="00CD02BB"/>
    <w:rsid w:val="00CD0345"/>
    <w:rsid w:val="00CD04CE"/>
    <w:rsid w:val="00CD0679"/>
    <w:rsid w:val="00CD067E"/>
    <w:rsid w:val="00CD0740"/>
    <w:rsid w:val="00CD0AAA"/>
    <w:rsid w:val="00CD1277"/>
    <w:rsid w:val="00CD14BB"/>
    <w:rsid w:val="00CD160E"/>
    <w:rsid w:val="00CD1750"/>
    <w:rsid w:val="00CD1901"/>
    <w:rsid w:val="00CD1FF3"/>
    <w:rsid w:val="00CD2088"/>
    <w:rsid w:val="00CD232D"/>
    <w:rsid w:val="00CD23FD"/>
    <w:rsid w:val="00CD27D9"/>
    <w:rsid w:val="00CD2BC4"/>
    <w:rsid w:val="00CD2BFB"/>
    <w:rsid w:val="00CD3174"/>
    <w:rsid w:val="00CD3237"/>
    <w:rsid w:val="00CD35AA"/>
    <w:rsid w:val="00CD40D1"/>
    <w:rsid w:val="00CD451F"/>
    <w:rsid w:val="00CD4523"/>
    <w:rsid w:val="00CD462C"/>
    <w:rsid w:val="00CD47F8"/>
    <w:rsid w:val="00CD496B"/>
    <w:rsid w:val="00CD49EE"/>
    <w:rsid w:val="00CD4BB3"/>
    <w:rsid w:val="00CD4C2D"/>
    <w:rsid w:val="00CD4CE9"/>
    <w:rsid w:val="00CD4EE7"/>
    <w:rsid w:val="00CD4EE8"/>
    <w:rsid w:val="00CD5484"/>
    <w:rsid w:val="00CD5772"/>
    <w:rsid w:val="00CD5993"/>
    <w:rsid w:val="00CD609E"/>
    <w:rsid w:val="00CD62AF"/>
    <w:rsid w:val="00CD66D5"/>
    <w:rsid w:val="00CD6F1A"/>
    <w:rsid w:val="00CD6F1C"/>
    <w:rsid w:val="00CD70FF"/>
    <w:rsid w:val="00CD7268"/>
    <w:rsid w:val="00CD75F2"/>
    <w:rsid w:val="00CD76F4"/>
    <w:rsid w:val="00CD77A8"/>
    <w:rsid w:val="00CD77B3"/>
    <w:rsid w:val="00CD7B80"/>
    <w:rsid w:val="00CD7DB2"/>
    <w:rsid w:val="00CD7DF3"/>
    <w:rsid w:val="00CD7EFC"/>
    <w:rsid w:val="00CD7FF5"/>
    <w:rsid w:val="00CE0010"/>
    <w:rsid w:val="00CE011D"/>
    <w:rsid w:val="00CE0178"/>
    <w:rsid w:val="00CE0504"/>
    <w:rsid w:val="00CE068E"/>
    <w:rsid w:val="00CE0F20"/>
    <w:rsid w:val="00CE104B"/>
    <w:rsid w:val="00CE1099"/>
    <w:rsid w:val="00CE1104"/>
    <w:rsid w:val="00CE1159"/>
    <w:rsid w:val="00CE179D"/>
    <w:rsid w:val="00CE1BF2"/>
    <w:rsid w:val="00CE2033"/>
    <w:rsid w:val="00CE25F1"/>
    <w:rsid w:val="00CE29F1"/>
    <w:rsid w:val="00CE325C"/>
    <w:rsid w:val="00CE357C"/>
    <w:rsid w:val="00CE358B"/>
    <w:rsid w:val="00CE3853"/>
    <w:rsid w:val="00CE3F3D"/>
    <w:rsid w:val="00CE429B"/>
    <w:rsid w:val="00CE4418"/>
    <w:rsid w:val="00CE4529"/>
    <w:rsid w:val="00CE455A"/>
    <w:rsid w:val="00CE4594"/>
    <w:rsid w:val="00CE4633"/>
    <w:rsid w:val="00CE4859"/>
    <w:rsid w:val="00CE4EBC"/>
    <w:rsid w:val="00CE4F29"/>
    <w:rsid w:val="00CE4F90"/>
    <w:rsid w:val="00CE542D"/>
    <w:rsid w:val="00CE54B3"/>
    <w:rsid w:val="00CE56FD"/>
    <w:rsid w:val="00CE5756"/>
    <w:rsid w:val="00CE63BB"/>
    <w:rsid w:val="00CE649D"/>
    <w:rsid w:val="00CE67C9"/>
    <w:rsid w:val="00CE690F"/>
    <w:rsid w:val="00CE6A94"/>
    <w:rsid w:val="00CE6AEB"/>
    <w:rsid w:val="00CE6EA6"/>
    <w:rsid w:val="00CE6FD4"/>
    <w:rsid w:val="00CE72B9"/>
    <w:rsid w:val="00CE78FD"/>
    <w:rsid w:val="00CE7F21"/>
    <w:rsid w:val="00CE7F66"/>
    <w:rsid w:val="00CF094C"/>
    <w:rsid w:val="00CF0E95"/>
    <w:rsid w:val="00CF0FD2"/>
    <w:rsid w:val="00CF141E"/>
    <w:rsid w:val="00CF1667"/>
    <w:rsid w:val="00CF1D7E"/>
    <w:rsid w:val="00CF2327"/>
    <w:rsid w:val="00CF2368"/>
    <w:rsid w:val="00CF2579"/>
    <w:rsid w:val="00CF27E6"/>
    <w:rsid w:val="00CF296C"/>
    <w:rsid w:val="00CF2EA1"/>
    <w:rsid w:val="00CF31E2"/>
    <w:rsid w:val="00CF3289"/>
    <w:rsid w:val="00CF333D"/>
    <w:rsid w:val="00CF3593"/>
    <w:rsid w:val="00CF3607"/>
    <w:rsid w:val="00CF3C56"/>
    <w:rsid w:val="00CF3DE4"/>
    <w:rsid w:val="00CF3E96"/>
    <w:rsid w:val="00CF4029"/>
    <w:rsid w:val="00CF402A"/>
    <w:rsid w:val="00CF423B"/>
    <w:rsid w:val="00CF4501"/>
    <w:rsid w:val="00CF4631"/>
    <w:rsid w:val="00CF48D4"/>
    <w:rsid w:val="00CF4940"/>
    <w:rsid w:val="00CF4AB9"/>
    <w:rsid w:val="00CF4B0D"/>
    <w:rsid w:val="00CF4D2F"/>
    <w:rsid w:val="00CF4E02"/>
    <w:rsid w:val="00CF5211"/>
    <w:rsid w:val="00CF5522"/>
    <w:rsid w:val="00CF5558"/>
    <w:rsid w:val="00CF5651"/>
    <w:rsid w:val="00CF5A0B"/>
    <w:rsid w:val="00CF5CEB"/>
    <w:rsid w:val="00CF5F61"/>
    <w:rsid w:val="00CF5FDA"/>
    <w:rsid w:val="00CF6115"/>
    <w:rsid w:val="00CF6315"/>
    <w:rsid w:val="00CF6684"/>
    <w:rsid w:val="00CF6917"/>
    <w:rsid w:val="00CF6A59"/>
    <w:rsid w:val="00CF6FAF"/>
    <w:rsid w:val="00CF6FB1"/>
    <w:rsid w:val="00CF7225"/>
    <w:rsid w:val="00CF7324"/>
    <w:rsid w:val="00CF7330"/>
    <w:rsid w:val="00CF74CB"/>
    <w:rsid w:val="00CF77C4"/>
    <w:rsid w:val="00CF782C"/>
    <w:rsid w:val="00D00038"/>
    <w:rsid w:val="00D00A23"/>
    <w:rsid w:val="00D00B9B"/>
    <w:rsid w:val="00D00C05"/>
    <w:rsid w:val="00D00CF5"/>
    <w:rsid w:val="00D01369"/>
    <w:rsid w:val="00D017CF"/>
    <w:rsid w:val="00D01BA8"/>
    <w:rsid w:val="00D01D55"/>
    <w:rsid w:val="00D01E9A"/>
    <w:rsid w:val="00D02060"/>
    <w:rsid w:val="00D02399"/>
    <w:rsid w:val="00D023FA"/>
    <w:rsid w:val="00D02451"/>
    <w:rsid w:val="00D024F5"/>
    <w:rsid w:val="00D02A87"/>
    <w:rsid w:val="00D02BCD"/>
    <w:rsid w:val="00D0312D"/>
    <w:rsid w:val="00D032D7"/>
    <w:rsid w:val="00D038C0"/>
    <w:rsid w:val="00D04051"/>
    <w:rsid w:val="00D040DF"/>
    <w:rsid w:val="00D0418F"/>
    <w:rsid w:val="00D041D3"/>
    <w:rsid w:val="00D04780"/>
    <w:rsid w:val="00D04F67"/>
    <w:rsid w:val="00D0516F"/>
    <w:rsid w:val="00D05184"/>
    <w:rsid w:val="00D0519C"/>
    <w:rsid w:val="00D051F2"/>
    <w:rsid w:val="00D0525A"/>
    <w:rsid w:val="00D0551F"/>
    <w:rsid w:val="00D055B3"/>
    <w:rsid w:val="00D05744"/>
    <w:rsid w:val="00D05867"/>
    <w:rsid w:val="00D058B3"/>
    <w:rsid w:val="00D05B1A"/>
    <w:rsid w:val="00D05D99"/>
    <w:rsid w:val="00D05DB2"/>
    <w:rsid w:val="00D05DF5"/>
    <w:rsid w:val="00D05FCB"/>
    <w:rsid w:val="00D060A3"/>
    <w:rsid w:val="00D06245"/>
    <w:rsid w:val="00D06451"/>
    <w:rsid w:val="00D06600"/>
    <w:rsid w:val="00D06C1E"/>
    <w:rsid w:val="00D070AA"/>
    <w:rsid w:val="00D07449"/>
    <w:rsid w:val="00D0750D"/>
    <w:rsid w:val="00D0779A"/>
    <w:rsid w:val="00D07A74"/>
    <w:rsid w:val="00D07FDE"/>
    <w:rsid w:val="00D104E6"/>
    <w:rsid w:val="00D1055E"/>
    <w:rsid w:val="00D1080A"/>
    <w:rsid w:val="00D10A49"/>
    <w:rsid w:val="00D10AC7"/>
    <w:rsid w:val="00D10E17"/>
    <w:rsid w:val="00D10E38"/>
    <w:rsid w:val="00D11417"/>
    <w:rsid w:val="00D117F4"/>
    <w:rsid w:val="00D11E96"/>
    <w:rsid w:val="00D125F6"/>
    <w:rsid w:val="00D128E3"/>
    <w:rsid w:val="00D12918"/>
    <w:rsid w:val="00D12A42"/>
    <w:rsid w:val="00D12C96"/>
    <w:rsid w:val="00D1334A"/>
    <w:rsid w:val="00D13467"/>
    <w:rsid w:val="00D13871"/>
    <w:rsid w:val="00D138A2"/>
    <w:rsid w:val="00D139A4"/>
    <w:rsid w:val="00D13C5F"/>
    <w:rsid w:val="00D14152"/>
    <w:rsid w:val="00D1469A"/>
    <w:rsid w:val="00D14C04"/>
    <w:rsid w:val="00D14FA4"/>
    <w:rsid w:val="00D15076"/>
    <w:rsid w:val="00D15A24"/>
    <w:rsid w:val="00D15C09"/>
    <w:rsid w:val="00D15DD2"/>
    <w:rsid w:val="00D1603B"/>
    <w:rsid w:val="00D16051"/>
    <w:rsid w:val="00D161D3"/>
    <w:rsid w:val="00D166AC"/>
    <w:rsid w:val="00D1672D"/>
    <w:rsid w:val="00D169C1"/>
    <w:rsid w:val="00D16AC0"/>
    <w:rsid w:val="00D16C34"/>
    <w:rsid w:val="00D16CCC"/>
    <w:rsid w:val="00D16E36"/>
    <w:rsid w:val="00D17204"/>
    <w:rsid w:val="00D1732A"/>
    <w:rsid w:val="00D17355"/>
    <w:rsid w:val="00D174B6"/>
    <w:rsid w:val="00D17661"/>
    <w:rsid w:val="00D20328"/>
    <w:rsid w:val="00D20941"/>
    <w:rsid w:val="00D20A0E"/>
    <w:rsid w:val="00D20FE9"/>
    <w:rsid w:val="00D212C8"/>
    <w:rsid w:val="00D21471"/>
    <w:rsid w:val="00D21487"/>
    <w:rsid w:val="00D218A8"/>
    <w:rsid w:val="00D21946"/>
    <w:rsid w:val="00D21DA8"/>
    <w:rsid w:val="00D21FB0"/>
    <w:rsid w:val="00D221AA"/>
    <w:rsid w:val="00D223D0"/>
    <w:rsid w:val="00D225EE"/>
    <w:rsid w:val="00D225F6"/>
    <w:rsid w:val="00D226BE"/>
    <w:rsid w:val="00D22AFB"/>
    <w:rsid w:val="00D22B7B"/>
    <w:rsid w:val="00D22F89"/>
    <w:rsid w:val="00D23226"/>
    <w:rsid w:val="00D23353"/>
    <w:rsid w:val="00D23536"/>
    <w:rsid w:val="00D238CD"/>
    <w:rsid w:val="00D23A38"/>
    <w:rsid w:val="00D23C71"/>
    <w:rsid w:val="00D23DD4"/>
    <w:rsid w:val="00D244AC"/>
    <w:rsid w:val="00D24592"/>
    <w:rsid w:val="00D247EF"/>
    <w:rsid w:val="00D2484D"/>
    <w:rsid w:val="00D2499F"/>
    <w:rsid w:val="00D24D61"/>
    <w:rsid w:val="00D250D6"/>
    <w:rsid w:val="00D253E0"/>
    <w:rsid w:val="00D25583"/>
    <w:rsid w:val="00D255B5"/>
    <w:rsid w:val="00D256B2"/>
    <w:rsid w:val="00D25BC3"/>
    <w:rsid w:val="00D25D8A"/>
    <w:rsid w:val="00D25F3C"/>
    <w:rsid w:val="00D264C4"/>
    <w:rsid w:val="00D266F4"/>
    <w:rsid w:val="00D268E1"/>
    <w:rsid w:val="00D26993"/>
    <w:rsid w:val="00D27012"/>
    <w:rsid w:val="00D27105"/>
    <w:rsid w:val="00D273B9"/>
    <w:rsid w:val="00D273D9"/>
    <w:rsid w:val="00D27540"/>
    <w:rsid w:val="00D2758E"/>
    <w:rsid w:val="00D2786A"/>
    <w:rsid w:val="00D27BF3"/>
    <w:rsid w:val="00D27DDD"/>
    <w:rsid w:val="00D30068"/>
    <w:rsid w:val="00D30100"/>
    <w:rsid w:val="00D301AE"/>
    <w:rsid w:val="00D3084B"/>
    <w:rsid w:val="00D30A45"/>
    <w:rsid w:val="00D30E6A"/>
    <w:rsid w:val="00D31056"/>
    <w:rsid w:val="00D3110C"/>
    <w:rsid w:val="00D3111B"/>
    <w:rsid w:val="00D31381"/>
    <w:rsid w:val="00D31516"/>
    <w:rsid w:val="00D31DEF"/>
    <w:rsid w:val="00D3210D"/>
    <w:rsid w:val="00D32158"/>
    <w:rsid w:val="00D329DC"/>
    <w:rsid w:val="00D335B3"/>
    <w:rsid w:val="00D33639"/>
    <w:rsid w:val="00D336A3"/>
    <w:rsid w:val="00D33947"/>
    <w:rsid w:val="00D34692"/>
    <w:rsid w:val="00D34874"/>
    <w:rsid w:val="00D34DB0"/>
    <w:rsid w:val="00D34F02"/>
    <w:rsid w:val="00D34F53"/>
    <w:rsid w:val="00D34FEF"/>
    <w:rsid w:val="00D3514E"/>
    <w:rsid w:val="00D3518B"/>
    <w:rsid w:val="00D351DA"/>
    <w:rsid w:val="00D359B8"/>
    <w:rsid w:val="00D35DA8"/>
    <w:rsid w:val="00D35E4B"/>
    <w:rsid w:val="00D36345"/>
    <w:rsid w:val="00D36353"/>
    <w:rsid w:val="00D3643F"/>
    <w:rsid w:val="00D36882"/>
    <w:rsid w:val="00D369AB"/>
    <w:rsid w:val="00D375FA"/>
    <w:rsid w:val="00D376A3"/>
    <w:rsid w:val="00D376CF"/>
    <w:rsid w:val="00D37E55"/>
    <w:rsid w:val="00D40086"/>
    <w:rsid w:val="00D4008C"/>
    <w:rsid w:val="00D40A28"/>
    <w:rsid w:val="00D40AB4"/>
    <w:rsid w:val="00D40B0F"/>
    <w:rsid w:val="00D40D46"/>
    <w:rsid w:val="00D40E56"/>
    <w:rsid w:val="00D40FDD"/>
    <w:rsid w:val="00D4104C"/>
    <w:rsid w:val="00D4163E"/>
    <w:rsid w:val="00D41B5A"/>
    <w:rsid w:val="00D41BB8"/>
    <w:rsid w:val="00D41D1D"/>
    <w:rsid w:val="00D41E21"/>
    <w:rsid w:val="00D4225D"/>
    <w:rsid w:val="00D42267"/>
    <w:rsid w:val="00D4237B"/>
    <w:rsid w:val="00D42435"/>
    <w:rsid w:val="00D4247F"/>
    <w:rsid w:val="00D42551"/>
    <w:rsid w:val="00D42A7E"/>
    <w:rsid w:val="00D42AFB"/>
    <w:rsid w:val="00D42BE9"/>
    <w:rsid w:val="00D43338"/>
    <w:rsid w:val="00D4380A"/>
    <w:rsid w:val="00D43859"/>
    <w:rsid w:val="00D43CEF"/>
    <w:rsid w:val="00D43EF0"/>
    <w:rsid w:val="00D444DC"/>
    <w:rsid w:val="00D44A83"/>
    <w:rsid w:val="00D44D97"/>
    <w:rsid w:val="00D44F3A"/>
    <w:rsid w:val="00D45459"/>
    <w:rsid w:val="00D4558F"/>
    <w:rsid w:val="00D45651"/>
    <w:rsid w:val="00D45A64"/>
    <w:rsid w:val="00D45A77"/>
    <w:rsid w:val="00D45A7F"/>
    <w:rsid w:val="00D45BC0"/>
    <w:rsid w:val="00D45CB7"/>
    <w:rsid w:val="00D45E7E"/>
    <w:rsid w:val="00D45EAC"/>
    <w:rsid w:val="00D45F80"/>
    <w:rsid w:val="00D45FD6"/>
    <w:rsid w:val="00D462B3"/>
    <w:rsid w:val="00D4651E"/>
    <w:rsid w:val="00D46617"/>
    <w:rsid w:val="00D46B45"/>
    <w:rsid w:val="00D46DB8"/>
    <w:rsid w:val="00D46EF1"/>
    <w:rsid w:val="00D46EFE"/>
    <w:rsid w:val="00D47049"/>
    <w:rsid w:val="00D4714E"/>
    <w:rsid w:val="00D4731D"/>
    <w:rsid w:val="00D478E5"/>
    <w:rsid w:val="00D479D9"/>
    <w:rsid w:val="00D47A60"/>
    <w:rsid w:val="00D47B12"/>
    <w:rsid w:val="00D504EF"/>
    <w:rsid w:val="00D51856"/>
    <w:rsid w:val="00D51941"/>
    <w:rsid w:val="00D51AEE"/>
    <w:rsid w:val="00D51F07"/>
    <w:rsid w:val="00D521CC"/>
    <w:rsid w:val="00D52345"/>
    <w:rsid w:val="00D5235C"/>
    <w:rsid w:val="00D524D7"/>
    <w:rsid w:val="00D529EC"/>
    <w:rsid w:val="00D52AE8"/>
    <w:rsid w:val="00D52C67"/>
    <w:rsid w:val="00D52FD5"/>
    <w:rsid w:val="00D53138"/>
    <w:rsid w:val="00D5325C"/>
    <w:rsid w:val="00D532F0"/>
    <w:rsid w:val="00D53330"/>
    <w:rsid w:val="00D538EC"/>
    <w:rsid w:val="00D53A1A"/>
    <w:rsid w:val="00D53B6D"/>
    <w:rsid w:val="00D53CB8"/>
    <w:rsid w:val="00D53D9A"/>
    <w:rsid w:val="00D54128"/>
    <w:rsid w:val="00D54318"/>
    <w:rsid w:val="00D54512"/>
    <w:rsid w:val="00D548A9"/>
    <w:rsid w:val="00D54903"/>
    <w:rsid w:val="00D54CF4"/>
    <w:rsid w:val="00D54E81"/>
    <w:rsid w:val="00D55066"/>
    <w:rsid w:val="00D554DC"/>
    <w:rsid w:val="00D559A5"/>
    <w:rsid w:val="00D56101"/>
    <w:rsid w:val="00D56255"/>
    <w:rsid w:val="00D5663C"/>
    <w:rsid w:val="00D56715"/>
    <w:rsid w:val="00D56DDC"/>
    <w:rsid w:val="00D56EBD"/>
    <w:rsid w:val="00D56FAA"/>
    <w:rsid w:val="00D572F9"/>
    <w:rsid w:val="00D5734B"/>
    <w:rsid w:val="00D5785D"/>
    <w:rsid w:val="00D57C38"/>
    <w:rsid w:val="00D60227"/>
    <w:rsid w:val="00D60293"/>
    <w:rsid w:val="00D60505"/>
    <w:rsid w:val="00D6067D"/>
    <w:rsid w:val="00D607DD"/>
    <w:rsid w:val="00D608F1"/>
    <w:rsid w:val="00D60A63"/>
    <w:rsid w:val="00D60A78"/>
    <w:rsid w:val="00D60BFE"/>
    <w:rsid w:val="00D60C25"/>
    <w:rsid w:val="00D60D8A"/>
    <w:rsid w:val="00D6147C"/>
    <w:rsid w:val="00D614D5"/>
    <w:rsid w:val="00D61E8F"/>
    <w:rsid w:val="00D625E2"/>
    <w:rsid w:val="00D62D6A"/>
    <w:rsid w:val="00D62EA1"/>
    <w:rsid w:val="00D6347A"/>
    <w:rsid w:val="00D63D60"/>
    <w:rsid w:val="00D63FC2"/>
    <w:rsid w:val="00D64461"/>
    <w:rsid w:val="00D64976"/>
    <w:rsid w:val="00D649EB"/>
    <w:rsid w:val="00D65013"/>
    <w:rsid w:val="00D655F8"/>
    <w:rsid w:val="00D656E5"/>
    <w:rsid w:val="00D65B59"/>
    <w:rsid w:val="00D65E46"/>
    <w:rsid w:val="00D664CC"/>
    <w:rsid w:val="00D66DB8"/>
    <w:rsid w:val="00D66E15"/>
    <w:rsid w:val="00D670F0"/>
    <w:rsid w:val="00D67662"/>
    <w:rsid w:val="00D67A04"/>
    <w:rsid w:val="00D67AA4"/>
    <w:rsid w:val="00D67D5C"/>
    <w:rsid w:val="00D7027E"/>
    <w:rsid w:val="00D706A1"/>
    <w:rsid w:val="00D70F00"/>
    <w:rsid w:val="00D71092"/>
    <w:rsid w:val="00D710FC"/>
    <w:rsid w:val="00D7114D"/>
    <w:rsid w:val="00D713A6"/>
    <w:rsid w:val="00D71763"/>
    <w:rsid w:val="00D71D8A"/>
    <w:rsid w:val="00D72058"/>
    <w:rsid w:val="00D721C9"/>
    <w:rsid w:val="00D722B7"/>
    <w:rsid w:val="00D72390"/>
    <w:rsid w:val="00D72542"/>
    <w:rsid w:val="00D728FF"/>
    <w:rsid w:val="00D72FB3"/>
    <w:rsid w:val="00D72FC6"/>
    <w:rsid w:val="00D7315A"/>
    <w:rsid w:val="00D73B74"/>
    <w:rsid w:val="00D73DB9"/>
    <w:rsid w:val="00D73ED8"/>
    <w:rsid w:val="00D7433E"/>
    <w:rsid w:val="00D7458A"/>
    <w:rsid w:val="00D749DE"/>
    <w:rsid w:val="00D74F54"/>
    <w:rsid w:val="00D74FBA"/>
    <w:rsid w:val="00D75207"/>
    <w:rsid w:val="00D75219"/>
    <w:rsid w:val="00D7526C"/>
    <w:rsid w:val="00D7542B"/>
    <w:rsid w:val="00D757DC"/>
    <w:rsid w:val="00D75B57"/>
    <w:rsid w:val="00D75F82"/>
    <w:rsid w:val="00D764CA"/>
    <w:rsid w:val="00D76500"/>
    <w:rsid w:val="00D7712B"/>
    <w:rsid w:val="00D7715F"/>
    <w:rsid w:val="00D7730F"/>
    <w:rsid w:val="00D774E6"/>
    <w:rsid w:val="00D7756A"/>
    <w:rsid w:val="00D77D37"/>
    <w:rsid w:val="00D77D96"/>
    <w:rsid w:val="00D77DCB"/>
    <w:rsid w:val="00D77EEC"/>
    <w:rsid w:val="00D77F0B"/>
    <w:rsid w:val="00D801E2"/>
    <w:rsid w:val="00D803D4"/>
    <w:rsid w:val="00D80498"/>
    <w:rsid w:val="00D81113"/>
    <w:rsid w:val="00D81503"/>
    <w:rsid w:val="00D81834"/>
    <w:rsid w:val="00D81C8E"/>
    <w:rsid w:val="00D822F3"/>
    <w:rsid w:val="00D8238F"/>
    <w:rsid w:val="00D82E96"/>
    <w:rsid w:val="00D834B4"/>
    <w:rsid w:val="00D834DC"/>
    <w:rsid w:val="00D83539"/>
    <w:rsid w:val="00D83E93"/>
    <w:rsid w:val="00D841F1"/>
    <w:rsid w:val="00D843DD"/>
    <w:rsid w:val="00D846DC"/>
    <w:rsid w:val="00D8473D"/>
    <w:rsid w:val="00D84D11"/>
    <w:rsid w:val="00D8503B"/>
    <w:rsid w:val="00D85364"/>
    <w:rsid w:val="00D85825"/>
    <w:rsid w:val="00D8590E"/>
    <w:rsid w:val="00D85A8F"/>
    <w:rsid w:val="00D85F6A"/>
    <w:rsid w:val="00D865D9"/>
    <w:rsid w:val="00D86611"/>
    <w:rsid w:val="00D866A2"/>
    <w:rsid w:val="00D86809"/>
    <w:rsid w:val="00D86CC7"/>
    <w:rsid w:val="00D86F00"/>
    <w:rsid w:val="00D8713C"/>
    <w:rsid w:val="00D8766C"/>
    <w:rsid w:val="00D87909"/>
    <w:rsid w:val="00D87A00"/>
    <w:rsid w:val="00D87A29"/>
    <w:rsid w:val="00D87AF1"/>
    <w:rsid w:val="00D87BF5"/>
    <w:rsid w:val="00D87C9B"/>
    <w:rsid w:val="00D90065"/>
    <w:rsid w:val="00D90643"/>
    <w:rsid w:val="00D909EE"/>
    <w:rsid w:val="00D90B13"/>
    <w:rsid w:val="00D90B6E"/>
    <w:rsid w:val="00D9126C"/>
    <w:rsid w:val="00D91A82"/>
    <w:rsid w:val="00D91CE3"/>
    <w:rsid w:val="00D91F7B"/>
    <w:rsid w:val="00D9240D"/>
    <w:rsid w:val="00D9281A"/>
    <w:rsid w:val="00D929CD"/>
    <w:rsid w:val="00D92A83"/>
    <w:rsid w:val="00D92FAD"/>
    <w:rsid w:val="00D936D7"/>
    <w:rsid w:val="00D938BD"/>
    <w:rsid w:val="00D9397C"/>
    <w:rsid w:val="00D93BCC"/>
    <w:rsid w:val="00D93CCF"/>
    <w:rsid w:val="00D93D00"/>
    <w:rsid w:val="00D93D07"/>
    <w:rsid w:val="00D93EA1"/>
    <w:rsid w:val="00D93EEE"/>
    <w:rsid w:val="00D946CD"/>
    <w:rsid w:val="00D9476C"/>
    <w:rsid w:val="00D947CC"/>
    <w:rsid w:val="00D94985"/>
    <w:rsid w:val="00D94B48"/>
    <w:rsid w:val="00D94F18"/>
    <w:rsid w:val="00D956D8"/>
    <w:rsid w:val="00D9597E"/>
    <w:rsid w:val="00D95F2C"/>
    <w:rsid w:val="00D96338"/>
    <w:rsid w:val="00D96C08"/>
    <w:rsid w:val="00D96D1F"/>
    <w:rsid w:val="00D96D75"/>
    <w:rsid w:val="00D97456"/>
    <w:rsid w:val="00D977ED"/>
    <w:rsid w:val="00D977F1"/>
    <w:rsid w:val="00D978F0"/>
    <w:rsid w:val="00D97ACA"/>
    <w:rsid w:val="00D97DDF"/>
    <w:rsid w:val="00D97EBF"/>
    <w:rsid w:val="00DA0047"/>
    <w:rsid w:val="00DA05FB"/>
    <w:rsid w:val="00DA0604"/>
    <w:rsid w:val="00DA064C"/>
    <w:rsid w:val="00DA065C"/>
    <w:rsid w:val="00DA0CE2"/>
    <w:rsid w:val="00DA0E77"/>
    <w:rsid w:val="00DA139A"/>
    <w:rsid w:val="00DA16BF"/>
    <w:rsid w:val="00DA1A25"/>
    <w:rsid w:val="00DA1B20"/>
    <w:rsid w:val="00DA1E54"/>
    <w:rsid w:val="00DA2129"/>
    <w:rsid w:val="00DA304C"/>
    <w:rsid w:val="00DA31E2"/>
    <w:rsid w:val="00DA334E"/>
    <w:rsid w:val="00DA34DC"/>
    <w:rsid w:val="00DA363E"/>
    <w:rsid w:val="00DA3E81"/>
    <w:rsid w:val="00DA43BE"/>
    <w:rsid w:val="00DA48B6"/>
    <w:rsid w:val="00DA493B"/>
    <w:rsid w:val="00DA4AD4"/>
    <w:rsid w:val="00DA4B44"/>
    <w:rsid w:val="00DA4DAB"/>
    <w:rsid w:val="00DA4DDA"/>
    <w:rsid w:val="00DA5B3E"/>
    <w:rsid w:val="00DA5C94"/>
    <w:rsid w:val="00DA5E06"/>
    <w:rsid w:val="00DA5EE9"/>
    <w:rsid w:val="00DA619A"/>
    <w:rsid w:val="00DA661F"/>
    <w:rsid w:val="00DA6BC3"/>
    <w:rsid w:val="00DA6D19"/>
    <w:rsid w:val="00DA6EB9"/>
    <w:rsid w:val="00DA6EBD"/>
    <w:rsid w:val="00DA7296"/>
    <w:rsid w:val="00DA7619"/>
    <w:rsid w:val="00DA76CB"/>
    <w:rsid w:val="00DA7770"/>
    <w:rsid w:val="00DA7794"/>
    <w:rsid w:val="00DA7DD8"/>
    <w:rsid w:val="00DB0859"/>
    <w:rsid w:val="00DB0E26"/>
    <w:rsid w:val="00DB12F8"/>
    <w:rsid w:val="00DB133C"/>
    <w:rsid w:val="00DB1AAE"/>
    <w:rsid w:val="00DB1B24"/>
    <w:rsid w:val="00DB1D58"/>
    <w:rsid w:val="00DB1E1C"/>
    <w:rsid w:val="00DB1F75"/>
    <w:rsid w:val="00DB218C"/>
    <w:rsid w:val="00DB244E"/>
    <w:rsid w:val="00DB25D0"/>
    <w:rsid w:val="00DB2700"/>
    <w:rsid w:val="00DB2DA1"/>
    <w:rsid w:val="00DB2E15"/>
    <w:rsid w:val="00DB31CA"/>
    <w:rsid w:val="00DB31CC"/>
    <w:rsid w:val="00DB31CF"/>
    <w:rsid w:val="00DB3696"/>
    <w:rsid w:val="00DB38C7"/>
    <w:rsid w:val="00DB39D6"/>
    <w:rsid w:val="00DB3A48"/>
    <w:rsid w:val="00DB3A75"/>
    <w:rsid w:val="00DB3C98"/>
    <w:rsid w:val="00DB3D86"/>
    <w:rsid w:val="00DB3E6D"/>
    <w:rsid w:val="00DB3F11"/>
    <w:rsid w:val="00DB42A9"/>
    <w:rsid w:val="00DB42F6"/>
    <w:rsid w:val="00DB4BD4"/>
    <w:rsid w:val="00DB4FF1"/>
    <w:rsid w:val="00DB5339"/>
    <w:rsid w:val="00DB568E"/>
    <w:rsid w:val="00DB56BF"/>
    <w:rsid w:val="00DB57C3"/>
    <w:rsid w:val="00DB5AC3"/>
    <w:rsid w:val="00DB5B77"/>
    <w:rsid w:val="00DB5E74"/>
    <w:rsid w:val="00DB5E80"/>
    <w:rsid w:val="00DB5FE1"/>
    <w:rsid w:val="00DB60F0"/>
    <w:rsid w:val="00DB6578"/>
    <w:rsid w:val="00DB6CC2"/>
    <w:rsid w:val="00DB6EA2"/>
    <w:rsid w:val="00DB7187"/>
    <w:rsid w:val="00DB7392"/>
    <w:rsid w:val="00DB73D9"/>
    <w:rsid w:val="00DB74CF"/>
    <w:rsid w:val="00DB77ED"/>
    <w:rsid w:val="00DC013C"/>
    <w:rsid w:val="00DC0A78"/>
    <w:rsid w:val="00DC0BC7"/>
    <w:rsid w:val="00DC0C6A"/>
    <w:rsid w:val="00DC0C9B"/>
    <w:rsid w:val="00DC0CCA"/>
    <w:rsid w:val="00DC1152"/>
    <w:rsid w:val="00DC1364"/>
    <w:rsid w:val="00DC14E5"/>
    <w:rsid w:val="00DC1711"/>
    <w:rsid w:val="00DC193F"/>
    <w:rsid w:val="00DC1964"/>
    <w:rsid w:val="00DC1B69"/>
    <w:rsid w:val="00DC1D19"/>
    <w:rsid w:val="00DC227E"/>
    <w:rsid w:val="00DC236A"/>
    <w:rsid w:val="00DC284A"/>
    <w:rsid w:val="00DC28D1"/>
    <w:rsid w:val="00DC28F6"/>
    <w:rsid w:val="00DC2C41"/>
    <w:rsid w:val="00DC2DE9"/>
    <w:rsid w:val="00DC31C0"/>
    <w:rsid w:val="00DC32C4"/>
    <w:rsid w:val="00DC397D"/>
    <w:rsid w:val="00DC3C38"/>
    <w:rsid w:val="00DC3EAE"/>
    <w:rsid w:val="00DC408D"/>
    <w:rsid w:val="00DC4258"/>
    <w:rsid w:val="00DC46DE"/>
    <w:rsid w:val="00DC4807"/>
    <w:rsid w:val="00DC494D"/>
    <w:rsid w:val="00DC4AFD"/>
    <w:rsid w:val="00DC53D4"/>
    <w:rsid w:val="00DC5443"/>
    <w:rsid w:val="00DC54FD"/>
    <w:rsid w:val="00DC56DE"/>
    <w:rsid w:val="00DC5715"/>
    <w:rsid w:val="00DC5985"/>
    <w:rsid w:val="00DC5A0C"/>
    <w:rsid w:val="00DC5A2F"/>
    <w:rsid w:val="00DC5AC6"/>
    <w:rsid w:val="00DC5ED4"/>
    <w:rsid w:val="00DC5EF6"/>
    <w:rsid w:val="00DC5F9A"/>
    <w:rsid w:val="00DC6157"/>
    <w:rsid w:val="00DC664F"/>
    <w:rsid w:val="00DC6681"/>
    <w:rsid w:val="00DC70CA"/>
    <w:rsid w:val="00DC728C"/>
    <w:rsid w:val="00DC7556"/>
    <w:rsid w:val="00DC7643"/>
    <w:rsid w:val="00DC7725"/>
    <w:rsid w:val="00DC79B3"/>
    <w:rsid w:val="00DC79F7"/>
    <w:rsid w:val="00DC7C39"/>
    <w:rsid w:val="00DC7CAC"/>
    <w:rsid w:val="00DD0076"/>
    <w:rsid w:val="00DD0189"/>
    <w:rsid w:val="00DD0520"/>
    <w:rsid w:val="00DD05D8"/>
    <w:rsid w:val="00DD06B3"/>
    <w:rsid w:val="00DD0761"/>
    <w:rsid w:val="00DD0C7E"/>
    <w:rsid w:val="00DD0D99"/>
    <w:rsid w:val="00DD0E90"/>
    <w:rsid w:val="00DD0F33"/>
    <w:rsid w:val="00DD0F4D"/>
    <w:rsid w:val="00DD1133"/>
    <w:rsid w:val="00DD11D5"/>
    <w:rsid w:val="00DD123E"/>
    <w:rsid w:val="00DD13B6"/>
    <w:rsid w:val="00DD15D3"/>
    <w:rsid w:val="00DD1762"/>
    <w:rsid w:val="00DD1DCD"/>
    <w:rsid w:val="00DD1E87"/>
    <w:rsid w:val="00DD2303"/>
    <w:rsid w:val="00DD24C7"/>
    <w:rsid w:val="00DD25CD"/>
    <w:rsid w:val="00DD265A"/>
    <w:rsid w:val="00DD2678"/>
    <w:rsid w:val="00DD2752"/>
    <w:rsid w:val="00DD2A33"/>
    <w:rsid w:val="00DD2C1E"/>
    <w:rsid w:val="00DD2C60"/>
    <w:rsid w:val="00DD3422"/>
    <w:rsid w:val="00DD38D0"/>
    <w:rsid w:val="00DD38DC"/>
    <w:rsid w:val="00DD3AED"/>
    <w:rsid w:val="00DD3D9B"/>
    <w:rsid w:val="00DD4376"/>
    <w:rsid w:val="00DD487D"/>
    <w:rsid w:val="00DD49F1"/>
    <w:rsid w:val="00DD4D9A"/>
    <w:rsid w:val="00DD4DA7"/>
    <w:rsid w:val="00DD4ECC"/>
    <w:rsid w:val="00DD5421"/>
    <w:rsid w:val="00DD5602"/>
    <w:rsid w:val="00DD5890"/>
    <w:rsid w:val="00DD5DE4"/>
    <w:rsid w:val="00DD5EC1"/>
    <w:rsid w:val="00DD610B"/>
    <w:rsid w:val="00DD613C"/>
    <w:rsid w:val="00DD6215"/>
    <w:rsid w:val="00DD62AB"/>
    <w:rsid w:val="00DD6806"/>
    <w:rsid w:val="00DD686F"/>
    <w:rsid w:val="00DD6BDF"/>
    <w:rsid w:val="00DD6CB4"/>
    <w:rsid w:val="00DD6CC7"/>
    <w:rsid w:val="00DD6D00"/>
    <w:rsid w:val="00DD6D89"/>
    <w:rsid w:val="00DD7060"/>
    <w:rsid w:val="00DD761B"/>
    <w:rsid w:val="00DE00B7"/>
    <w:rsid w:val="00DE03F1"/>
    <w:rsid w:val="00DE058B"/>
    <w:rsid w:val="00DE07F9"/>
    <w:rsid w:val="00DE0BD3"/>
    <w:rsid w:val="00DE0D28"/>
    <w:rsid w:val="00DE1068"/>
    <w:rsid w:val="00DE142C"/>
    <w:rsid w:val="00DE1715"/>
    <w:rsid w:val="00DE17F7"/>
    <w:rsid w:val="00DE1896"/>
    <w:rsid w:val="00DE1AF2"/>
    <w:rsid w:val="00DE261C"/>
    <w:rsid w:val="00DE2EEA"/>
    <w:rsid w:val="00DE3127"/>
    <w:rsid w:val="00DE318E"/>
    <w:rsid w:val="00DE3412"/>
    <w:rsid w:val="00DE344E"/>
    <w:rsid w:val="00DE3BBD"/>
    <w:rsid w:val="00DE4608"/>
    <w:rsid w:val="00DE4648"/>
    <w:rsid w:val="00DE4907"/>
    <w:rsid w:val="00DE4ACE"/>
    <w:rsid w:val="00DE4E25"/>
    <w:rsid w:val="00DE5511"/>
    <w:rsid w:val="00DE5FF1"/>
    <w:rsid w:val="00DE6471"/>
    <w:rsid w:val="00DE653A"/>
    <w:rsid w:val="00DE6585"/>
    <w:rsid w:val="00DE69CE"/>
    <w:rsid w:val="00DE69E4"/>
    <w:rsid w:val="00DE6DFE"/>
    <w:rsid w:val="00DE72E9"/>
    <w:rsid w:val="00DE7537"/>
    <w:rsid w:val="00DE75D0"/>
    <w:rsid w:val="00DE7954"/>
    <w:rsid w:val="00DE79B7"/>
    <w:rsid w:val="00DE7ECD"/>
    <w:rsid w:val="00DE7EEC"/>
    <w:rsid w:val="00DF0901"/>
    <w:rsid w:val="00DF0A80"/>
    <w:rsid w:val="00DF0FA6"/>
    <w:rsid w:val="00DF14C5"/>
    <w:rsid w:val="00DF185D"/>
    <w:rsid w:val="00DF1A94"/>
    <w:rsid w:val="00DF1CC6"/>
    <w:rsid w:val="00DF1E77"/>
    <w:rsid w:val="00DF1EC2"/>
    <w:rsid w:val="00DF20D2"/>
    <w:rsid w:val="00DF2228"/>
    <w:rsid w:val="00DF22E9"/>
    <w:rsid w:val="00DF24EE"/>
    <w:rsid w:val="00DF280D"/>
    <w:rsid w:val="00DF2ABB"/>
    <w:rsid w:val="00DF2B52"/>
    <w:rsid w:val="00DF2EFE"/>
    <w:rsid w:val="00DF2FD0"/>
    <w:rsid w:val="00DF30E9"/>
    <w:rsid w:val="00DF3228"/>
    <w:rsid w:val="00DF3272"/>
    <w:rsid w:val="00DF347D"/>
    <w:rsid w:val="00DF3519"/>
    <w:rsid w:val="00DF3661"/>
    <w:rsid w:val="00DF39C7"/>
    <w:rsid w:val="00DF3C68"/>
    <w:rsid w:val="00DF3D28"/>
    <w:rsid w:val="00DF420E"/>
    <w:rsid w:val="00DF4448"/>
    <w:rsid w:val="00DF49C2"/>
    <w:rsid w:val="00DF4E7B"/>
    <w:rsid w:val="00DF4ED2"/>
    <w:rsid w:val="00DF4FA6"/>
    <w:rsid w:val="00DF5540"/>
    <w:rsid w:val="00DF55DE"/>
    <w:rsid w:val="00DF56E4"/>
    <w:rsid w:val="00DF5721"/>
    <w:rsid w:val="00DF5B06"/>
    <w:rsid w:val="00DF5E05"/>
    <w:rsid w:val="00DF60F0"/>
    <w:rsid w:val="00DF6293"/>
    <w:rsid w:val="00DF65C9"/>
    <w:rsid w:val="00DF6A74"/>
    <w:rsid w:val="00DF6AEC"/>
    <w:rsid w:val="00DF6B32"/>
    <w:rsid w:val="00DF6D3D"/>
    <w:rsid w:val="00DF6FB6"/>
    <w:rsid w:val="00DF7048"/>
    <w:rsid w:val="00DF7220"/>
    <w:rsid w:val="00DF72FE"/>
    <w:rsid w:val="00DF73D8"/>
    <w:rsid w:val="00DF747C"/>
    <w:rsid w:val="00DF7CB6"/>
    <w:rsid w:val="00DF7D16"/>
    <w:rsid w:val="00DF7DDD"/>
    <w:rsid w:val="00DF7EF2"/>
    <w:rsid w:val="00E002A0"/>
    <w:rsid w:val="00E006EF"/>
    <w:rsid w:val="00E007D3"/>
    <w:rsid w:val="00E00B68"/>
    <w:rsid w:val="00E00BBC"/>
    <w:rsid w:val="00E00D55"/>
    <w:rsid w:val="00E01157"/>
    <w:rsid w:val="00E01372"/>
    <w:rsid w:val="00E0161E"/>
    <w:rsid w:val="00E01954"/>
    <w:rsid w:val="00E01B54"/>
    <w:rsid w:val="00E01F5F"/>
    <w:rsid w:val="00E02A5E"/>
    <w:rsid w:val="00E02A5F"/>
    <w:rsid w:val="00E02F7C"/>
    <w:rsid w:val="00E030FF"/>
    <w:rsid w:val="00E03A57"/>
    <w:rsid w:val="00E03B66"/>
    <w:rsid w:val="00E03F75"/>
    <w:rsid w:val="00E042D0"/>
    <w:rsid w:val="00E0448F"/>
    <w:rsid w:val="00E04622"/>
    <w:rsid w:val="00E046AC"/>
    <w:rsid w:val="00E0486F"/>
    <w:rsid w:val="00E05096"/>
    <w:rsid w:val="00E0511F"/>
    <w:rsid w:val="00E05241"/>
    <w:rsid w:val="00E0558A"/>
    <w:rsid w:val="00E056EF"/>
    <w:rsid w:val="00E05781"/>
    <w:rsid w:val="00E05788"/>
    <w:rsid w:val="00E05805"/>
    <w:rsid w:val="00E05A2C"/>
    <w:rsid w:val="00E05DDD"/>
    <w:rsid w:val="00E05FA4"/>
    <w:rsid w:val="00E05FAA"/>
    <w:rsid w:val="00E063CC"/>
    <w:rsid w:val="00E06A54"/>
    <w:rsid w:val="00E06C00"/>
    <w:rsid w:val="00E07BF4"/>
    <w:rsid w:val="00E07C96"/>
    <w:rsid w:val="00E1029D"/>
    <w:rsid w:val="00E1063D"/>
    <w:rsid w:val="00E107E6"/>
    <w:rsid w:val="00E10987"/>
    <w:rsid w:val="00E1098D"/>
    <w:rsid w:val="00E10A96"/>
    <w:rsid w:val="00E10BAE"/>
    <w:rsid w:val="00E11221"/>
    <w:rsid w:val="00E113F1"/>
    <w:rsid w:val="00E1162A"/>
    <w:rsid w:val="00E11953"/>
    <w:rsid w:val="00E11BF2"/>
    <w:rsid w:val="00E11E69"/>
    <w:rsid w:val="00E12055"/>
    <w:rsid w:val="00E12164"/>
    <w:rsid w:val="00E1286D"/>
    <w:rsid w:val="00E12BD9"/>
    <w:rsid w:val="00E12C3C"/>
    <w:rsid w:val="00E12E83"/>
    <w:rsid w:val="00E13047"/>
    <w:rsid w:val="00E130C1"/>
    <w:rsid w:val="00E13221"/>
    <w:rsid w:val="00E132C9"/>
    <w:rsid w:val="00E13512"/>
    <w:rsid w:val="00E1355B"/>
    <w:rsid w:val="00E135D1"/>
    <w:rsid w:val="00E13D51"/>
    <w:rsid w:val="00E14065"/>
    <w:rsid w:val="00E1410E"/>
    <w:rsid w:val="00E141C1"/>
    <w:rsid w:val="00E141FE"/>
    <w:rsid w:val="00E14266"/>
    <w:rsid w:val="00E1443A"/>
    <w:rsid w:val="00E1479F"/>
    <w:rsid w:val="00E14AFD"/>
    <w:rsid w:val="00E14B82"/>
    <w:rsid w:val="00E154D6"/>
    <w:rsid w:val="00E1555B"/>
    <w:rsid w:val="00E157A3"/>
    <w:rsid w:val="00E15CC3"/>
    <w:rsid w:val="00E16030"/>
    <w:rsid w:val="00E1619F"/>
    <w:rsid w:val="00E162A4"/>
    <w:rsid w:val="00E16343"/>
    <w:rsid w:val="00E16463"/>
    <w:rsid w:val="00E164A9"/>
    <w:rsid w:val="00E16628"/>
    <w:rsid w:val="00E1669E"/>
    <w:rsid w:val="00E1675B"/>
    <w:rsid w:val="00E16776"/>
    <w:rsid w:val="00E1677C"/>
    <w:rsid w:val="00E16B2E"/>
    <w:rsid w:val="00E16EA1"/>
    <w:rsid w:val="00E17718"/>
    <w:rsid w:val="00E17976"/>
    <w:rsid w:val="00E17D19"/>
    <w:rsid w:val="00E17DEC"/>
    <w:rsid w:val="00E17F8C"/>
    <w:rsid w:val="00E20667"/>
    <w:rsid w:val="00E206DD"/>
    <w:rsid w:val="00E20B62"/>
    <w:rsid w:val="00E20D55"/>
    <w:rsid w:val="00E21107"/>
    <w:rsid w:val="00E214C3"/>
    <w:rsid w:val="00E21D05"/>
    <w:rsid w:val="00E220B8"/>
    <w:rsid w:val="00E2266A"/>
    <w:rsid w:val="00E22871"/>
    <w:rsid w:val="00E22A19"/>
    <w:rsid w:val="00E22F23"/>
    <w:rsid w:val="00E23139"/>
    <w:rsid w:val="00E23254"/>
    <w:rsid w:val="00E23391"/>
    <w:rsid w:val="00E2346B"/>
    <w:rsid w:val="00E2386B"/>
    <w:rsid w:val="00E23C2F"/>
    <w:rsid w:val="00E23DC3"/>
    <w:rsid w:val="00E23E46"/>
    <w:rsid w:val="00E23E6C"/>
    <w:rsid w:val="00E240DD"/>
    <w:rsid w:val="00E24180"/>
    <w:rsid w:val="00E24186"/>
    <w:rsid w:val="00E2442B"/>
    <w:rsid w:val="00E24554"/>
    <w:rsid w:val="00E24684"/>
    <w:rsid w:val="00E2484E"/>
    <w:rsid w:val="00E24912"/>
    <w:rsid w:val="00E24A72"/>
    <w:rsid w:val="00E24D4E"/>
    <w:rsid w:val="00E25034"/>
    <w:rsid w:val="00E25062"/>
    <w:rsid w:val="00E25392"/>
    <w:rsid w:val="00E25701"/>
    <w:rsid w:val="00E25796"/>
    <w:rsid w:val="00E2584D"/>
    <w:rsid w:val="00E25D8F"/>
    <w:rsid w:val="00E25F31"/>
    <w:rsid w:val="00E2604C"/>
    <w:rsid w:val="00E26057"/>
    <w:rsid w:val="00E262D2"/>
    <w:rsid w:val="00E265F3"/>
    <w:rsid w:val="00E2676E"/>
    <w:rsid w:val="00E267DE"/>
    <w:rsid w:val="00E26930"/>
    <w:rsid w:val="00E26BF5"/>
    <w:rsid w:val="00E26BFA"/>
    <w:rsid w:val="00E26C1A"/>
    <w:rsid w:val="00E26F7E"/>
    <w:rsid w:val="00E26FD5"/>
    <w:rsid w:val="00E27446"/>
    <w:rsid w:val="00E277B9"/>
    <w:rsid w:val="00E27B93"/>
    <w:rsid w:val="00E27CEE"/>
    <w:rsid w:val="00E27E09"/>
    <w:rsid w:val="00E30307"/>
    <w:rsid w:val="00E304CD"/>
    <w:rsid w:val="00E305F7"/>
    <w:rsid w:val="00E30A71"/>
    <w:rsid w:val="00E30A9D"/>
    <w:rsid w:val="00E30C69"/>
    <w:rsid w:val="00E30F07"/>
    <w:rsid w:val="00E30F2A"/>
    <w:rsid w:val="00E30F7A"/>
    <w:rsid w:val="00E31377"/>
    <w:rsid w:val="00E315E8"/>
    <w:rsid w:val="00E31C21"/>
    <w:rsid w:val="00E31F38"/>
    <w:rsid w:val="00E32191"/>
    <w:rsid w:val="00E3235D"/>
    <w:rsid w:val="00E3239F"/>
    <w:rsid w:val="00E3252E"/>
    <w:rsid w:val="00E325A5"/>
    <w:rsid w:val="00E32B62"/>
    <w:rsid w:val="00E32C55"/>
    <w:rsid w:val="00E33011"/>
    <w:rsid w:val="00E3406C"/>
    <w:rsid w:val="00E34230"/>
    <w:rsid w:val="00E344FB"/>
    <w:rsid w:val="00E345F6"/>
    <w:rsid w:val="00E34C95"/>
    <w:rsid w:val="00E34E73"/>
    <w:rsid w:val="00E34E75"/>
    <w:rsid w:val="00E34F1D"/>
    <w:rsid w:val="00E34F31"/>
    <w:rsid w:val="00E352DF"/>
    <w:rsid w:val="00E355A2"/>
    <w:rsid w:val="00E355CD"/>
    <w:rsid w:val="00E357EE"/>
    <w:rsid w:val="00E35804"/>
    <w:rsid w:val="00E35BA8"/>
    <w:rsid w:val="00E35C8C"/>
    <w:rsid w:val="00E35F9D"/>
    <w:rsid w:val="00E3603E"/>
    <w:rsid w:val="00E360F0"/>
    <w:rsid w:val="00E3637D"/>
    <w:rsid w:val="00E364CD"/>
    <w:rsid w:val="00E36621"/>
    <w:rsid w:val="00E36943"/>
    <w:rsid w:val="00E36ABF"/>
    <w:rsid w:val="00E36CAD"/>
    <w:rsid w:val="00E375FD"/>
    <w:rsid w:val="00E3777A"/>
    <w:rsid w:val="00E37780"/>
    <w:rsid w:val="00E377B0"/>
    <w:rsid w:val="00E37B85"/>
    <w:rsid w:val="00E37D08"/>
    <w:rsid w:val="00E37E0A"/>
    <w:rsid w:val="00E40202"/>
    <w:rsid w:val="00E40326"/>
    <w:rsid w:val="00E4089A"/>
    <w:rsid w:val="00E4091B"/>
    <w:rsid w:val="00E409A8"/>
    <w:rsid w:val="00E40AC6"/>
    <w:rsid w:val="00E40F7A"/>
    <w:rsid w:val="00E40F9B"/>
    <w:rsid w:val="00E41222"/>
    <w:rsid w:val="00E41836"/>
    <w:rsid w:val="00E41A78"/>
    <w:rsid w:val="00E41CF5"/>
    <w:rsid w:val="00E41CFC"/>
    <w:rsid w:val="00E41E2E"/>
    <w:rsid w:val="00E423DD"/>
    <w:rsid w:val="00E424F0"/>
    <w:rsid w:val="00E42792"/>
    <w:rsid w:val="00E42CA0"/>
    <w:rsid w:val="00E42E5F"/>
    <w:rsid w:val="00E433AF"/>
    <w:rsid w:val="00E434B6"/>
    <w:rsid w:val="00E43543"/>
    <w:rsid w:val="00E43660"/>
    <w:rsid w:val="00E43F0E"/>
    <w:rsid w:val="00E4400B"/>
    <w:rsid w:val="00E441E1"/>
    <w:rsid w:val="00E44299"/>
    <w:rsid w:val="00E44691"/>
    <w:rsid w:val="00E448A1"/>
    <w:rsid w:val="00E448B0"/>
    <w:rsid w:val="00E44D26"/>
    <w:rsid w:val="00E44FF8"/>
    <w:rsid w:val="00E451B9"/>
    <w:rsid w:val="00E454DF"/>
    <w:rsid w:val="00E45683"/>
    <w:rsid w:val="00E45713"/>
    <w:rsid w:val="00E45842"/>
    <w:rsid w:val="00E458D8"/>
    <w:rsid w:val="00E45952"/>
    <w:rsid w:val="00E45BFA"/>
    <w:rsid w:val="00E45C3E"/>
    <w:rsid w:val="00E45C56"/>
    <w:rsid w:val="00E45E15"/>
    <w:rsid w:val="00E466AF"/>
    <w:rsid w:val="00E467A8"/>
    <w:rsid w:val="00E46C23"/>
    <w:rsid w:val="00E46C3E"/>
    <w:rsid w:val="00E46C58"/>
    <w:rsid w:val="00E46ED6"/>
    <w:rsid w:val="00E46FF7"/>
    <w:rsid w:val="00E474C5"/>
    <w:rsid w:val="00E478E7"/>
    <w:rsid w:val="00E47BAC"/>
    <w:rsid w:val="00E47F0F"/>
    <w:rsid w:val="00E47FB0"/>
    <w:rsid w:val="00E50295"/>
    <w:rsid w:val="00E50594"/>
    <w:rsid w:val="00E5085F"/>
    <w:rsid w:val="00E508D7"/>
    <w:rsid w:val="00E50AFF"/>
    <w:rsid w:val="00E50B0E"/>
    <w:rsid w:val="00E50B4A"/>
    <w:rsid w:val="00E50C01"/>
    <w:rsid w:val="00E50DE0"/>
    <w:rsid w:val="00E50E1C"/>
    <w:rsid w:val="00E50FEF"/>
    <w:rsid w:val="00E51435"/>
    <w:rsid w:val="00E515A4"/>
    <w:rsid w:val="00E51BA4"/>
    <w:rsid w:val="00E52542"/>
    <w:rsid w:val="00E52674"/>
    <w:rsid w:val="00E52756"/>
    <w:rsid w:val="00E53173"/>
    <w:rsid w:val="00E53A56"/>
    <w:rsid w:val="00E53DD5"/>
    <w:rsid w:val="00E54298"/>
    <w:rsid w:val="00E546B2"/>
    <w:rsid w:val="00E548A8"/>
    <w:rsid w:val="00E54941"/>
    <w:rsid w:val="00E54F88"/>
    <w:rsid w:val="00E5500D"/>
    <w:rsid w:val="00E55161"/>
    <w:rsid w:val="00E55810"/>
    <w:rsid w:val="00E56125"/>
    <w:rsid w:val="00E56230"/>
    <w:rsid w:val="00E56328"/>
    <w:rsid w:val="00E56451"/>
    <w:rsid w:val="00E568B6"/>
    <w:rsid w:val="00E569A3"/>
    <w:rsid w:val="00E56A5D"/>
    <w:rsid w:val="00E56B92"/>
    <w:rsid w:val="00E5712E"/>
    <w:rsid w:val="00E572D4"/>
    <w:rsid w:val="00E57673"/>
    <w:rsid w:val="00E57806"/>
    <w:rsid w:val="00E579FC"/>
    <w:rsid w:val="00E57DE0"/>
    <w:rsid w:val="00E60199"/>
    <w:rsid w:val="00E60C97"/>
    <w:rsid w:val="00E60F3E"/>
    <w:rsid w:val="00E60FB2"/>
    <w:rsid w:val="00E6137F"/>
    <w:rsid w:val="00E61445"/>
    <w:rsid w:val="00E6158E"/>
    <w:rsid w:val="00E615CB"/>
    <w:rsid w:val="00E61616"/>
    <w:rsid w:val="00E61A12"/>
    <w:rsid w:val="00E61AD2"/>
    <w:rsid w:val="00E61F42"/>
    <w:rsid w:val="00E622D9"/>
    <w:rsid w:val="00E622F8"/>
    <w:rsid w:val="00E6276D"/>
    <w:rsid w:val="00E629ED"/>
    <w:rsid w:val="00E62C91"/>
    <w:rsid w:val="00E62FB9"/>
    <w:rsid w:val="00E63250"/>
    <w:rsid w:val="00E6326E"/>
    <w:rsid w:val="00E632BA"/>
    <w:rsid w:val="00E63432"/>
    <w:rsid w:val="00E6354D"/>
    <w:rsid w:val="00E63C4D"/>
    <w:rsid w:val="00E63D31"/>
    <w:rsid w:val="00E63D7D"/>
    <w:rsid w:val="00E63E01"/>
    <w:rsid w:val="00E64A14"/>
    <w:rsid w:val="00E64C37"/>
    <w:rsid w:val="00E64C5E"/>
    <w:rsid w:val="00E64D4D"/>
    <w:rsid w:val="00E64E53"/>
    <w:rsid w:val="00E64EF0"/>
    <w:rsid w:val="00E64FD6"/>
    <w:rsid w:val="00E651AE"/>
    <w:rsid w:val="00E65225"/>
    <w:rsid w:val="00E65431"/>
    <w:rsid w:val="00E659D7"/>
    <w:rsid w:val="00E659E8"/>
    <w:rsid w:val="00E65A35"/>
    <w:rsid w:val="00E65B1B"/>
    <w:rsid w:val="00E65BBF"/>
    <w:rsid w:val="00E65D1B"/>
    <w:rsid w:val="00E65D52"/>
    <w:rsid w:val="00E65E49"/>
    <w:rsid w:val="00E66140"/>
    <w:rsid w:val="00E6681F"/>
    <w:rsid w:val="00E66CDB"/>
    <w:rsid w:val="00E66E87"/>
    <w:rsid w:val="00E66F24"/>
    <w:rsid w:val="00E67041"/>
    <w:rsid w:val="00E6715B"/>
    <w:rsid w:val="00E67674"/>
    <w:rsid w:val="00E67709"/>
    <w:rsid w:val="00E677B3"/>
    <w:rsid w:val="00E67818"/>
    <w:rsid w:val="00E67B5D"/>
    <w:rsid w:val="00E67BEF"/>
    <w:rsid w:val="00E67E67"/>
    <w:rsid w:val="00E70095"/>
    <w:rsid w:val="00E701D6"/>
    <w:rsid w:val="00E704D2"/>
    <w:rsid w:val="00E70533"/>
    <w:rsid w:val="00E707CB"/>
    <w:rsid w:val="00E708DC"/>
    <w:rsid w:val="00E70BC6"/>
    <w:rsid w:val="00E70D07"/>
    <w:rsid w:val="00E711AB"/>
    <w:rsid w:val="00E711E9"/>
    <w:rsid w:val="00E71295"/>
    <w:rsid w:val="00E712C3"/>
    <w:rsid w:val="00E71317"/>
    <w:rsid w:val="00E71A89"/>
    <w:rsid w:val="00E71AAA"/>
    <w:rsid w:val="00E722A9"/>
    <w:rsid w:val="00E722F9"/>
    <w:rsid w:val="00E723AA"/>
    <w:rsid w:val="00E7271D"/>
    <w:rsid w:val="00E7272B"/>
    <w:rsid w:val="00E727D2"/>
    <w:rsid w:val="00E72826"/>
    <w:rsid w:val="00E728E0"/>
    <w:rsid w:val="00E72B68"/>
    <w:rsid w:val="00E72DC6"/>
    <w:rsid w:val="00E72DDE"/>
    <w:rsid w:val="00E7324E"/>
    <w:rsid w:val="00E73334"/>
    <w:rsid w:val="00E7339F"/>
    <w:rsid w:val="00E73526"/>
    <w:rsid w:val="00E73892"/>
    <w:rsid w:val="00E739EC"/>
    <w:rsid w:val="00E73BB6"/>
    <w:rsid w:val="00E73F6D"/>
    <w:rsid w:val="00E741C9"/>
    <w:rsid w:val="00E74290"/>
    <w:rsid w:val="00E74792"/>
    <w:rsid w:val="00E749F7"/>
    <w:rsid w:val="00E74D6E"/>
    <w:rsid w:val="00E74E20"/>
    <w:rsid w:val="00E74F52"/>
    <w:rsid w:val="00E758F9"/>
    <w:rsid w:val="00E759C2"/>
    <w:rsid w:val="00E75B40"/>
    <w:rsid w:val="00E75F8A"/>
    <w:rsid w:val="00E75FF5"/>
    <w:rsid w:val="00E76001"/>
    <w:rsid w:val="00E7610B"/>
    <w:rsid w:val="00E7612D"/>
    <w:rsid w:val="00E762C7"/>
    <w:rsid w:val="00E76535"/>
    <w:rsid w:val="00E76591"/>
    <w:rsid w:val="00E7659A"/>
    <w:rsid w:val="00E769D7"/>
    <w:rsid w:val="00E76AC6"/>
    <w:rsid w:val="00E76B57"/>
    <w:rsid w:val="00E76CC0"/>
    <w:rsid w:val="00E7759A"/>
    <w:rsid w:val="00E77817"/>
    <w:rsid w:val="00E779CF"/>
    <w:rsid w:val="00E77AB5"/>
    <w:rsid w:val="00E77D8D"/>
    <w:rsid w:val="00E77D93"/>
    <w:rsid w:val="00E77F14"/>
    <w:rsid w:val="00E77F80"/>
    <w:rsid w:val="00E77FE2"/>
    <w:rsid w:val="00E80558"/>
    <w:rsid w:val="00E805C3"/>
    <w:rsid w:val="00E809C9"/>
    <w:rsid w:val="00E80FB3"/>
    <w:rsid w:val="00E813B1"/>
    <w:rsid w:val="00E8165C"/>
    <w:rsid w:val="00E81676"/>
    <w:rsid w:val="00E8173E"/>
    <w:rsid w:val="00E81822"/>
    <w:rsid w:val="00E8191C"/>
    <w:rsid w:val="00E81A54"/>
    <w:rsid w:val="00E81ABC"/>
    <w:rsid w:val="00E81CDD"/>
    <w:rsid w:val="00E81D9B"/>
    <w:rsid w:val="00E81E40"/>
    <w:rsid w:val="00E82845"/>
    <w:rsid w:val="00E82D85"/>
    <w:rsid w:val="00E836E7"/>
    <w:rsid w:val="00E838FA"/>
    <w:rsid w:val="00E83EBB"/>
    <w:rsid w:val="00E83ECF"/>
    <w:rsid w:val="00E84121"/>
    <w:rsid w:val="00E842FB"/>
    <w:rsid w:val="00E845E2"/>
    <w:rsid w:val="00E8488B"/>
    <w:rsid w:val="00E848F7"/>
    <w:rsid w:val="00E84C5F"/>
    <w:rsid w:val="00E84DCD"/>
    <w:rsid w:val="00E8514D"/>
    <w:rsid w:val="00E85227"/>
    <w:rsid w:val="00E8532E"/>
    <w:rsid w:val="00E85AFE"/>
    <w:rsid w:val="00E8609F"/>
    <w:rsid w:val="00E86377"/>
    <w:rsid w:val="00E86586"/>
    <w:rsid w:val="00E866B9"/>
    <w:rsid w:val="00E867CB"/>
    <w:rsid w:val="00E86AC3"/>
    <w:rsid w:val="00E86EF5"/>
    <w:rsid w:val="00E86F26"/>
    <w:rsid w:val="00E86F95"/>
    <w:rsid w:val="00E8715C"/>
    <w:rsid w:val="00E871E3"/>
    <w:rsid w:val="00E874DB"/>
    <w:rsid w:val="00E8774F"/>
    <w:rsid w:val="00E879D8"/>
    <w:rsid w:val="00E87D8D"/>
    <w:rsid w:val="00E87EBD"/>
    <w:rsid w:val="00E90007"/>
    <w:rsid w:val="00E9026D"/>
    <w:rsid w:val="00E9066B"/>
    <w:rsid w:val="00E9122F"/>
    <w:rsid w:val="00E9135D"/>
    <w:rsid w:val="00E916FE"/>
    <w:rsid w:val="00E9196B"/>
    <w:rsid w:val="00E91D8B"/>
    <w:rsid w:val="00E923C0"/>
    <w:rsid w:val="00E927E7"/>
    <w:rsid w:val="00E9298B"/>
    <w:rsid w:val="00E92B3A"/>
    <w:rsid w:val="00E92F2A"/>
    <w:rsid w:val="00E92FBC"/>
    <w:rsid w:val="00E93B49"/>
    <w:rsid w:val="00E93D97"/>
    <w:rsid w:val="00E94367"/>
    <w:rsid w:val="00E944A6"/>
    <w:rsid w:val="00E94ADC"/>
    <w:rsid w:val="00E94E99"/>
    <w:rsid w:val="00E94EC8"/>
    <w:rsid w:val="00E95143"/>
    <w:rsid w:val="00E95482"/>
    <w:rsid w:val="00E957BC"/>
    <w:rsid w:val="00E96C02"/>
    <w:rsid w:val="00E96DF4"/>
    <w:rsid w:val="00E9773A"/>
    <w:rsid w:val="00E97992"/>
    <w:rsid w:val="00E979D0"/>
    <w:rsid w:val="00EA0005"/>
    <w:rsid w:val="00EA0853"/>
    <w:rsid w:val="00EA0E09"/>
    <w:rsid w:val="00EA0E0C"/>
    <w:rsid w:val="00EA0F26"/>
    <w:rsid w:val="00EA106B"/>
    <w:rsid w:val="00EA128B"/>
    <w:rsid w:val="00EA137C"/>
    <w:rsid w:val="00EA16DD"/>
    <w:rsid w:val="00EA1CC9"/>
    <w:rsid w:val="00EA1DF9"/>
    <w:rsid w:val="00EA1FB3"/>
    <w:rsid w:val="00EA2191"/>
    <w:rsid w:val="00EA239C"/>
    <w:rsid w:val="00EA27D5"/>
    <w:rsid w:val="00EA2989"/>
    <w:rsid w:val="00EA29B9"/>
    <w:rsid w:val="00EA2C0B"/>
    <w:rsid w:val="00EA2C46"/>
    <w:rsid w:val="00EA2D75"/>
    <w:rsid w:val="00EA3434"/>
    <w:rsid w:val="00EA3577"/>
    <w:rsid w:val="00EA3A72"/>
    <w:rsid w:val="00EA3BBD"/>
    <w:rsid w:val="00EA3C04"/>
    <w:rsid w:val="00EA3C74"/>
    <w:rsid w:val="00EA3D5C"/>
    <w:rsid w:val="00EA3E15"/>
    <w:rsid w:val="00EA3E7C"/>
    <w:rsid w:val="00EA3F8B"/>
    <w:rsid w:val="00EA4112"/>
    <w:rsid w:val="00EA476D"/>
    <w:rsid w:val="00EA47B8"/>
    <w:rsid w:val="00EA4BCE"/>
    <w:rsid w:val="00EA4DE2"/>
    <w:rsid w:val="00EA4E72"/>
    <w:rsid w:val="00EA5377"/>
    <w:rsid w:val="00EA540A"/>
    <w:rsid w:val="00EA580B"/>
    <w:rsid w:val="00EA59D6"/>
    <w:rsid w:val="00EA5D1D"/>
    <w:rsid w:val="00EA5F83"/>
    <w:rsid w:val="00EA5FA6"/>
    <w:rsid w:val="00EA66E0"/>
    <w:rsid w:val="00EA69FD"/>
    <w:rsid w:val="00EA6CD6"/>
    <w:rsid w:val="00EA6D93"/>
    <w:rsid w:val="00EA6DD2"/>
    <w:rsid w:val="00EA7082"/>
    <w:rsid w:val="00EA70D0"/>
    <w:rsid w:val="00EA7106"/>
    <w:rsid w:val="00EA792B"/>
    <w:rsid w:val="00EA7C8F"/>
    <w:rsid w:val="00EA7D98"/>
    <w:rsid w:val="00EA7F33"/>
    <w:rsid w:val="00EB066F"/>
    <w:rsid w:val="00EB06BD"/>
    <w:rsid w:val="00EB076D"/>
    <w:rsid w:val="00EB0932"/>
    <w:rsid w:val="00EB0DF6"/>
    <w:rsid w:val="00EB0E41"/>
    <w:rsid w:val="00EB10F2"/>
    <w:rsid w:val="00EB1509"/>
    <w:rsid w:val="00EB15CF"/>
    <w:rsid w:val="00EB205A"/>
    <w:rsid w:val="00EB21F9"/>
    <w:rsid w:val="00EB2242"/>
    <w:rsid w:val="00EB2299"/>
    <w:rsid w:val="00EB22C1"/>
    <w:rsid w:val="00EB242D"/>
    <w:rsid w:val="00EB26FB"/>
    <w:rsid w:val="00EB2987"/>
    <w:rsid w:val="00EB2996"/>
    <w:rsid w:val="00EB29D7"/>
    <w:rsid w:val="00EB2C6B"/>
    <w:rsid w:val="00EB2D65"/>
    <w:rsid w:val="00EB2E4D"/>
    <w:rsid w:val="00EB2E8F"/>
    <w:rsid w:val="00EB385B"/>
    <w:rsid w:val="00EB38FB"/>
    <w:rsid w:val="00EB39B9"/>
    <w:rsid w:val="00EB3A5D"/>
    <w:rsid w:val="00EB3B5D"/>
    <w:rsid w:val="00EB3BF4"/>
    <w:rsid w:val="00EB3D2C"/>
    <w:rsid w:val="00EB4007"/>
    <w:rsid w:val="00EB40AA"/>
    <w:rsid w:val="00EB431A"/>
    <w:rsid w:val="00EB44D3"/>
    <w:rsid w:val="00EB4F1F"/>
    <w:rsid w:val="00EB52F9"/>
    <w:rsid w:val="00EB5606"/>
    <w:rsid w:val="00EB5891"/>
    <w:rsid w:val="00EB5A32"/>
    <w:rsid w:val="00EB6106"/>
    <w:rsid w:val="00EB6239"/>
    <w:rsid w:val="00EB6249"/>
    <w:rsid w:val="00EB671D"/>
    <w:rsid w:val="00EB6923"/>
    <w:rsid w:val="00EB69E0"/>
    <w:rsid w:val="00EB6A43"/>
    <w:rsid w:val="00EB6C46"/>
    <w:rsid w:val="00EB6C9D"/>
    <w:rsid w:val="00EB6D01"/>
    <w:rsid w:val="00EB6D1B"/>
    <w:rsid w:val="00EB6D1D"/>
    <w:rsid w:val="00EB6D65"/>
    <w:rsid w:val="00EB7131"/>
    <w:rsid w:val="00EB72A8"/>
    <w:rsid w:val="00EB7567"/>
    <w:rsid w:val="00EB77B2"/>
    <w:rsid w:val="00EB7DB3"/>
    <w:rsid w:val="00EC0027"/>
    <w:rsid w:val="00EC012C"/>
    <w:rsid w:val="00EC01AB"/>
    <w:rsid w:val="00EC02AB"/>
    <w:rsid w:val="00EC050B"/>
    <w:rsid w:val="00EC0795"/>
    <w:rsid w:val="00EC09B9"/>
    <w:rsid w:val="00EC0BC4"/>
    <w:rsid w:val="00EC1388"/>
    <w:rsid w:val="00EC1524"/>
    <w:rsid w:val="00EC182F"/>
    <w:rsid w:val="00EC1BBE"/>
    <w:rsid w:val="00EC1C35"/>
    <w:rsid w:val="00EC1C5D"/>
    <w:rsid w:val="00EC2333"/>
    <w:rsid w:val="00EC25F4"/>
    <w:rsid w:val="00EC2776"/>
    <w:rsid w:val="00EC2C16"/>
    <w:rsid w:val="00EC3131"/>
    <w:rsid w:val="00EC3722"/>
    <w:rsid w:val="00EC3DFA"/>
    <w:rsid w:val="00EC4077"/>
    <w:rsid w:val="00EC40B0"/>
    <w:rsid w:val="00EC432B"/>
    <w:rsid w:val="00EC455F"/>
    <w:rsid w:val="00EC4899"/>
    <w:rsid w:val="00EC5445"/>
    <w:rsid w:val="00EC5818"/>
    <w:rsid w:val="00EC5A3C"/>
    <w:rsid w:val="00EC5A7E"/>
    <w:rsid w:val="00EC5CF7"/>
    <w:rsid w:val="00EC5D0C"/>
    <w:rsid w:val="00EC5D5D"/>
    <w:rsid w:val="00EC5E9B"/>
    <w:rsid w:val="00EC5FFA"/>
    <w:rsid w:val="00EC630E"/>
    <w:rsid w:val="00EC6464"/>
    <w:rsid w:val="00EC6ED5"/>
    <w:rsid w:val="00EC7065"/>
    <w:rsid w:val="00EC7137"/>
    <w:rsid w:val="00EC7231"/>
    <w:rsid w:val="00EC7294"/>
    <w:rsid w:val="00EC72E6"/>
    <w:rsid w:val="00EC7511"/>
    <w:rsid w:val="00EC7DB8"/>
    <w:rsid w:val="00EC7EE4"/>
    <w:rsid w:val="00ED0202"/>
    <w:rsid w:val="00ED020D"/>
    <w:rsid w:val="00ED04B4"/>
    <w:rsid w:val="00ED07BA"/>
    <w:rsid w:val="00ED0ABE"/>
    <w:rsid w:val="00ED0BDC"/>
    <w:rsid w:val="00ED0DE8"/>
    <w:rsid w:val="00ED0DEB"/>
    <w:rsid w:val="00ED1033"/>
    <w:rsid w:val="00ED1169"/>
    <w:rsid w:val="00ED14FB"/>
    <w:rsid w:val="00ED17A6"/>
    <w:rsid w:val="00ED1EA4"/>
    <w:rsid w:val="00ED1FB9"/>
    <w:rsid w:val="00ED27A2"/>
    <w:rsid w:val="00ED27EB"/>
    <w:rsid w:val="00ED28E0"/>
    <w:rsid w:val="00ED29C4"/>
    <w:rsid w:val="00ED2CDD"/>
    <w:rsid w:val="00ED2EA7"/>
    <w:rsid w:val="00ED2ED3"/>
    <w:rsid w:val="00ED31BA"/>
    <w:rsid w:val="00ED3274"/>
    <w:rsid w:val="00ED35D0"/>
    <w:rsid w:val="00ED3975"/>
    <w:rsid w:val="00ED397C"/>
    <w:rsid w:val="00ED3F49"/>
    <w:rsid w:val="00ED4727"/>
    <w:rsid w:val="00ED4845"/>
    <w:rsid w:val="00ED4AA2"/>
    <w:rsid w:val="00ED5155"/>
    <w:rsid w:val="00ED5273"/>
    <w:rsid w:val="00ED55F4"/>
    <w:rsid w:val="00ED57E8"/>
    <w:rsid w:val="00ED6331"/>
    <w:rsid w:val="00ED6718"/>
    <w:rsid w:val="00ED680D"/>
    <w:rsid w:val="00ED6B83"/>
    <w:rsid w:val="00ED6E08"/>
    <w:rsid w:val="00ED6F1D"/>
    <w:rsid w:val="00ED7019"/>
    <w:rsid w:val="00ED7248"/>
    <w:rsid w:val="00ED7794"/>
    <w:rsid w:val="00ED7B36"/>
    <w:rsid w:val="00ED7BAA"/>
    <w:rsid w:val="00ED7E84"/>
    <w:rsid w:val="00EE00AD"/>
    <w:rsid w:val="00EE05EA"/>
    <w:rsid w:val="00EE06B7"/>
    <w:rsid w:val="00EE074C"/>
    <w:rsid w:val="00EE08A6"/>
    <w:rsid w:val="00EE0A24"/>
    <w:rsid w:val="00EE0EFE"/>
    <w:rsid w:val="00EE0FD5"/>
    <w:rsid w:val="00EE1022"/>
    <w:rsid w:val="00EE18D7"/>
    <w:rsid w:val="00EE198F"/>
    <w:rsid w:val="00EE1C6E"/>
    <w:rsid w:val="00EE24CB"/>
    <w:rsid w:val="00EE26E3"/>
    <w:rsid w:val="00EE2A74"/>
    <w:rsid w:val="00EE2C68"/>
    <w:rsid w:val="00EE2F02"/>
    <w:rsid w:val="00EE300B"/>
    <w:rsid w:val="00EE3097"/>
    <w:rsid w:val="00EE34E3"/>
    <w:rsid w:val="00EE35C5"/>
    <w:rsid w:val="00EE3A1B"/>
    <w:rsid w:val="00EE3A7A"/>
    <w:rsid w:val="00EE3DBB"/>
    <w:rsid w:val="00EE3F4D"/>
    <w:rsid w:val="00EE3F7E"/>
    <w:rsid w:val="00EE4169"/>
    <w:rsid w:val="00EE440D"/>
    <w:rsid w:val="00EE4467"/>
    <w:rsid w:val="00EE45AD"/>
    <w:rsid w:val="00EE4619"/>
    <w:rsid w:val="00EE4814"/>
    <w:rsid w:val="00EE48B3"/>
    <w:rsid w:val="00EE493F"/>
    <w:rsid w:val="00EE4961"/>
    <w:rsid w:val="00EE49AB"/>
    <w:rsid w:val="00EE4B86"/>
    <w:rsid w:val="00EE4D89"/>
    <w:rsid w:val="00EE56A9"/>
    <w:rsid w:val="00EE59C2"/>
    <w:rsid w:val="00EE5BB4"/>
    <w:rsid w:val="00EE6067"/>
    <w:rsid w:val="00EE6269"/>
    <w:rsid w:val="00EE6303"/>
    <w:rsid w:val="00EE6642"/>
    <w:rsid w:val="00EE6AA9"/>
    <w:rsid w:val="00EE6EBF"/>
    <w:rsid w:val="00EE702B"/>
    <w:rsid w:val="00EE711F"/>
    <w:rsid w:val="00EE7132"/>
    <w:rsid w:val="00EE750A"/>
    <w:rsid w:val="00EE75A6"/>
    <w:rsid w:val="00EE7FEC"/>
    <w:rsid w:val="00EF01AF"/>
    <w:rsid w:val="00EF0688"/>
    <w:rsid w:val="00EF06BE"/>
    <w:rsid w:val="00EF06C2"/>
    <w:rsid w:val="00EF085C"/>
    <w:rsid w:val="00EF097D"/>
    <w:rsid w:val="00EF1142"/>
    <w:rsid w:val="00EF12D3"/>
    <w:rsid w:val="00EF159B"/>
    <w:rsid w:val="00EF1936"/>
    <w:rsid w:val="00EF19FA"/>
    <w:rsid w:val="00EF1BB0"/>
    <w:rsid w:val="00EF1F36"/>
    <w:rsid w:val="00EF2B03"/>
    <w:rsid w:val="00EF2B70"/>
    <w:rsid w:val="00EF2BCD"/>
    <w:rsid w:val="00EF2CF0"/>
    <w:rsid w:val="00EF2D07"/>
    <w:rsid w:val="00EF3553"/>
    <w:rsid w:val="00EF3594"/>
    <w:rsid w:val="00EF3AD2"/>
    <w:rsid w:val="00EF3DAF"/>
    <w:rsid w:val="00EF3E4B"/>
    <w:rsid w:val="00EF4141"/>
    <w:rsid w:val="00EF4312"/>
    <w:rsid w:val="00EF4340"/>
    <w:rsid w:val="00EF4605"/>
    <w:rsid w:val="00EF49E5"/>
    <w:rsid w:val="00EF4E16"/>
    <w:rsid w:val="00EF5511"/>
    <w:rsid w:val="00EF553A"/>
    <w:rsid w:val="00EF55BC"/>
    <w:rsid w:val="00EF5922"/>
    <w:rsid w:val="00EF6244"/>
    <w:rsid w:val="00EF64E1"/>
    <w:rsid w:val="00EF6584"/>
    <w:rsid w:val="00EF66EC"/>
    <w:rsid w:val="00EF66F4"/>
    <w:rsid w:val="00EF6B8A"/>
    <w:rsid w:val="00EF6BF0"/>
    <w:rsid w:val="00EF6D97"/>
    <w:rsid w:val="00EF6E3E"/>
    <w:rsid w:val="00EF6EA5"/>
    <w:rsid w:val="00EF6FB8"/>
    <w:rsid w:val="00EF7643"/>
    <w:rsid w:val="00EF7678"/>
    <w:rsid w:val="00EF785F"/>
    <w:rsid w:val="00EF79D7"/>
    <w:rsid w:val="00EF7B21"/>
    <w:rsid w:val="00F001A3"/>
    <w:rsid w:val="00F004FB"/>
    <w:rsid w:val="00F00531"/>
    <w:rsid w:val="00F00635"/>
    <w:rsid w:val="00F00B3C"/>
    <w:rsid w:val="00F00B5F"/>
    <w:rsid w:val="00F00CFF"/>
    <w:rsid w:val="00F01023"/>
    <w:rsid w:val="00F0114D"/>
    <w:rsid w:val="00F01376"/>
    <w:rsid w:val="00F0146F"/>
    <w:rsid w:val="00F015C5"/>
    <w:rsid w:val="00F017F1"/>
    <w:rsid w:val="00F018FD"/>
    <w:rsid w:val="00F01C26"/>
    <w:rsid w:val="00F01D05"/>
    <w:rsid w:val="00F01D1E"/>
    <w:rsid w:val="00F022D3"/>
    <w:rsid w:val="00F024FB"/>
    <w:rsid w:val="00F02702"/>
    <w:rsid w:val="00F027CE"/>
    <w:rsid w:val="00F02988"/>
    <w:rsid w:val="00F02A4B"/>
    <w:rsid w:val="00F02C68"/>
    <w:rsid w:val="00F02DF3"/>
    <w:rsid w:val="00F02E2E"/>
    <w:rsid w:val="00F0338B"/>
    <w:rsid w:val="00F03565"/>
    <w:rsid w:val="00F0356A"/>
    <w:rsid w:val="00F039EE"/>
    <w:rsid w:val="00F03A9C"/>
    <w:rsid w:val="00F03AB3"/>
    <w:rsid w:val="00F04120"/>
    <w:rsid w:val="00F042E2"/>
    <w:rsid w:val="00F042EA"/>
    <w:rsid w:val="00F04B3C"/>
    <w:rsid w:val="00F050CB"/>
    <w:rsid w:val="00F05168"/>
    <w:rsid w:val="00F052A2"/>
    <w:rsid w:val="00F0545A"/>
    <w:rsid w:val="00F05670"/>
    <w:rsid w:val="00F05901"/>
    <w:rsid w:val="00F05914"/>
    <w:rsid w:val="00F05EEA"/>
    <w:rsid w:val="00F05F6F"/>
    <w:rsid w:val="00F05F84"/>
    <w:rsid w:val="00F06144"/>
    <w:rsid w:val="00F061CB"/>
    <w:rsid w:val="00F06349"/>
    <w:rsid w:val="00F063C4"/>
    <w:rsid w:val="00F063F7"/>
    <w:rsid w:val="00F0666F"/>
    <w:rsid w:val="00F0696D"/>
    <w:rsid w:val="00F06E4E"/>
    <w:rsid w:val="00F07042"/>
    <w:rsid w:val="00F071F7"/>
    <w:rsid w:val="00F07256"/>
    <w:rsid w:val="00F074ED"/>
    <w:rsid w:val="00F0768E"/>
    <w:rsid w:val="00F07730"/>
    <w:rsid w:val="00F07A0B"/>
    <w:rsid w:val="00F07A11"/>
    <w:rsid w:val="00F07D84"/>
    <w:rsid w:val="00F07F46"/>
    <w:rsid w:val="00F0BBF3"/>
    <w:rsid w:val="00F10238"/>
    <w:rsid w:val="00F103B4"/>
    <w:rsid w:val="00F10433"/>
    <w:rsid w:val="00F10684"/>
    <w:rsid w:val="00F10824"/>
    <w:rsid w:val="00F1094B"/>
    <w:rsid w:val="00F10D8B"/>
    <w:rsid w:val="00F10DFB"/>
    <w:rsid w:val="00F10FF5"/>
    <w:rsid w:val="00F11264"/>
    <w:rsid w:val="00F1180B"/>
    <w:rsid w:val="00F11981"/>
    <w:rsid w:val="00F11A29"/>
    <w:rsid w:val="00F11A34"/>
    <w:rsid w:val="00F11BC4"/>
    <w:rsid w:val="00F11C4F"/>
    <w:rsid w:val="00F11E89"/>
    <w:rsid w:val="00F126E7"/>
    <w:rsid w:val="00F12748"/>
    <w:rsid w:val="00F12A15"/>
    <w:rsid w:val="00F12A5C"/>
    <w:rsid w:val="00F12B75"/>
    <w:rsid w:val="00F131FF"/>
    <w:rsid w:val="00F1326C"/>
    <w:rsid w:val="00F1364C"/>
    <w:rsid w:val="00F1372E"/>
    <w:rsid w:val="00F13763"/>
    <w:rsid w:val="00F13889"/>
    <w:rsid w:val="00F138A7"/>
    <w:rsid w:val="00F139CA"/>
    <w:rsid w:val="00F13AB1"/>
    <w:rsid w:val="00F13CE4"/>
    <w:rsid w:val="00F13E17"/>
    <w:rsid w:val="00F1440D"/>
    <w:rsid w:val="00F1450D"/>
    <w:rsid w:val="00F1461F"/>
    <w:rsid w:val="00F149B4"/>
    <w:rsid w:val="00F14B2E"/>
    <w:rsid w:val="00F14E45"/>
    <w:rsid w:val="00F1519E"/>
    <w:rsid w:val="00F15267"/>
    <w:rsid w:val="00F1580B"/>
    <w:rsid w:val="00F15A59"/>
    <w:rsid w:val="00F15DF0"/>
    <w:rsid w:val="00F16268"/>
    <w:rsid w:val="00F163D8"/>
    <w:rsid w:val="00F164F5"/>
    <w:rsid w:val="00F16A57"/>
    <w:rsid w:val="00F170E4"/>
    <w:rsid w:val="00F17687"/>
    <w:rsid w:val="00F17A04"/>
    <w:rsid w:val="00F17CD3"/>
    <w:rsid w:val="00F17DA5"/>
    <w:rsid w:val="00F17E6A"/>
    <w:rsid w:val="00F201EB"/>
    <w:rsid w:val="00F2032D"/>
    <w:rsid w:val="00F203CE"/>
    <w:rsid w:val="00F208C3"/>
    <w:rsid w:val="00F208DA"/>
    <w:rsid w:val="00F20CD0"/>
    <w:rsid w:val="00F20CDD"/>
    <w:rsid w:val="00F20E57"/>
    <w:rsid w:val="00F20FCC"/>
    <w:rsid w:val="00F20FE0"/>
    <w:rsid w:val="00F2150E"/>
    <w:rsid w:val="00F216FB"/>
    <w:rsid w:val="00F21D89"/>
    <w:rsid w:val="00F22095"/>
    <w:rsid w:val="00F22235"/>
    <w:rsid w:val="00F224CB"/>
    <w:rsid w:val="00F225D1"/>
    <w:rsid w:val="00F22BC4"/>
    <w:rsid w:val="00F22DF3"/>
    <w:rsid w:val="00F230EA"/>
    <w:rsid w:val="00F23342"/>
    <w:rsid w:val="00F233AA"/>
    <w:rsid w:val="00F2392B"/>
    <w:rsid w:val="00F239CB"/>
    <w:rsid w:val="00F23ACD"/>
    <w:rsid w:val="00F23F02"/>
    <w:rsid w:val="00F2410E"/>
    <w:rsid w:val="00F242F7"/>
    <w:rsid w:val="00F2436C"/>
    <w:rsid w:val="00F24C65"/>
    <w:rsid w:val="00F24DBD"/>
    <w:rsid w:val="00F254BF"/>
    <w:rsid w:val="00F256EA"/>
    <w:rsid w:val="00F257F0"/>
    <w:rsid w:val="00F25BE8"/>
    <w:rsid w:val="00F25EE2"/>
    <w:rsid w:val="00F26004"/>
    <w:rsid w:val="00F26520"/>
    <w:rsid w:val="00F2662B"/>
    <w:rsid w:val="00F26653"/>
    <w:rsid w:val="00F26A2C"/>
    <w:rsid w:val="00F26AC8"/>
    <w:rsid w:val="00F26B20"/>
    <w:rsid w:val="00F26B31"/>
    <w:rsid w:val="00F26BFF"/>
    <w:rsid w:val="00F26D41"/>
    <w:rsid w:val="00F26E3B"/>
    <w:rsid w:val="00F26EBB"/>
    <w:rsid w:val="00F26EED"/>
    <w:rsid w:val="00F274DA"/>
    <w:rsid w:val="00F27748"/>
    <w:rsid w:val="00F27934"/>
    <w:rsid w:val="00F27EA3"/>
    <w:rsid w:val="00F30A76"/>
    <w:rsid w:val="00F30F06"/>
    <w:rsid w:val="00F310AA"/>
    <w:rsid w:val="00F3122A"/>
    <w:rsid w:val="00F31258"/>
    <w:rsid w:val="00F317B8"/>
    <w:rsid w:val="00F317F6"/>
    <w:rsid w:val="00F31800"/>
    <w:rsid w:val="00F3183D"/>
    <w:rsid w:val="00F31CBF"/>
    <w:rsid w:val="00F31EB3"/>
    <w:rsid w:val="00F322E3"/>
    <w:rsid w:val="00F3253A"/>
    <w:rsid w:val="00F326D1"/>
    <w:rsid w:val="00F328A0"/>
    <w:rsid w:val="00F32A80"/>
    <w:rsid w:val="00F32BDA"/>
    <w:rsid w:val="00F32C83"/>
    <w:rsid w:val="00F32E33"/>
    <w:rsid w:val="00F32FBE"/>
    <w:rsid w:val="00F333AC"/>
    <w:rsid w:val="00F3356A"/>
    <w:rsid w:val="00F33992"/>
    <w:rsid w:val="00F339FA"/>
    <w:rsid w:val="00F33D03"/>
    <w:rsid w:val="00F33EB2"/>
    <w:rsid w:val="00F34462"/>
    <w:rsid w:val="00F3475E"/>
    <w:rsid w:val="00F34863"/>
    <w:rsid w:val="00F34909"/>
    <w:rsid w:val="00F34A3A"/>
    <w:rsid w:val="00F34AB6"/>
    <w:rsid w:val="00F34DE7"/>
    <w:rsid w:val="00F34F2E"/>
    <w:rsid w:val="00F34FCD"/>
    <w:rsid w:val="00F35070"/>
    <w:rsid w:val="00F3525F"/>
    <w:rsid w:val="00F3533B"/>
    <w:rsid w:val="00F35523"/>
    <w:rsid w:val="00F3573E"/>
    <w:rsid w:val="00F35744"/>
    <w:rsid w:val="00F35B03"/>
    <w:rsid w:val="00F35BF8"/>
    <w:rsid w:val="00F35CA0"/>
    <w:rsid w:val="00F36168"/>
    <w:rsid w:val="00F36347"/>
    <w:rsid w:val="00F36397"/>
    <w:rsid w:val="00F363BE"/>
    <w:rsid w:val="00F36709"/>
    <w:rsid w:val="00F36D3E"/>
    <w:rsid w:val="00F375DE"/>
    <w:rsid w:val="00F3778F"/>
    <w:rsid w:val="00F378FC"/>
    <w:rsid w:val="00F3795D"/>
    <w:rsid w:val="00F37D98"/>
    <w:rsid w:val="00F400BA"/>
    <w:rsid w:val="00F4017D"/>
    <w:rsid w:val="00F40830"/>
    <w:rsid w:val="00F4095D"/>
    <w:rsid w:val="00F4106D"/>
    <w:rsid w:val="00F41CFD"/>
    <w:rsid w:val="00F41FB4"/>
    <w:rsid w:val="00F424BE"/>
    <w:rsid w:val="00F42C39"/>
    <w:rsid w:val="00F432F7"/>
    <w:rsid w:val="00F43480"/>
    <w:rsid w:val="00F43545"/>
    <w:rsid w:val="00F439CE"/>
    <w:rsid w:val="00F43A33"/>
    <w:rsid w:val="00F43D52"/>
    <w:rsid w:val="00F43EE8"/>
    <w:rsid w:val="00F44427"/>
    <w:rsid w:val="00F44641"/>
    <w:rsid w:val="00F44D71"/>
    <w:rsid w:val="00F44F92"/>
    <w:rsid w:val="00F45286"/>
    <w:rsid w:val="00F45387"/>
    <w:rsid w:val="00F453F3"/>
    <w:rsid w:val="00F4577A"/>
    <w:rsid w:val="00F45979"/>
    <w:rsid w:val="00F459EF"/>
    <w:rsid w:val="00F45AA5"/>
    <w:rsid w:val="00F45B75"/>
    <w:rsid w:val="00F45C48"/>
    <w:rsid w:val="00F45E6B"/>
    <w:rsid w:val="00F4606E"/>
    <w:rsid w:val="00F46150"/>
    <w:rsid w:val="00F46937"/>
    <w:rsid w:val="00F46944"/>
    <w:rsid w:val="00F46B37"/>
    <w:rsid w:val="00F47000"/>
    <w:rsid w:val="00F470A0"/>
    <w:rsid w:val="00F470FD"/>
    <w:rsid w:val="00F47557"/>
    <w:rsid w:val="00F477F1"/>
    <w:rsid w:val="00F47B63"/>
    <w:rsid w:val="00F47E5C"/>
    <w:rsid w:val="00F47F40"/>
    <w:rsid w:val="00F47F61"/>
    <w:rsid w:val="00F47FEC"/>
    <w:rsid w:val="00F500C1"/>
    <w:rsid w:val="00F501AD"/>
    <w:rsid w:val="00F5047E"/>
    <w:rsid w:val="00F50626"/>
    <w:rsid w:val="00F50B63"/>
    <w:rsid w:val="00F50B6F"/>
    <w:rsid w:val="00F50D86"/>
    <w:rsid w:val="00F511E6"/>
    <w:rsid w:val="00F51307"/>
    <w:rsid w:val="00F52345"/>
    <w:rsid w:val="00F527AC"/>
    <w:rsid w:val="00F5287F"/>
    <w:rsid w:val="00F52EAB"/>
    <w:rsid w:val="00F535A3"/>
    <w:rsid w:val="00F53732"/>
    <w:rsid w:val="00F5394E"/>
    <w:rsid w:val="00F53F38"/>
    <w:rsid w:val="00F540B1"/>
    <w:rsid w:val="00F540B9"/>
    <w:rsid w:val="00F540ED"/>
    <w:rsid w:val="00F541AD"/>
    <w:rsid w:val="00F542CA"/>
    <w:rsid w:val="00F544AB"/>
    <w:rsid w:val="00F5483D"/>
    <w:rsid w:val="00F54B2B"/>
    <w:rsid w:val="00F54B6D"/>
    <w:rsid w:val="00F54BAE"/>
    <w:rsid w:val="00F551BF"/>
    <w:rsid w:val="00F5546E"/>
    <w:rsid w:val="00F55716"/>
    <w:rsid w:val="00F55A45"/>
    <w:rsid w:val="00F561E4"/>
    <w:rsid w:val="00F561EB"/>
    <w:rsid w:val="00F56A3A"/>
    <w:rsid w:val="00F56F3D"/>
    <w:rsid w:val="00F5722C"/>
    <w:rsid w:val="00F572D4"/>
    <w:rsid w:val="00F57338"/>
    <w:rsid w:val="00F5749A"/>
    <w:rsid w:val="00F57F52"/>
    <w:rsid w:val="00F60126"/>
    <w:rsid w:val="00F608FB"/>
    <w:rsid w:val="00F60B17"/>
    <w:rsid w:val="00F60BCC"/>
    <w:rsid w:val="00F60C3D"/>
    <w:rsid w:val="00F60D07"/>
    <w:rsid w:val="00F61036"/>
    <w:rsid w:val="00F610C2"/>
    <w:rsid w:val="00F61115"/>
    <w:rsid w:val="00F6138C"/>
    <w:rsid w:val="00F61748"/>
    <w:rsid w:val="00F6211E"/>
    <w:rsid w:val="00F6217C"/>
    <w:rsid w:val="00F623A3"/>
    <w:rsid w:val="00F62539"/>
    <w:rsid w:val="00F6281E"/>
    <w:rsid w:val="00F62EE8"/>
    <w:rsid w:val="00F63179"/>
    <w:rsid w:val="00F63207"/>
    <w:rsid w:val="00F632AE"/>
    <w:rsid w:val="00F63697"/>
    <w:rsid w:val="00F6382D"/>
    <w:rsid w:val="00F63987"/>
    <w:rsid w:val="00F63B55"/>
    <w:rsid w:val="00F63E2A"/>
    <w:rsid w:val="00F64354"/>
    <w:rsid w:val="00F64645"/>
    <w:rsid w:val="00F64A2C"/>
    <w:rsid w:val="00F64C1D"/>
    <w:rsid w:val="00F64C54"/>
    <w:rsid w:val="00F64C67"/>
    <w:rsid w:val="00F64CAD"/>
    <w:rsid w:val="00F64D31"/>
    <w:rsid w:val="00F64ED8"/>
    <w:rsid w:val="00F650A8"/>
    <w:rsid w:val="00F65146"/>
    <w:rsid w:val="00F652AE"/>
    <w:rsid w:val="00F652BA"/>
    <w:rsid w:val="00F652E3"/>
    <w:rsid w:val="00F65648"/>
    <w:rsid w:val="00F6566B"/>
    <w:rsid w:val="00F658CF"/>
    <w:rsid w:val="00F65A59"/>
    <w:rsid w:val="00F65AA0"/>
    <w:rsid w:val="00F65AE5"/>
    <w:rsid w:val="00F65AF1"/>
    <w:rsid w:val="00F65B31"/>
    <w:rsid w:val="00F65F3C"/>
    <w:rsid w:val="00F6607C"/>
    <w:rsid w:val="00F662D2"/>
    <w:rsid w:val="00F663CE"/>
    <w:rsid w:val="00F664F8"/>
    <w:rsid w:val="00F66570"/>
    <w:rsid w:val="00F665F2"/>
    <w:rsid w:val="00F6685C"/>
    <w:rsid w:val="00F671CC"/>
    <w:rsid w:val="00F67379"/>
    <w:rsid w:val="00F67471"/>
    <w:rsid w:val="00F6763C"/>
    <w:rsid w:val="00F6774B"/>
    <w:rsid w:val="00F67BAB"/>
    <w:rsid w:val="00F67BB7"/>
    <w:rsid w:val="00F67BEC"/>
    <w:rsid w:val="00F67C67"/>
    <w:rsid w:val="00F67FA6"/>
    <w:rsid w:val="00F702DD"/>
    <w:rsid w:val="00F7061E"/>
    <w:rsid w:val="00F70BFE"/>
    <w:rsid w:val="00F7103D"/>
    <w:rsid w:val="00F710DB"/>
    <w:rsid w:val="00F712C4"/>
    <w:rsid w:val="00F714E3"/>
    <w:rsid w:val="00F71B77"/>
    <w:rsid w:val="00F71D81"/>
    <w:rsid w:val="00F71DB0"/>
    <w:rsid w:val="00F72284"/>
    <w:rsid w:val="00F723D3"/>
    <w:rsid w:val="00F724E5"/>
    <w:rsid w:val="00F729DD"/>
    <w:rsid w:val="00F729EB"/>
    <w:rsid w:val="00F72BBE"/>
    <w:rsid w:val="00F72BE1"/>
    <w:rsid w:val="00F72C67"/>
    <w:rsid w:val="00F72DBA"/>
    <w:rsid w:val="00F72EDE"/>
    <w:rsid w:val="00F73D9B"/>
    <w:rsid w:val="00F741AC"/>
    <w:rsid w:val="00F74592"/>
    <w:rsid w:val="00F74AAD"/>
    <w:rsid w:val="00F74E34"/>
    <w:rsid w:val="00F756E7"/>
    <w:rsid w:val="00F757D9"/>
    <w:rsid w:val="00F7581E"/>
    <w:rsid w:val="00F760F0"/>
    <w:rsid w:val="00F762BE"/>
    <w:rsid w:val="00F7634A"/>
    <w:rsid w:val="00F7638D"/>
    <w:rsid w:val="00F76622"/>
    <w:rsid w:val="00F76691"/>
    <w:rsid w:val="00F76B78"/>
    <w:rsid w:val="00F7704C"/>
    <w:rsid w:val="00F775BD"/>
    <w:rsid w:val="00F777C8"/>
    <w:rsid w:val="00F778B5"/>
    <w:rsid w:val="00F779DC"/>
    <w:rsid w:val="00F77DA2"/>
    <w:rsid w:val="00F77E7F"/>
    <w:rsid w:val="00F8012D"/>
    <w:rsid w:val="00F8022B"/>
    <w:rsid w:val="00F80372"/>
    <w:rsid w:val="00F803A1"/>
    <w:rsid w:val="00F80576"/>
    <w:rsid w:val="00F80738"/>
    <w:rsid w:val="00F80A0C"/>
    <w:rsid w:val="00F81133"/>
    <w:rsid w:val="00F8173A"/>
    <w:rsid w:val="00F81D95"/>
    <w:rsid w:val="00F81DA4"/>
    <w:rsid w:val="00F82644"/>
    <w:rsid w:val="00F82AA1"/>
    <w:rsid w:val="00F82E1B"/>
    <w:rsid w:val="00F82E62"/>
    <w:rsid w:val="00F830BC"/>
    <w:rsid w:val="00F8338A"/>
    <w:rsid w:val="00F836CB"/>
    <w:rsid w:val="00F83CEE"/>
    <w:rsid w:val="00F83E2A"/>
    <w:rsid w:val="00F84112"/>
    <w:rsid w:val="00F8420F"/>
    <w:rsid w:val="00F84401"/>
    <w:rsid w:val="00F84409"/>
    <w:rsid w:val="00F84539"/>
    <w:rsid w:val="00F84650"/>
    <w:rsid w:val="00F846BA"/>
    <w:rsid w:val="00F8488A"/>
    <w:rsid w:val="00F849DB"/>
    <w:rsid w:val="00F84A9C"/>
    <w:rsid w:val="00F84C03"/>
    <w:rsid w:val="00F84E92"/>
    <w:rsid w:val="00F850A3"/>
    <w:rsid w:val="00F8536F"/>
    <w:rsid w:val="00F85564"/>
    <w:rsid w:val="00F856A8"/>
    <w:rsid w:val="00F8575A"/>
    <w:rsid w:val="00F857BF"/>
    <w:rsid w:val="00F85838"/>
    <w:rsid w:val="00F85927"/>
    <w:rsid w:val="00F85A1F"/>
    <w:rsid w:val="00F85AE6"/>
    <w:rsid w:val="00F85C94"/>
    <w:rsid w:val="00F85DAC"/>
    <w:rsid w:val="00F85F5C"/>
    <w:rsid w:val="00F86225"/>
    <w:rsid w:val="00F864B3"/>
    <w:rsid w:val="00F869F8"/>
    <w:rsid w:val="00F86A88"/>
    <w:rsid w:val="00F86B93"/>
    <w:rsid w:val="00F86CD1"/>
    <w:rsid w:val="00F87422"/>
    <w:rsid w:val="00F874A9"/>
    <w:rsid w:val="00F877C5"/>
    <w:rsid w:val="00F878F7"/>
    <w:rsid w:val="00F87AF7"/>
    <w:rsid w:val="00F87BC3"/>
    <w:rsid w:val="00F87F15"/>
    <w:rsid w:val="00F900F5"/>
    <w:rsid w:val="00F9012D"/>
    <w:rsid w:val="00F902B0"/>
    <w:rsid w:val="00F90395"/>
    <w:rsid w:val="00F9050C"/>
    <w:rsid w:val="00F9052C"/>
    <w:rsid w:val="00F90587"/>
    <w:rsid w:val="00F905BC"/>
    <w:rsid w:val="00F90BA5"/>
    <w:rsid w:val="00F90BFE"/>
    <w:rsid w:val="00F90D51"/>
    <w:rsid w:val="00F90F7C"/>
    <w:rsid w:val="00F91A2A"/>
    <w:rsid w:val="00F9231C"/>
    <w:rsid w:val="00F9243C"/>
    <w:rsid w:val="00F928E4"/>
    <w:rsid w:val="00F928F9"/>
    <w:rsid w:val="00F92AB2"/>
    <w:rsid w:val="00F92E08"/>
    <w:rsid w:val="00F93159"/>
    <w:rsid w:val="00F932F8"/>
    <w:rsid w:val="00F933CF"/>
    <w:rsid w:val="00F9344D"/>
    <w:rsid w:val="00F934C9"/>
    <w:rsid w:val="00F93CE4"/>
    <w:rsid w:val="00F941BC"/>
    <w:rsid w:val="00F94A84"/>
    <w:rsid w:val="00F94B29"/>
    <w:rsid w:val="00F94C22"/>
    <w:rsid w:val="00F94D5B"/>
    <w:rsid w:val="00F94F8B"/>
    <w:rsid w:val="00F95289"/>
    <w:rsid w:val="00F9576A"/>
    <w:rsid w:val="00F95958"/>
    <w:rsid w:val="00F9596C"/>
    <w:rsid w:val="00F96471"/>
    <w:rsid w:val="00F9676B"/>
    <w:rsid w:val="00F967B8"/>
    <w:rsid w:val="00F9685D"/>
    <w:rsid w:val="00F96A3A"/>
    <w:rsid w:val="00F96C6F"/>
    <w:rsid w:val="00F9714E"/>
    <w:rsid w:val="00F97409"/>
    <w:rsid w:val="00F977A3"/>
    <w:rsid w:val="00F977F9"/>
    <w:rsid w:val="00F97FBA"/>
    <w:rsid w:val="00FA008B"/>
    <w:rsid w:val="00FA03A2"/>
    <w:rsid w:val="00FA0448"/>
    <w:rsid w:val="00FA044C"/>
    <w:rsid w:val="00FA056B"/>
    <w:rsid w:val="00FA0655"/>
    <w:rsid w:val="00FA06E9"/>
    <w:rsid w:val="00FA075F"/>
    <w:rsid w:val="00FA0DEA"/>
    <w:rsid w:val="00FA121A"/>
    <w:rsid w:val="00FA1636"/>
    <w:rsid w:val="00FA17ED"/>
    <w:rsid w:val="00FA1BA0"/>
    <w:rsid w:val="00FA2058"/>
    <w:rsid w:val="00FA211E"/>
    <w:rsid w:val="00FA2248"/>
    <w:rsid w:val="00FA23F8"/>
    <w:rsid w:val="00FA2846"/>
    <w:rsid w:val="00FA2857"/>
    <w:rsid w:val="00FA28F6"/>
    <w:rsid w:val="00FA29DB"/>
    <w:rsid w:val="00FA2AA8"/>
    <w:rsid w:val="00FA2B4D"/>
    <w:rsid w:val="00FA2C6A"/>
    <w:rsid w:val="00FA2F0B"/>
    <w:rsid w:val="00FA3157"/>
    <w:rsid w:val="00FA3CE2"/>
    <w:rsid w:val="00FA4549"/>
    <w:rsid w:val="00FA46F4"/>
    <w:rsid w:val="00FA4BC7"/>
    <w:rsid w:val="00FA4EB8"/>
    <w:rsid w:val="00FA5664"/>
    <w:rsid w:val="00FA56E3"/>
    <w:rsid w:val="00FA585D"/>
    <w:rsid w:val="00FA5945"/>
    <w:rsid w:val="00FA5A88"/>
    <w:rsid w:val="00FA5B7C"/>
    <w:rsid w:val="00FA5D9D"/>
    <w:rsid w:val="00FA6214"/>
    <w:rsid w:val="00FA6428"/>
    <w:rsid w:val="00FA6643"/>
    <w:rsid w:val="00FA6661"/>
    <w:rsid w:val="00FA66AB"/>
    <w:rsid w:val="00FA684E"/>
    <w:rsid w:val="00FA6A2A"/>
    <w:rsid w:val="00FA6DF7"/>
    <w:rsid w:val="00FA6ED0"/>
    <w:rsid w:val="00FA7120"/>
    <w:rsid w:val="00FA715D"/>
    <w:rsid w:val="00FA7BC2"/>
    <w:rsid w:val="00FA7CFF"/>
    <w:rsid w:val="00FA7F9C"/>
    <w:rsid w:val="00FB0588"/>
    <w:rsid w:val="00FB06C6"/>
    <w:rsid w:val="00FB0799"/>
    <w:rsid w:val="00FB09F1"/>
    <w:rsid w:val="00FB0D8A"/>
    <w:rsid w:val="00FB0F63"/>
    <w:rsid w:val="00FB1190"/>
    <w:rsid w:val="00FB1901"/>
    <w:rsid w:val="00FB1A2F"/>
    <w:rsid w:val="00FB1E1C"/>
    <w:rsid w:val="00FB22B1"/>
    <w:rsid w:val="00FB259B"/>
    <w:rsid w:val="00FB273B"/>
    <w:rsid w:val="00FB2A3E"/>
    <w:rsid w:val="00FB2BD1"/>
    <w:rsid w:val="00FB2CFA"/>
    <w:rsid w:val="00FB2D46"/>
    <w:rsid w:val="00FB320E"/>
    <w:rsid w:val="00FB324E"/>
    <w:rsid w:val="00FB326E"/>
    <w:rsid w:val="00FB3366"/>
    <w:rsid w:val="00FB3428"/>
    <w:rsid w:val="00FB3961"/>
    <w:rsid w:val="00FB3D2D"/>
    <w:rsid w:val="00FB3D6D"/>
    <w:rsid w:val="00FB3D7F"/>
    <w:rsid w:val="00FB3E5C"/>
    <w:rsid w:val="00FB3E97"/>
    <w:rsid w:val="00FB4598"/>
    <w:rsid w:val="00FB482D"/>
    <w:rsid w:val="00FB49A4"/>
    <w:rsid w:val="00FB4AC1"/>
    <w:rsid w:val="00FB4FE2"/>
    <w:rsid w:val="00FB5183"/>
    <w:rsid w:val="00FB537B"/>
    <w:rsid w:val="00FB55AB"/>
    <w:rsid w:val="00FB5615"/>
    <w:rsid w:val="00FB5813"/>
    <w:rsid w:val="00FB5972"/>
    <w:rsid w:val="00FB5F13"/>
    <w:rsid w:val="00FB633A"/>
    <w:rsid w:val="00FB63B6"/>
    <w:rsid w:val="00FB6461"/>
    <w:rsid w:val="00FB657F"/>
    <w:rsid w:val="00FB6746"/>
    <w:rsid w:val="00FB6CB9"/>
    <w:rsid w:val="00FB7155"/>
    <w:rsid w:val="00FB75A8"/>
    <w:rsid w:val="00FB7601"/>
    <w:rsid w:val="00FB7A93"/>
    <w:rsid w:val="00FB7F47"/>
    <w:rsid w:val="00FB7FB9"/>
    <w:rsid w:val="00FC044E"/>
    <w:rsid w:val="00FC0472"/>
    <w:rsid w:val="00FC06F6"/>
    <w:rsid w:val="00FC08BB"/>
    <w:rsid w:val="00FC0B1C"/>
    <w:rsid w:val="00FC0CF6"/>
    <w:rsid w:val="00FC0F5D"/>
    <w:rsid w:val="00FC12B6"/>
    <w:rsid w:val="00FC13D9"/>
    <w:rsid w:val="00FC1536"/>
    <w:rsid w:val="00FC1D7F"/>
    <w:rsid w:val="00FC23CC"/>
    <w:rsid w:val="00FC2650"/>
    <w:rsid w:val="00FC2A90"/>
    <w:rsid w:val="00FC31EB"/>
    <w:rsid w:val="00FC32AE"/>
    <w:rsid w:val="00FC388A"/>
    <w:rsid w:val="00FC3894"/>
    <w:rsid w:val="00FC3C90"/>
    <w:rsid w:val="00FC41C7"/>
    <w:rsid w:val="00FC45C5"/>
    <w:rsid w:val="00FC461B"/>
    <w:rsid w:val="00FC4A30"/>
    <w:rsid w:val="00FC4CD7"/>
    <w:rsid w:val="00FC4D62"/>
    <w:rsid w:val="00FC4D76"/>
    <w:rsid w:val="00FC528B"/>
    <w:rsid w:val="00FC5694"/>
    <w:rsid w:val="00FC58DA"/>
    <w:rsid w:val="00FC5C2B"/>
    <w:rsid w:val="00FC618C"/>
    <w:rsid w:val="00FC644A"/>
    <w:rsid w:val="00FC654F"/>
    <w:rsid w:val="00FC659B"/>
    <w:rsid w:val="00FC6777"/>
    <w:rsid w:val="00FC7034"/>
    <w:rsid w:val="00FC731F"/>
    <w:rsid w:val="00FC7641"/>
    <w:rsid w:val="00FC76E2"/>
    <w:rsid w:val="00FC7AAC"/>
    <w:rsid w:val="00FC7D6D"/>
    <w:rsid w:val="00FC7EEC"/>
    <w:rsid w:val="00FC7FB0"/>
    <w:rsid w:val="00FD0181"/>
    <w:rsid w:val="00FD0251"/>
    <w:rsid w:val="00FD0472"/>
    <w:rsid w:val="00FD08FA"/>
    <w:rsid w:val="00FD0B54"/>
    <w:rsid w:val="00FD0D5B"/>
    <w:rsid w:val="00FD0FD1"/>
    <w:rsid w:val="00FD17A6"/>
    <w:rsid w:val="00FD1E41"/>
    <w:rsid w:val="00FD1F56"/>
    <w:rsid w:val="00FD1FBB"/>
    <w:rsid w:val="00FD224F"/>
    <w:rsid w:val="00FD2261"/>
    <w:rsid w:val="00FD2689"/>
    <w:rsid w:val="00FD30A1"/>
    <w:rsid w:val="00FD3107"/>
    <w:rsid w:val="00FD3363"/>
    <w:rsid w:val="00FD3E30"/>
    <w:rsid w:val="00FD3E44"/>
    <w:rsid w:val="00FD3F27"/>
    <w:rsid w:val="00FD42C7"/>
    <w:rsid w:val="00FD455C"/>
    <w:rsid w:val="00FD4811"/>
    <w:rsid w:val="00FD53BC"/>
    <w:rsid w:val="00FD543E"/>
    <w:rsid w:val="00FD54AC"/>
    <w:rsid w:val="00FD570A"/>
    <w:rsid w:val="00FD57A4"/>
    <w:rsid w:val="00FD6065"/>
    <w:rsid w:val="00FD609E"/>
    <w:rsid w:val="00FD69B8"/>
    <w:rsid w:val="00FD6A46"/>
    <w:rsid w:val="00FD6BF2"/>
    <w:rsid w:val="00FD6C96"/>
    <w:rsid w:val="00FD6E49"/>
    <w:rsid w:val="00FD70B9"/>
    <w:rsid w:val="00FD710D"/>
    <w:rsid w:val="00FD71D8"/>
    <w:rsid w:val="00FD72C0"/>
    <w:rsid w:val="00FD72C5"/>
    <w:rsid w:val="00FD7815"/>
    <w:rsid w:val="00FD7BA3"/>
    <w:rsid w:val="00FD7ECD"/>
    <w:rsid w:val="00FE0016"/>
    <w:rsid w:val="00FE0398"/>
    <w:rsid w:val="00FE03EC"/>
    <w:rsid w:val="00FE0458"/>
    <w:rsid w:val="00FE0894"/>
    <w:rsid w:val="00FE08B6"/>
    <w:rsid w:val="00FE08D9"/>
    <w:rsid w:val="00FE0A13"/>
    <w:rsid w:val="00FE10CA"/>
    <w:rsid w:val="00FE1155"/>
    <w:rsid w:val="00FE14AE"/>
    <w:rsid w:val="00FE18F7"/>
    <w:rsid w:val="00FE1E68"/>
    <w:rsid w:val="00FE2025"/>
    <w:rsid w:val="00FE22C1"/>
    <w:rsid w:val="00FE2364"/>
    <w:rsid w:val="00FE2556"/>
    <w:rsid w:val="00FE30A5"/>
    <w:rsid w:val="00FE351A"/>
    <w:rsid w:val="00FE3F46"/>
    <w:rsid w:val="00FE41A0"/>
    <w:rsid w:val="00FE4440"/>
    <w:rsid w:val="00FE464D"/>
    <w:rsid w:val="00FE47B4"/>
    <w:rsid w:val="00FE485D"/>
    <w:rsid w:val="00FE48B3"/>
    <w:rsid w:val="00FE49E1"/>
    <w:rsid w:val="00FE49F1"/>
    <w:rsid w:val="00FE4A9A"/>
    <w:rsid w:val="00FE4CD8"/>
    <w:rsid w:val="00FE512A"/>
    <w:rsid w:val="00FE522F"/>
    <w:rsid w:val="00FE5243"/>
    <w:rsid w:val="00FE5244"/>
    <w:rsid w:val="00FE5308"/>
    <w:rsid w:val="00FE533B"/>
    <w:rsid w:val="00FE5B36"/>
    <w:rsid w:val="00FE5DA3"/>
    <w:rsid w:val="00FE5E5A"/>
    <w:rsid w:val="00FE5E5B"/>
    <w:rsid w:val="00FE5E9A"/>
    <w:rsid w:val="00FE6725"/>
    <w:rsid w:val="00FE6CDB"/>
    <w:rsid w:val="00FE7241"/>
    <w:rsid w:val="00FE73A3"/>
    <w:rsid w:val="00FF0049"/>
    <w:rsid w:val="00FF02DA"/>
    <w:rsid w:val="00FF05FF"/>
    <w:rsid w:val="00FF065C"/>
    <w:rsid w:val="00FF0BA0"/>
    <w:rsid w:val="00FF0C8A"/>
    <w:rsid w:val="00FF1616"/>
    <w:rsid w:val="00FF1791"/>
    <w:rsid w:val="00FF1AD1"/>
    <w:rsid w:val="00FF1C81"/>
    <w:rsid w:val="00FF1D88"/>
    <w:rsid w:val="00FF2037"/>
    <w:rsid w:val="00FF25DC"/>
    <w:rsid w:val="00FF2738"/>
    <w:rsid w:val="00FF2C29"/>
    <w:rsid w:val="00FF2C2B"/>
    <w:rsid w:val="00FF2D4E"/>
    <w:rsid w:val="00FF3146"/>
    <w:rsid w:val="00FF32F6"/>
    <w:rsid w:val="00FF33BD"/>
    <w:rsid w:val="00FF344C"/>
    <w:rsid w:val="00FF34AD"/>
    <w:rsid w:val="00FF37D3"/>
    <w:rsid w:val="00FF37D9"/>
    <w:rsid w:val="00FF3809"/>
    <w:rsid w:val="00FF3930"/>
    <w:rsid w:val="00FF3B4F"/>
    <w:rsid w:val="00FF3B74"/>
    <w:rsid w:val="00FF3CFF"/>
    <w:rsid w:val="00FF3EAA"/>
    <w:rsid w:val="00FF3EC5"/>
    <w:rsid w:val="00FF42D0"/>
    <w:rsid w:val="00FF4318"/>
    <w:rsid w:val="00FF43D2"/>
    <w:rsid w:val="00FF48C2"/>
    <w:rsid w:val="00FF4B82"/>
    <w:rsid w:val="00FF4CA9"/>
    <w:rsid w:val="00FF4EEE"/>
    <w:rsid w:val="00FF5481"/>
    <w:rsid w:val="00FF5536"/>
    <w:rsid w:val="00FF5702"/>
    <w:rsid w:val="00FF57FE"/>
    <w:rsid w:val="00FF5F47"/>
    <w:rsid w:val="00FF6206"/>
    <w:rsid w:val="00FF63FD"/>
    <w:rsid w:val="00FF658B"/>
    <w:rsid w:val="00FF694D"/>
    <w:rsid w:val="00FF6B8D"/>
    <w:rsid w:val="00FF6CCA"/>
    <w:rsid w:val="00FF71B0"/>
    <w:rsid w:val="00FF7382"/>
    <w:rsid w:val="00FF7D6D"/>
    <w:rsid w:val="00FF7D79"/>
    <w:rsid w:val="010682D8"/>
    <w:rsid w:val="010F850E"/>
    <w:rsid w:val="01184575"/>
    <w:rsid w:val="01298D50"/>
    <w:rsid w:val="013C4C3E"/>
    <w:rsid w:val="0171BFB3"/>
    <w:rsid w:val="01738573"/>
    <w:rsid w:val="017E2DEB"/>
    <w:rsid w:val="01927365"/>
    <w:rsid w:val="0195AE39"/>
    <w:rsid w:val="01A3FA98"/>
    <w:rsid w:val="01B7C56C"/>
    <w:rsid w:val="01C01286"/>
    <w:rsid w:val="01C421D2"/>
    <w:rsid w:val="01CFD414"/>
    <w:rsid w:val="01DEE093"/>
    <w:rsid w:val="01E12D36"/>
    <w:rsid w:val="01E61212"/>
    <w:rsid w:val="020B9BA4"/>
    <w:rsid w:val="02279090"/>
    <w:rsid w:val="0247274A"/>
    <w:rsid w:val="0255BE1B"/>
    <w:rsid w:val="025943F7"/>
    <w:rsid w:val="026570E7"/>
    <w:rsid w:val="02675CA2"/>
    <w:rsid w:val="026DB101"/>
    <w:rsid w:val="0294C30F"/>
    <w:rsid w:val="02A22F83"/>
    <w:rsid w:val="02A3EC1B"/>
    <w:rsid w:val="02B26061"/>
    <w:rsid w:val="02DF7D7F"/>
    <w:rsid w:val="02EE3478"/>
    <w:rsid w:val="02EFE449"/>
    <w:rsid w:val="02FB4762"/>
    <w:rsid w:val="02FF1856"/>
    <w:rsid w:val="0314A2E4"/>
    <w:rsid w:val="0322CA2E"/>
    <w:rsid w:val="0341E0E1"/>
    <w:rsid w:val="0343C17C"/>
    <w:rsid w:val="0351E131"/>
    <w:rsid w:val="038CEB20"/>
    <w:rsid w:val="03A9C9E1"/>
    <w:rsid w:val="03CAEF93"/>
    <w:rsid w:val="03CB2196"/>
    <w:rsid w:val="03ED0508"/>
    <w:rsid w:val="040B5213"/>
    <w:rsid w:val="041E5F87"/>
    <w:rsid w:val="041F4AD4"/>
    <w:rsid w:val="043C31B1"/>
    <w:rsid w:val="0444ED68"/>
    <w:rsid w:val="0444F942"/>
    <w:rsid w:val="0451DA3C"/>
    <w:rsid w:val="0457E5FA"/>
    <w:rsid w:val="04922F94"/>
    <w:rsid w:val="04A6AD0C"/>
    <w:rsid w:val="04BA557C"/>
    <w:rsid w:val="04BDD3F4"/>
    <w:rsid w:val="04D30093"/>
    <w:rsid w:val="04DC4B3D"/>
    <w:rsid w:val="04F178C0"/>
    <w:rsid w:val="0506C2C9"/>
    <w:rsid w:val="050D253F"/>
    <w:rsid w:val="0516AD85"/>
    <w:rsid w:val="0554BAFE"/>
    <w:rsid w:val="0595E32E"/>
    <w:rsid w:val="05CF7CA2"/>
    <w:rsid w:val="05D2D223"/>
    <w:rsid w:val="05F4C755"/>
    <w:rsid w:val="0601598C"/>
    <w:rsid w:val="060A438E"/>
    <w:rsid w:val="060F1471"/>
    <w:rsid w:val="061C552C"/>
    <w:rsid w:val="062A2ADD"/>
    <w:rsid w:val="062E1F03"/>
    <w:rsid w:val="062F69DE"/>
    <w:rsid w:val="0643E661"/>
    <w:rsid w:val="0645D43D"/>
    <w:rsid w:val="0650DE6C"/>
    <w:rsid w:val="0683DC6F"/>
    <w:rsid w:val="0694D564"/>
    <w:rsid w:val="06AAB2F9"/>
    <w:rsid w:val="06D0B74D"/>
    <w:rsid w:val="06DA06FA"/>
    <w:rsid w:val="06EFE923"/>
    <w:rsid w:val="071EE443"/>
    <w:rsid w:val="07243773"/>
    <w:rsid w:val="07488F10"/>
    <w:rsid w:val="0748C3F1"/>
    <w:rsid w:val="0760211E"/>
    <w:rsid w:val="076E044C"/>
    <w:rsid w:val="07821E17"/>
    <w:rsid w:val="078872E5"/>
    <w:rsid w:val="079430C7"/>
    <w:rsid w:val="079B6877"/>
    <w:rsid w:val="07A5699B"/>
    <w:rsid w:val="07D13C52"/>
    <w:rsid w:val="07EBB8B0"/>
    <w:rsid w:val="07F6937A"/>
    <w:rsid w:val="08338733"/>
    <w:rsid w:val="0852F34C"/>
    <w:rsid w:val="085365CA"/>
    <w:rsid w:val="08643804"/>
    <w:rsid w:val="086CEAF2"/>
    <w:rsid w:val="086F15E4"/>
    <w:rsid w:val="08784FF2"/>
    <w:rsid w:val="087F47EB"/>
    <w:rsid w:val="088FC40E"/>
    <w:rsid w:val="08B95A1B"/>
    <w:rsid w:val="08BFDDFA"/>
    <w:rsid w:val="08C0F9B7"/>
    <w:rsid w:val="08DEA36E"/>
    <w:rsid w:val="08EFD94D"/>
    <w:rsid w:val="08FF9FF3"/>
    <w:rsid w:val="090291CD"/>
    <w:rsid w:val="090FB682"/>
    <w:rsid w:val="092FFBBD"/>
    <w:rsid w:val="0938FF78"/>
    <w:rsid w:val="09643909"/>
    <w:rsid w:val="0979E64D"/>
    <w:rsid w:val="0984BC99"/>
    <w:rsid w:val="0993AF5D"/>
    <w:rsid w:val="0994C442"/>
    <w:rsid w:val="099E7584"/>
    <w:rsid w:val="09B54C5E"/>
    <w:rsid w:val="09C46A42"/>
    <w:rsid w:val="09D1D4EF"/>
    <w:rsid w:val="09DB1A9F"/>
    <w:rsid w:val="09DF71BF"/>
    <w:rsid w:val="09F209C9"/>
    <w:rsid w:val="0A2E9EE3"/>
    <w:rsid w:val="0A31B0FE"/>
    <w:rsid w:val="0A455B05"/>
    <w:rsid w:val="0A50BEA8"/>
    <w:rsid w:val="0A5859CB"/>
    <w:rsid w:val="0A644278"/>
    <w:rsid w:val="0A6CCE22"/>
    <w:rsid w:val="0A853143"/>
    <w:rsid w:val="0A925468"/>
    <w:rsid w:val="0A9982C3"/>
    <w:rsid w:val="0AADC0C9"/>
    <w:rsid w:val="0AAFA8F8"/>
    <w:rsid w:val="0AAFDCC8"/>
    <w:rsid w:val="0AD2218F"/>
    <w:rsid w:val="0AF8CF53"/>
    <w:rsid w:val="0B0AB2D6"/>
    <w:rsid w:val="0B3A1947"/>
    <w:rsid w:val="0B4439FA"/>
    <w:rsid w:val="0B4C1BC3"/>
    <w:rsid w:val="0B57017E"/>
    <w:rsid w:val="0B682AA7"/>
    <w:rsid w:val="0B6E4395"/>
    <w:rsid w:val="0B8D0D3C"/>
    <w:rsid w:val="0B9D3D4A"/>
    <w:rsid w:val="0BA2545B"/>
    <w:rsid w:val="0BDBF2A9"/>
    <w:rsid w:val="0BF0667B"/>
    <w:rsid w:val="0BFC6935"/>
    <w:rsid w:val="0C01568A"/>
    <w:rsid w:val="0C04C19F"/>
    <w:rsid w:val="0C0EE04B"/>
    <w:rsid w:val="0C3D8466"/>
    <w:rsid w:val="0C41D213"/>
    <w:rsid w:val="0C50065C"/>
    <w:rsid w:val="0C75E987"/>
    <w:rsid w:val="0C8375D4"/>
    <w:rsid w:val="0C85D3E4"/>
    <w:rsid w:val="0C869305"/>
    <w:rsid w:val="0C8717F5"/>
    <w:rsid w:val="0C8C45C4"/>
    <w:rsid w:val="0CAA11FC"/>
    <w:rsid w:val="0CDBAD41"/>
    <w:rsid w:val="0CEA0F93"/>
    <w:rsid w:val="0CF05132"/>
    <w:rsid w:val="0D0ACF4D"/>
    <w:rsid w:val="0D1EEF58"/>
    <w:rsid w:val="0D56AE1D"/>
    <w:rsid w:val="0D5A5FAB"/>
    <w:rsid w:val="0D653181"/>
    <w:rsid w:val="0D68F9C0"/>
    <w:rsid w:val="0D6FAE85"/>
    <w:rsid w:val="0D73B25A"/>
    <w:rsid w:val="0D94AB45"/>
    <w:rsid w:val="0DA22132"/>
    <w:rsid w:val="0DBFB5B5"/>
    <w:rsid w:val="0DC5C4BC"/>
    <w:rsid w:val="0DC86832"/>
    <w:rsid w:val="0DD17AD4"/>
    <w:rsid w:val="0DF49C6D"/>
    <w:rsid w:val="0E05E78B"/>
    <w:rsid w:val="0E15D8FB"/>
    <w:rsid w:val="0E68EAD5"/>
    <w:rsid w:val="0E70251F"/>
    <w:rsid w:val="0E772F36"/>
    <w:rsid w:val="0E7E5F3F"/>
    <w:rsid w:val="0E848845"/>
    <w:rsid w:val="0EB1B051"/>
    <w:rsid w:val="0EB1DF92"/>
    <w:rsid w:val="0EB9FD26"/>
    <w:rsid w:val="0EC2AFBB"/>
    <w:rsid w:val="0ECC77CE"/>
    <w:rsid w:val="0ED6BEC5"/>
    <w:rsid w:val="0EF0D719"/>
    <w:rsid w:val="0F16F0F6"/>
    <w:rsid w:val="0F1C2A92"/>
    <w:rsid w:val="0F1CA7B2"/>
    <w:rsid w:val="0F214CA2"/>
    <w:rsid w:val="0F214FBB"/>
    <w:rsid w:val="0F46C5FE"/>
    <w:rsid w:val="0F5040D0"/>
    <w:rsid w:val="0F55A74A"/>
    <w:rsid w:val="0F5A842A"/>
    <w:rsid w:val="0F72ED5D"/>
    <w:rsid w:val="0F7C67A0"/>
    <w:rsid w:val="0F806DE4"/>
    <w:rsid w:val="0F832343"/>
    <w:rsid w:val="0F8B32D9"/>
    <w:rsid w:val="0FACFF88"/>
    <w:rsid w:val="0FBA3E01"/>
    <w:rsid w:val="0FBC20EE"/>
    <w:rsid w:val="0FC396B5"/>
    <w:rsid w:val="0FD17D1E"/>
    <w:rsid w:val="0FD1876D"/>
    <w:rsid w:val="0FDFE358"/>
    <w:rsid w:val="0FE1EE0D"/>
    <w:rsid w:val="0FE999A0"/>
    <w:rsid w:val="100087B8"/>
    <w:rsid w:val="1000CECF"/>
    <w:rsid w:val="1001884C"/>
    <w:rsid w:val="100B2BED"/>
    <w:rsid w:val="10105A50"/>
    <w:rsid w:val="1013643E"/>
    <w:rsid w:val="10267245"/>
    <w:rsid w:val="1049FD7D"/>
    <w:rsid w:val="10608B34"/>
    <w:rsid w:val="10701624"/>
    <w:rsid w:val="10872C04"/>
    <w:rsid w:val="108DE98B"/>
    <w:rsid w:val="108E83B2"/>
    <w:rsid w:val="10AA0C81"/>
    <w:rsid w:val="10AA418E"/>
    <w:rsid w:val="10B43626"/>
    <w:rsid w:val="10C235D7"/>
    <w:rsid w:val="10C77DF4"/>
    <w:rsid w:val="10CAE1FA"/>
    <w:rsid w:val="10CF7B04"/>
    <w:rsid w:val="10D959DD"/>
    <w:rsid w:val="10F6D18B"/>
    <w:rsid w:val="11005864"/>
    <w:rsid w:val="1117037F"/>
    <w:rsid w:val="111BFC11"/>
    <w:rsid w:val="11618E40"/>
    <w:rsid w:val="116740BB"/>
    <w:rsid w:val="11975A2A"/>
    <w:rsid w:val="119C129F"/>
    <w:rsid w:val="11A18BBC"/>
    <w:rsid w:val="11AEAFB9"/>
    <w:rsid w:val="11C601C3"/>
    <w:rsid w:val="11C9998B"/>
    <w:rsid w:val="11DEAF58"/>
    <w:rsid w:val="11E826A1"/>
    <w:rsid w:val="11F36F07"/>
    <w:rsid w:val="120EFEC1"/>
    <w:rsid w:val="12201384"/>
    <w:rsid w:val="1224A9DF"/>
    <w:rsid w:val="1249A09C"/>
    <w:rsid w:val="125EEF92"/>
    <w:rsid w:val="1280B307"/>
    <w:rsid w:val="129EF077"/>
    <w:rsid w:val="12A8F912"/>
    <w:rsid w:val="12C01992"/>
    <w:rsid w:val="12C48A32"/>
    <w:rsid w:val="132C6745"/>
    <w:rsid w:val="13370979"/>
    <w:rsid w:val="136E0750"/>
    <w:rsid w:val="136E3628"/>
    <w:rsid w:val="13818777"/>
    <w:rsid w:val="138CBBB5"/>
    <w:rsid w:val="13BE299B"/>
    <w:rsid w:val="13C94191"/>
    <w:rsid w:val="13E16CD6"/>
    <w:rsid w:val="13EA1D2A"/>
    <w:rsid w:val="13FEB8BA"/>
    <w:rsid w:val="142E0243"/>
    <w:rsid w:val="143AB5F4"/>
    <w:rsid w:val="1446DA07"/>
    <w:rsid w:val="146B06B7"/>
    <w:rsid w:val="1472F31B"/>
    <w:rsid w:val="1477D5BF"/>
    <w:rsid w:val="149C6432"/>
    <w:rsid w:val="14A9E4CC"/>
    <w:rsid w:val="14B4B5C9"/>
    <w:rsid w:val="14BD492B"/>
    <w:rsid w:val="14FB7DA1"/>
    <w:rsid w:val="151494D5"/>
    <w:rsid w:val="151DED7C"/>
    <w:rsid w:val="151F1117"/>
    <w:rsid w:val="153873C6"/>
    <w:rsid w:val="1544AD3B"/>
    <w:rsid w:val="15472BA3"/>
    <w:rsid w:val="155D0B2D"/>
    <w:rsid w:val="15645AC8"/>
    <w:rsid w:val="1567C1BE"/>
    <w:rsid w:val="15A172E1"/>
    <w:rsid w:val="15A86BA1"/>
    <w:rsid w:val="15AC65E2"/>
    <w:rsid w:val="15B00EE5"/>
    <w:rsid w:val="15B15CC7"/>
    <w:rsid w:val="15B9DF70"/>
    <w:rsid w:val="15BB1AFD"/>
    <w:rsid w:val="15C1D2EF"/>
    <w:rsid w:val="15DB3B1D"/>
    <w:rsid w:val="15DBA3B7"/>
    <w:rsid w:val="15F7348C"/>
    <w:rsid w:val="160665AA"/>
    <w:rsid w:val="1614739E"/>
    <w:rsid w:val="1614E411"/>
    <w:rsid w:val="1633FDC1"/>
    <w:rsid w:val="16367CB6"/>
    <w:rsid w:val="163D8BAC"/>
    <w:rsid w:val="16523991"/>
    <w:rsid w:val="165525C8"/>
    <w:rsid w:val="1664B7BA"/>
    <w:rsid w:val="167A2ED1"/>
    <w:rsid w:val="168FA398"/>
    <w:rsid w:val="16947E63"/>
    <w:rsid w:val="16A1C91A"/>
    <w:rsid w:val="16A1D06F"/>
    <w:rsid w:val="16BF941E"/>
    <w:rsid w:val="16C31F33"/>
    <w:rsid w:val="16ECD7DF"/>
    <w:rsid w:val="16F2E45F"/>
    <w:rsid w:val="170296D0"/>
    <w:rsid w:val="1707C50E"/>
    <w:rsid w:val="170CAA1F"/>
    <w:rsid w:val="1714C33A"/>
    <w:rsid w:val="173362E4"/>
    <w:rsid w:val="1734AD66"/>
    <w:rsid w:val="1742B4E2"/>
    <w:rsid w:val="17464223"/>
    <w:rsid w:val="1757E876"/>
    <w:rsid w:val="1770F934"/>
    <w:rsid w:val="17761814"/>
    <w:rsid w:val="178E7D03"/>
    <w:rsid w:val="17A12A49"/>
    <w:rsid w:val="17C18FC9"/>
    <w:rsid w:val="17C1D730"/>
    <w:rsid w:val="17E57ABB"/>
    <w:rsid w:val="17FCAE97"/>
    <w:rsid w:val="180B3539"/>
    <w:rsid w:val="181AF817"/>
    <w:rsid w:val="181C0B2A"/>
    <w:rsid w:val="1831C952"/>
    <w:rsid w:val="1844C170"/>
    <w:rsid w:val="18899B41"/>
    <w:rsid w:val="1892397A"/>
    <w:rsid w:val="18CE59EE"/>
    <w:rsid w:val="18E6D554"/>
    <w:rsid w:val="18FD6C29"/>
    <w:rsid w:val="191CA21A"/>
    <w:rsid w:val="193886D6"/>
    <w:rsid w:val="194A5D46"/>
    <w:rsid w:val="198C9ED4"/>
    <w:rsid w:val="19A484B5"/>
    <w:rsid w:val="19A59F1B"/>
    <w:rsid w:val="19BAE7F8"/>
    <w:rsid w:val="19BF63F2"/>
    <w:rsid w:val="19E08948"/>
    <w:rsid w:val="19E2BF0A"/>
    <w:rsid w:val="19EFD43E"/>
    <w:rsid w:val="19F53CB4"/>
    <w:rsid w:val="19F6185C"/>
    <w:rsid w:val="1A0788D6"/>
    <w:rsid w:val="1A0C11E8"/>
    <w:rsid w:val="1A342EF3"/>
    <w:rsid w:val="1A42A816"/>
    <w:rsid w:val="1A49E931"/>
    <w:rsid w:val="1A56322D"/>
    <w:rsid w:val="1A6076E6"/>
    <w:rsid w:val="1AB3DC12"/>
    <w:rsid w:val="1AB8C404"/>
    <w:rsid w:val="1ACF5BD6"/>
    <w:rsid w:val="1B32EDA2"/>
    <w:rsid w:val="1B3B5511"/>
    <w:rsid w:val="1B4E0B25"/>
    <w:rsid w:val="1B55F9B4"/>
    <w:rsid w:val="1B760C4B"/>
    <w:rsid w:val="1B766CF7"/>
    <w:rsid w:val="1B8931DC"/>
    <w:rsid w:val="1B8C7DD4"/>
    <w:rsid w:val="1B8DB2C5"/>
    <w:rsid w:val="1BC5E9FD"/>
    <w:rsid w:val="1BEDABD1"/>
    <w:rsid w:val="1BF505B3"/>
    <w:rsid w:val="1BFF379A"/>
    <w:rsid w:val="1C3C2C47"/>
    <w:rsid w:val="1C41531C"/>
    <w:rsid w:val="1C52A319"/>
    <w:rsid w:val="1C581FFF"/>
    <w:rsid w:val="1C61B94B"/>
    <w:rsid w:val="1C80B71B"/>
    <w:rsid w:val="1C87CDD3"/>
    <w:rsid w:val="1C8917DE"/>
    <w:rsid w:val="1C986039"/>
    <w:rsid w:val="1C9E4155"/>
    <w:rsid w:val="1CA2639D"/>
    <w:rsid w:val="1CBB8D9C"/>
    <w:rsid w:val="1CC522EF"/>
    <w:rsid w:val="1CF6C5E5"/>
    <w:rsid w:val="1D0533F7"/>
    <w:rsid w:val="1D05BBD5"/>
    <w:rsid w:val="1D0E2FB2"/>
    <w:rsid w:val="1D2AF1A6"/>
    <w:rsid w:val="1D31E7E8"/>
    <w:rsid w:val="1D4BBA74"/>
    <w:rsid w:val="1D5EBD50"/>
    <w:rsid w:val="1D60EE4D"/>
    <w:rsid w:val="1D7081AD"/>
    <w:rsid w:val="1D728C99"/>
    <w:rsid w:val="1D748381"/>
    <w:rsid w:val="1DC3B5EC"/>
    <w:rsid w:val="1DD039A0"/>
    <w:rsid w:val="1DDB58BA"/>
    <w:rsid w:val="1DE0A82D"/>
    <w:rsid w:val="1DE26817"/>
    <w:rsid w:val="1DE843E1"/>
    <w:rsid w:val="1DF44050"/>
    <w:rsid w:val="1E3B04A4"/>
    <w:rsid w:val="1E43CB88"/>
    <w:rsid w:val="1E5CB79A"/>
    <w:rsid w:val="1E99997D"/>
    <w:rsid w:val="1EA3EF50"/>
    <w:rsid w:val="1EA5A861"/>
    <w:rsid w:val="1ED0180B"/>
    <w:rsid w:val="1EE79EE9"/>
    <w:rsid w:val="1F05A28E"/>
    <w:rsid w:val="1F0825EE"/>
    <w:rsid w:val="1F4FCB2E"/>
    <w:rsid w:val="1F58C045"/>
    <w:rsid w:val="1F5B1FD1"/>
    <w:rsid w:val="1F64F2D3"/>
    <w:rsid w:val="1F6AF77D"/>
    <w:rsid w:val="1F708507"/>
    <w:rsid w:val="1F7E23EF"/>
    <w:rsid w:val="1F84EA3F"/>
    <w:rsid w:val="1F861AD9"/>
    <w:rsid w:val="1F8B3D48"/>
    <w:rsid w:val="1FA31B9D"/>
    <w:rsid w:val="1FAB005E"/>
    <w:rsid w:val="1FB9B875"/>
    <w:rsid w:val="1FD993E7"/>
    <w:rsid w:val="1FF36B1C"/>
    <w:rsid w:val="1FF58C69"/>
    <w:rsid w:val="200BD5ED"/>
    <w:rsid w:val="203DFA2F"/>
    <w:rsid w:val="2072F093"/>
    <w:rsid w:val="2088F3C7"/>
    <w:rsid w:val="209776A3"/>
    <w:rsid w:val="209FB117"/>
    <w:rsid w:val="20ADB733"/>
    <w:rsid w:val="20C94424"/>
    <w:rsid w:val="20CE896D"/>
    <w:rsid w:val="20CF78B5"/>
    <w:rsid w:val="20D56066"/>
    <w:rsid w:val="20D64DF1"/>
    <w:rsid w:val="20F08165"/>
    <w:rsid w:val="20F5F8EF"/>
    <w:rsid w:val="20F768B9"/>
    <w:rsid w:val="211D22F3"/>
    <w:rsid w:val="212AB741"/>
    <w:rsid w:val="212D7065"/>
    <w:rsid w:val="213BA033"/>
    <w:rsid w:val="21596BA8"/>
    <w:rsid w:val="2167FB69"/>
    <w:rsid w:val="2178B9CA"/>
    <w:rsid w:val="217DCBD0"/>
    <w:rsid w:val="219E490C"/>
    <w:rsid w:val="21A0F243"/>
    <w:rsid w:val="21AB54E5"/>
    <w:rsid w:val="21C869CB"/>
    <w:rsid w:val="21D416C2"/>
    <w:rsid w:val="21E3C90E"/>
    <w:rsid w:val="21F8D72E"/>
    <w:rsid w:val="21FEC617"/>
    <w:rsid w:val="2228139E"/>
    <w:rsid w:val="222FB456"/>
    <w:rsid w:val="2232267B"/>
    <w:rsid w:val="223430E4"/>
    <w:rsid w:val="223BD8DE"/>
    <w:rsid w:val="223C1046"/>
    <w:rsid w:val="223D5B23"/>
    <w:rsid w:val="225A853D"/>
    <w:rsid w:val="2264D790"/>
    <w:rsid w:val="2272E944"/>
    <w:rsid w:val="2275E930"/>
    <w:rsid w:val="227E118A"/>
    <w:rsid w:val="227EB359"/>
    <w:rsid w:val="229ABDBB"/>
    <w:rsid w:val="229DC70A"/>
    <w:rsid w:val="22F3F4F7"/>
    <w:rsid w:val="22FA7EAE"/>
    <w:rsid w:val="230DF863"/>
    <w:rsid w:val="23161F1C"/>
    <w:rsid w:val="231AD69B"/>
    <w:rsid w:val="23300EFB"/>
    <w:rsid w:val="233BBB42"/>
    <w:rsid w:val="2345AF1D"/>
    <w:rsid w:val="2349F803"/>
    <w:rsid w:val="237F4774"/>
    <w:rsid w:val="2392FF94"/>
    <w:rsid w:val="23E30A48"/>
    <w:rsid w:val="23EACC99"/>
    <w:rsid w:val="23F4E338"/>
    <w:rsid w:val="23FB7EE5"/>
    <w:rsid w:val="23FE9F9B"/>
    <w:rsid w:val="2412820C"/>
    <w:rsid w:val="2413712B"/>
    <w:rsid w:val="241F2EA1"/>
    <w:rsid w:val="243A6D2B"/>
    <w:rsid w:val="24426E17"/>
    <w:rsid w:val="2461F766"/>
    <w:rsid w:val="24654844"/>
    <w:rsid w:val="2465FDB8"/>
    <w:rsid w:val="248E3920"/>
    <w:rsid w:val="248EE700"/>
    <w:rsid w:val="24C432BC"/>
    <w:rsid w:val="24E83A74"/>
    <w:rsid w:val="2504E035"/>
    <w:rsid w:val="250EA9BF"/>
    <w:rsid w:val="25106E5E"/>
    <w:rsid w:val="251AF024"/>
    <w:rsid w:val="254C5B0E"/>
    <w:rsid w:val="255984AD"/>
    <w:rsid w:val="25899A2F"/>
    <w:rsid w:val="258D9DBD"/>
    <w:rsid w:val="259BF469"/>
    <w:rsid w:val="25A7C081"/>
    <w:rsid w:val="25B2F3C0"/>
    <w:rsid w:val="25C4F5C4"/>
    <w:rsid w:val="25D8B698"/>
    <w:rsid w:val="261ED50B"/>
    <w:rsid w:val="26378EBC"/>
    <w:rsid w:val="26422D7C"/>
    <w:rsid w:val="2649CF02"/>
    <w:rsid w:val="2658C178"/>
    <w:rsid w:val="2671128F"/>
    <w:rsid w:val="26768D63"/>
    <w:rsid w:val="2692C4A1"/>
    <w:rsid w:val="269A6C10"/>
    <w:rsid w:val="26B424C0"/>
    <w:rsid w:val="26BFAC7D"/>
    <w:rsid w:val="26C97307"/>
    <w:rsid w:val="26D5F747"/>
    <w:rsid w:val="26DEB443"/>
    <w:rsid w:val="26E21EAA"/>
    <w:rsid w:val="26EE5716"/>
    <w:rsid w:val="26F50DCF"/>
    <w:rsid w:val="26FC400B"/>
    <w:rsid w:val="27056ED2"/>
    <w:rsid w:val="270B471A"/>
    <w:rsid w:val="270FA63B"/>
    <w:rsid w:val="2713D1F3"/>
    <w:rsid w:val="271C27A3"/>
    <w:rsid w:val="271DE079"/>
    <w:rsid w:val="272459E9"/>
    <w:rsid w:val="273666BD"/>
    <w:rsid w:val="2752D607"/>
    <w:rsid w:val="2760A126"/>
    <w:rsid w:val="279B2EE7"/>
    <w:rsid w:val="27A0113E"/>
    <w:rsid w:val="27AD91BC"/>
    <w:rsid w:val="27CB6BBF"/>
    <w:rsid w:val="27DF72D5"/>
    <w:rsid w:val="27E231A0"/>
    <w:rsid w:val="27F547A5"/>
    <w:rsid w:val="28106135"/>
    <w:rsid w:val="282A5532"/>
    <w:rsid w:val="2832E6FF"/>
    <w:rsid w:val="2854D7E7"/>
    <w:rsid w:val="285CBB40"/>
    <w:rsid w:val="28605BCD"/>
    <w:rsid w:val="287D6925"/>
    <w:rsid w:val="287F0D9F"/>
    <w:rsid w:val="28AC5240"/>
    <w:rsid w:val="28B9903F"/>
    <w:rsid w:val="28BFD9B5"/>
    <w:rsid w:val="28D0C6C8"/>
    <w:rsid w:val="28D56FE8"/>
    <w:rsid w:val="28D82A97"/>
    <w:rsid w:val="28DC1E0A"/>
    <w:rsid w:val="28E090E6"/>
    <w:rsid w:val="28ED9CBE"/>
    <w:rsid w:val="28F7B058"/>
    <w:rsid w:val="2913B39E"/>
    <w:rsid w:val="291BA22A"/>
    <w:rsid w:val="291BA6F1"/>
    <w:rsid w:val="292065CE"/>
    <w:rsid w:val="29567721"/>
    <w:rsid w:val="2962800F"/>
    <w:rsid w:val="29725CFF"/>
    <w:rsid w:val="29736383"/>
    <w:rsid w:val="29944CC0"/>
    <w:rsid w:val="29950874"/>
    <w:rsid w:val="29A39287"/>
    <w:rsid w:val="29A7C02C"/>
    <w:rsid w:val="29B4B434"/>
    <w:rsid w:val="29BBDC66"/>
    <w:rsid w:val="29C6BE6F"/>
    <w:rsid w:val="29D40EA4"/>
    <w:rsid w:val="29F99E6E"/>
    <w:rsid w:val="2A0D7E1C"/>
    <w:rsid w:val="2A0E4375"/>
    <w:rsid w:val="2A241D3C"/>
    <w:rsid w:val="2A3E24E3"/>
    <w:rsid w:val="2AB7C3F3"/>
    <w:rsid w:val="2AE20979"/>
    <w:rsid w:val="2AE77788"/>
    <w:rsid w:val="2B0A1A41"/>
    <w:rsid w:val="2B0B303E"/>
    <w:rsid w:val="2B1F383E"/>
    <w:rsid w:val="2B20EA80"/>
    <w:rsid w:val="2B4DB1D1"/>
    <w:rsid w:val="2B6FBC2C"/>
    <w:rsid w:val="2BAC79E8"/>
    <w:rsid w:val="2BBEE281"/>
    <w:rsid w:val="2BC461D6"/>
    <w:rsid w:val="2BCDC656"/>
    <w:rsid w:val="2BFB5FFB"/>
    <w:rsid w:val="2C04632E"/>
    <w:rsid w:val="2C5B8613"/>
    <w:rsid w:val="2C73405B"/>
    <w:rsid w:val="2C76DB1B"/>
    <w:rsid w:val="2C8008F3"/>
    <w:rsid w:val="2C83EA8E"/>
    <w:rsid w:val="2C8829E1"/>
    <w:rsid w:val="2CABDCCE"/>
    <w:rsid w:val="2CB5D171"/>
    <w:rsid w:val="2CC43159"/>
    <w:rsid w:val="2CD52ABB"/>
    <w:rsid w:val="2CF1A36F"/>
    <w:rsid w:val="2CF6B1C5"/>
    <w:rsid w:val="2CF9D85C"/>
    <w:rsid w:val="2D02B06F"/>
    <w:rsid w:val="2D05468A"/>
    <w:rsid w:val="2D2A6321"/>
    <w:rsid w:val="2D2D8F98"/>
    <w:rsid w:val="2D4B5B9E"/>
    <w:rsid w:val="2D787F65"/>
    <w:rsid w:val="2D7920F7"/>
    <w:rsid w:val="2D885E6B"/>
    <w:rsid w:val="2D88EBA2"/>
    <w:rsid w:val="2DA2BF2A"/>
    <w:rsid w:val="2DA5AD52"/>
    <w:rsid w:val="2DBA37D1"/>
    <w:rsid w:val="2DD5BDF1"/>
    <w:rsid w:val="2DDFBFC0"/>
    <w:rsid w:val="2DE1DF9E"/>
    <w:rsid w:val="2E128C76"/>
    <w:rsid w:val="2E2B6473"/>
    <w:rsid w:val="2E35E476"/>
    <w:rsid w:val="2E362AD4"/>
    <w:rsid w:val="2E38815B"/>
    <w:rsid w:val="2E44C887"/>
    <w:rsid w:val="2E59B07C"/>
    <w:rsid w:val="2E5A2E95"/>
    <w:rsid w:val="2E6A3E7D"/>
    <w:rsid w:val="2E6B78C4"/>
    <w:rsid w:val="2E8E458B"/>
    <w:rsid w:val="2E98520A"/>
    <w:rsid w:val="2EBC612C"/>
    <w:rsid w:val="2EE5C3A1"/>
    <w:rsid w:val="2EEDDEBE"/>
    <w:rsid w:val="2EEE4B2C"/>
    <w:rsid w:val="2EF07CF5"/>
    <w:rsid w:val="2EF1F696"/>
    <w:rsid w:val="2F003D41"/>
    <w:rsid w:val="2F0668D4"/>
    <w:rsid w:val="2F0D7B10"/>
    <w:rsid w:val="2F14497E"/>
    <w:rsid w:val="2F16F872"/>
    <w:rsid w:val="2F1B28D3"/>
    <w:rsid w:val="2F286446"/>
    <w:rsid w:val="2F3C82AD"/>
    <w:rsid w:val="2F7BFFC1"/>
    <w:rsid w:val="2F7EEBF4"/>
    <w:rsid w:val="2F8EB90E"/>
    <w:rsid w:val="2F9CF283"/>
    <w:rsid w:val="2FC457F0"/>
    <w:rsid w:val="2FC5F7C4"/>
    <w:rsid w:val="2FC6BC29"/>
    <w:rsid w:val="2FCA2AD6"/>
    <w:rsid w:val="2FD6591A"/>
    <w:rsid w:val="2FD8AC6C"/>
    <w:rsid w:val="2FDE0E16"/>
    <w:rsid w:val="2FF04456"/>
    <w:rsid w:val="301643D0"/>
    <w:rsid w:val="303A8B95"/>
    <w:rsid w:val="304EDC6D"/>
    <w:rsid w:val="305A094E"/>
    <w:rsid w:val="306AE295"/>
    <w:rsid w:val="3073CE48"/>
    <w:rsid w:val="30BC875E"/>
    <w:rsid w:val="30C3D709"/>
    <w:rsid w:val="30ED8B04"/>
    <w:rsid w:val="30F52E3D"/>
    <w:rsid w:val="30F9CA84"/>
    <w:rsid w:val="31154786"/>
    <w:rsid w:val="315263C6"/>
    <w:rsid w:val="315B839C"/>
    <w:rsid w:val="31731527"/>
    <w:rsid w:val="318B08A2"/>
    <w:rsid w:val="31BCE292"/>
    <w:rsid w:val="31D1BC3D"/>
    <w:rsid w:val="31DC995F"/>
    <w:rsid w:val="31E96861"/>
    <w:rsid w:val="3225F410"/>
    <w:rsid w:val="3233EC50"/>
    <w:rsid w:val="32372409"/>
    <w:rsid w:val="323FCD97"/>
    <w:rsid w:val="3244E345"/>
    <w:rsid w:val="32494B8D"/>
    <w:rsid w:val="324BD550"/>
    <w:rsid w:val="32632FBA"/>
    <w:rsid w:val="32803778"/>
    <w:rsid w:val="32856AA9"/>
    <w:rsid w:val="32C7F8D4"/>
    <w:rsid w:val="32D83C62"/>
    <w:rsid w:val="32D902A5"/>
    <w:rsid w:val="32DD21FD"/>
    <w:rsid w:val="32EE145E"/>
    <w:rsid w:val="330C9734"/>
    <w:rsid w:val="3317C153"/>
    <w:rsid w:val="333AF6D8"/>
    <w:rsid w:val="33509331"/>
    <w:rsid w:val="33518CAF"/>
    <w:rsid w:val="335BD742"/>
    <w:rsid w:val="336AB86D"/>
    <w:rsid w:val="3390D7E6"/>
    <w:rsid w:val="339BDE79"/>
    <w:rsid w:val="33BF61BC"/>
    <w:rsid w:val="33BFA542"/>
    <w:rsid w:val="33C637EB"/>
    <w:rsid w:val="33C95BD9"/>
    <w:rsid w:val="33D310BD"/>
    <w:rsid w:val="33D7CDEC"/>
    <w:rsid w:val="33E2180C"/>
    <w:rsid w:val="34216F58"/>
    <w:rsid w:val="3426881E"/>
    <w:rsid w:val="345939AC"/>
    <w:rsid w:val="34694CF7"/>
    <w:rsid w:val="3469DC9C"/>
    <w:rsid w:val="347B6F29"/>
    <w:rsid w:val="348C5904"/>
    <w:rsid w:val="34966881"/>
    <w:rsid w:val="34A3821C"/>
    <w:rsid w:val="34AB824D"/>
    <w:rsid w:val="34CD3A43"/>
    <w:rsid w:val="34D85E34"/>
    <w:rsid w:val="34F92CED"/>
    <w:rsid w:val="35001280"/>
    <w:rsid w:val="351F8B67"/>
    <w:rsid w:val="35209DBE"/>
    <w:rsid w:val="3540ADF6"/>
    <w:rsid w:val="3543AA7B"/>
    <w:rsid w:val="356216E7"/>
    <w:rsid w:val="3578596E"/>
    <w:rsid w:val="359EEA14"/>
    <w:rsid w:val="35A4F15C"/>
    <w:rsid w:val="35B0F828"/>
    <w:rsid w:val="35C79FB2"/>
    <w:rsid w:val="35CF69AA"/>
    <w:rsid w:val="35D6ECFB"/>
    <w:rsid w:val="35DCA9E8"/>
    <w:rsid w:val="35E58C10"/>
    <w:rsid w:val="361B70D5"/>
    <w:rsid w:val="36230D0C"/>
    <w:rsid w:val="363722E6"/>
    <w:rsid w:val="363DA0DE"/>
    <w:rsid w:val="363E08A9"/>
    <w:rsid w:val="365120BF"/>
    <w:rsid w:val="365411C5"/>
    <w:rsid w:val="36757303"/>
    <w:rsid w:val="367D00AD"/>
    <w:rsid w:val="36B8454B"/>
    <w:rsid w:val="36BCC998"/>
    <w:rsid w:val="36BD9EEC"/>
    <w:rsid w:val="36BE1665"/>
    <w:rsid w:val="36C005BE"/>
    <w:rsid w:val="36C6B7EA"/>
    <w:rsid w:val="36DC3A90"/>
    <w:rsid w:val="36DEDF4E"/>
    <w:rsid w:val="36FAB507"/>
    <w:rsid w:val="36FADA27"/>
    <w:rsid w:val="370C7BBF"/>
    <w:rsid w:val="37223572"/>
    <w:rsid w:val="3742BDB3"/>
    <w:rsid w:val="378AF606"/>
    <w:rsid w:val="378C9C66"/>
    <w:rsid w:val="379BA593"/>
    <w:rsid w:val="37CB53A2"/>
    <w:rsid w:val="37F1EA3B"/>
    <w:rsid w:val="38072AED"/>
    <w:rsid w:val="38102F7F"/>
    <w:rsid w:val="3819F9ED"/>
    <w:rsid w:val="3821AFBF"/>
    <w:rsid w:val="38226EF4"/>
    <w:rsid w:val="384B341C"/>
    <w:rsid w:val="3867680F"/>
    <w:rsid w:val="389FDB52"/>
    <w:rsid w:val="38A1F967"/>
    <w:rsid w:val="38B9484B"/>
    <w:rsid w:val="38C79CC1"/>
    <w:rsid w:val="38C91E1B"/>
    <w:rsid w:val="38CE26A5"/>
    <w:rsid w:val="38F16004"/>
    <w:rsid w:val="38F36975"/>
    <w:rsid w:val="390477E8"/>
    <w:rsid w:val="391CAFD1"/>
    <w:rsid w:val="3923D8BD"/>
    <w:rsid w:val="392ACBB1"/>
    <w:rsid w:val="39512263"/>
    <w:rsid w:val="395BF8F0"/>
    <w:rsid w:val="395F7747"/>
    <w:rsid w:val="396CC818"/>
    <w:rsid w:val="3971709C"/>
    <w:rsid w:val="39957C31"/>
    <w:rsid w:val="39A7BB47"/>
    <w:rsid w:val="39B0740A"/>
    <w:rsid w:val="39D2A4D2"/>
    <w:rsid w:val="39D2A870"/>
    <w:rsid w:val="39E11803"/>
    <w:rsid w:val="39F70865"/>
    <w:rsid w:val="3A01537C"/>
    <w:rsid w:val="3A24986F"/>
    <w:rsid w:val="3A3D24DB"/>
    <w:rsid w:val="3A430C25"/>
    <w:rsid w:val="3A6D482F"/>
    <w:rsid w:val="3A760029"/>
    <w:rsid w:val="3A791759"/>
    <w:rsid w:val="3A9D54D7"/>
    <w:rsid w:val="3AB4F032"/>
    <w:rsid w:val="3AB61538"/>
    <w:rsid w:val="3AB6C4FF"/>
    <w:rsid w:val="3AC27192"/>
    <w:rsid w:val="3AD9B4BF"/>
    <w:rsid w:val="3AE35EC2"/>
    <w:rsid w:val="3AEFACB6"/>
    <w:rsid w:val="3AF28E3D"/>
    <w:rsid w:val="3AF6999E"/>
    <w:rsid w:val="3AFDC075"/>
    <w:rsid w:val="3B00F73F"/>
    <w:rsid w:val="3B1B59B7"/>
    <w:rsid w:val="3B239395"/>
    <w:rsid w:val="3B4AA1B7"/>
    <w:rsid w:val="3B682A30"/>
    <w:rsid w:val="3B733DB1"/>
    <w:rsid w:val="3B8EA0A7"/>
    <w:rsid w:val="3B97BB86"/>
    <w:rsid w:val="3BAABB7D"/>
    <w:rsid w:val="3BB24DA6"/>
    <w:rsid w:val="3BD403A5"/>
    <w:rsid w:val="3BD467DD"/>
    <w:rsid w:val="3BDB758A"/>
    <w:rsid w:val="3BDE3962"/>
    <w:rsid w:val="3BEE38CD"/>
    <w:rsid w:val="3C0E705E"/>
    <w:rsid w:val="3C1343DC"/>
    <w:rsid w:val="3C2B4CF6"/>
    <w:rsid w:val="3C38DD42"/>
    <w:rsid w:val="3C3F5C69"/>
    <w:rsid w:val="3C530F9E"/>
    <w:rsid w:val="3C6BFBB8"/>
    <w:rsid w:val="3CA20EF1"/>
    <w:rsid w:val="3CA438F5"/>
    <w:rsid w:val="3CABB08A"/>
    <w:rsid w:val="3CB46688"/>
    <w:rsid w:val="3CCC94B4"/>
    <w:rsid w:val="3CCFC220"/>
    <w:rsid w:val="3CD21DD3"/>
    <w:rsid w:val="3CDBEA18"/>
    <w:rsid w:val="3CDBEA9A"/>
    <w:rsid w:val="3CF06229"/>
    <w:rsid w:val="3D2102FA"/>
    <w:rsid w:val="3D48C47A"/>
    <w:rsid w:val="3D518A66"/>
    <w:rsid w:val="3D5E7839"/>
    <w:rsid w:val="3D60EDAB"/>
    <w:rsid w:val="3D690687"/>
    <w:rsid w:val="3D69A850"/>
    <w:rsid w:val="3D69BABD"/>
    <w:rsid w:val="3D779A41"/>
    <w:rsid w:val="3D84CEE0"/>
    <w:rsid w:val="3D850ADD"/>
    <w:rsid w:val="3D8CB080"/>
    <w:rsid w:val="3D920534"/>
    <w:rsid w:val="3D9D0013"/>
    <w:rsid w:val="3DA7E7F7"/>
    <w:rsid w:val="3DB7877E"/>
    <w:rsid w:val="3DBBBD91"/>
    <w:rsid w:val="3DE877D4"/>
    <w:rsid w:val="3DF77E55"/>
    <w:rsid w:val="3E0A2028"/>
    <w:rsid w:val="3E402157"/>
    <w:rsid w:val="3E6C2675"/>
    <w:rsid w:val="3E802EDA"/>
    <w:rsid w:val="3E876E61"/>
    <w:rsid w:val="3E9A7B58"/>
    <w:rsid w:val="3E9B4CA2"/>
    <w:rsid w:val="3E9D55EB"/>
    <w:rsid w:val="3EA08F1C"/>
    <w:rsid w:val="3EA5EF05"/>
    <w:rsid w:val="3EB80B95"/>
    <w:rsid w:val="3EC8AE6A"/>
    <w:rsid w:val="3EDFF54E"/>
    <w:rsid w:val="3F02F7AA"/>
    <w:rsid w:val="3F13ED3B"/>
    <w:rsid w:val="3F1AE47A"/>
    <w:rsid w:val="3F25D4D1"/>
    <w:rsid w:val="3F3B35B5"/>
    <w:rsid w:val="3F3D97D3"/>
    <w:rsid w:val="3F49399D"/>
    <w:rsid w:val="3F5072E0"/>
    <w:rsid w:val="3F50E73F"/>
    <w:rsid w:val="3F5C3836"/>
    <w:rsid w:val="3F6C7E98"/>
    <w:rsid w:val="3F85FBD9"/>
    <w:rsid w:val="3F8AEB86"/>
    <w:rsid w:val="3F8DA142"/>
    <w:rsid w:val="3FA08052"/>
    <w:rsid w:val="3FC11A2E"/>
    <w:rsid w:val="3FDCC8CE"/>
    <w:rsid w:val="3FE6600E"/>
    <w:rsid w:val="3FE8940F"/>
    <w:rsid w:val="403FCBF9"/>
    <w:rsid w:val="404F10AA"/>
    <w:rsid w:val="4051E17F"/>
    <w:rsid w:val="405BB3F2"/>
    <w:rsid w:val="40653653"/>
    <w:rsid w:val="408BB9BF"/>
    <w:rsid w:val="409A4123"/>
    <w:rsid w:val="40A97D6A"/>
    <w:rsid w:val="40AB4A51"/>
    <w:rsid w:val="40BC3827"/>
    <w:rsid w:val="40CAA1D5"/>
    <w:rsid w:val="40CD7E89"/>
    <w:rsid w:val="40EE9D3D"/>
    <w:rsid w:val="4102FF21"/>
    <w:rsid w:val="410D1422"/>
    <w:rsid w:val="411DD168"/>
    <w:rsid w:val="41218A60"/>
    <w:rsid w:val="415A53B9"/>
    <w:rsid w:val="415E0C03"/>
    <w:rsid w:val="41866AB0"/>
    <w:rsid w:val="41977324"/>
    <w:rsid w:val="41999151"/>
    <w:rsid w:val="41A8B6DA"/>
    <w:rsid w:val="41AA0F9F"/>
    <w:rsid w:val="41AF9986"/>
    <w:rsid w:val="41E8B773"/>
    <w:rsid w:val="41F5C7AA"/>
    <w:rsid w:val="420518FE"/>
    <w:rsid w:val="420BF412"/>
    <w:rsid w:val="4225D9DE"/>
    <w:rsid w:val="422927EB"/>
    <w:rsid w:val="4235C6BA"/>
    <w:rsid w:val="4248B9E8"/>
    <w:rsid w:val="427337C7"/>
    <w:rsid w:val="4280C657"/>
    <w:rsid w:val="42A5E422"/>
    <w:rsid w:val="42B84C31"/>
    <w:rsid w:val="42E49E82"/>
    <w:rsid w:val="42ECE34A"/>
    <w:rsid w:val="42FB06B0"/>
    <w:rsid w:val="43104A12"/>
    <w:rsid w:val="43127DEA"/>
    <w:rsid w:val="43197319"/>
    <w:rsid w:val="431E0F1D"/>
    <w:rsid w:val="43317431"/>
    <w:rsid w:val="43399015"/>
    <w:rsid w:val="433FD0D6"/>
    <w:rsid w:val="43423CA7"/>
    <w:rsid w:val="4356CFDA"/>
    <w:rsid w:val="435A5A4D"/>
    <w:rsid w:val="436FB477"/>
    <w:rsid w:val="437A4423"/>
    <w:rsid w:val="4395BBF1"/>
    <w:rsid w:val="43C1815E"/>
    <w:rsid w:val="43CB3469"/>
    <w:rsid w:val="43CB904D"/>
    <w:rsid w:val="4407C77B"/>
    <w:rsid w:val="44187C43"/>
    <w:rsid w:val="44280A22"/>
    <w:rsid w:val="443C9E88"/>
    <w:rsid w:val="443F7630"/>
    <w:rsid w:val="444254AB"/>
    <w:rsid w:val="44503778"/>
    <w:rsid w:val="4454A7B3"/>
    <w:rsid w:val="445E06AB"/>
    <w:rsid w:val="44679026"/>
    <w:rsid w:val="446AAFC1"/>
    <w:rsid w:val="448BDFB9"/>
    <w:rsid w:val="448E1C82"/>
    <w:rsid w:val="449690F7"/>
    <w:rsid w:val="449DF8D4"/>
    <w:rsid w:val="44BF0DA1"/>
    <w:rsid w:val="44C79DF0"/>
    <w:rsid w:val="44DCD299"/>
    <w:rsid w:val="44EBAF31"/>
    <w:rsid w:val="453F99AF"/>
    <w:rsid w:val="454C56D8"/>
    <w:rsid w:val="45623B79"/>
    <w:rsid w:val="4564F6AA"/>
    <w:rsid w:val="4567C9A7"/>
    <w:rsid w:val="458FC52F"/>
    <w:rsid w:val="459832E8"/>
    <w:rsid w:val="459FBECF"/>
    <w:rsid w:val="45B5F481"/>
    <w:rsid w:val="45C800A3"/>
    <w:rsid w:val="45DD4594"/>
    <w:rsid w:val="45E0A876"/>
    <w:rsid w:val="45E0FF0C"/>
    <w:rsid w:val="4609BADD"/>
    <w:rsid w:val="4624BBD3"/>
    <w:rsid w:val="46357E67"/>
    <w:rsid w:val="46388FA3"/>
    <w:rsid w:val="4664E8E1"/>
    <w:rsid w:val="46661D4E"/>
    <w:rsid w:val="468B141F"/>
    <w:rsid w:val="4694C76F"/>
    <w:rsid w:val="47025151"/>
    <w:rsid w:val="470A712D"/>
    <w:rsid w:val="471E4D73"/>
    <w:rsid w:val="471F2D1B"/>
    <w:rsid w:val="47260F1B"/>
    <w:rsid w:val="472F9DE1"/>
    <w:rsid w:val="4749A5BC"/>
    <w:rsid w:val="474DE4FF"/>
    <w:rsid w:val="4759BEF2"/>
    <w:rsid w:val="476A6F0F"/>
    <w:rsid w:val="476C55A6"/>
    <w:rsid w:val="47789C4D"/>
    <w:rsid w:val="478BD129"/>
    <w:rsid w:val="47B4EB8A"/>
    <w:rsid w:val="47C44DC5"/>
    <w:rsid w:val="47CC36E9"/>
    <w:rsid w:val="47D14D39"/>
    <w:rsid w:val="482B1F1F"/>
    <w:rsid w:val="48312473"/>
    <w:rsid w:val="4833B9C8"/>
    <w:rsid w:val="483554ED"/>
    <w:rsid w:val="4838E80C"/>
    <w:rsid w:val="48538E1E"/>
    <w:rsid w:val="486E1FF7"/>
    <w:rsid w:val="48A1B55F"/>
    <w:rsid w:val="48A37449"/>
    <w:rsid w:val="48A57E5F"/>
    <w:rsid w:val="48C0FBC9"/>
    <w:rsid w:val="490CB8B4"/>
    <w:rsid w:val="4913B571"/>
    <w:rsid w:val="492B37F2"/>
    <w:rsid w:val="49346D8C"/>
    <w:rsid w:val="494E866E"/>
    <w:rsid w:val="494ED8FF"/>
    <w:rsid w:val="495162AD"/>
    <w:rsid w:val="498CB5CB"/>
    <w:rsid w:val="499F2825"/>
    <w:rsid w:val="499F89E7"/>
    <w:rsid w:val="49A268B0"/>
    <w:rsid w:val="49B496A7"/>
    <w:rsid w:val="49B60EFA"/>
    <w:rsid w:val="49C3A136"/>
    <w:rsid w:val="49C56A62"/>
    <w:rsid w:val="49E54845"/>
    <w:rsid w:val="49FCB0BB"/>
    <w:rsid w:val="4A08277A"/>
    <w:rsid w:val="4A11F379"/>
    <w:rsid w:val="4A309034"/>
    <w:rsid w:val="4A3105F3"/>
    <w:rsid w:val="4A4593C1"/>
    <w:rsid w:val="4A5EA5BD"/>
    <w:rsid w:val="4A6F9E5D"/>
    <w:rsid w:val="4A76B8F9"/>
    <w:rsid w:val="4AAFD272"/>
    <w:rsid w:val="4AB17326"/>
    <w:rsid w:val="4AB1F3B8"/>
    <w:rsid w:val="4AB949C7"/>
    <w:rsid w:val="4ABC680E"/>
    <w:rsid w:val="4ACD89AA"/>
    <w:rsid w:val="4ADDA1D8"/>
    <w:rsid w:val="4AE96838"/>
    <w:rsid w:val="4B330E9A"/>
    <w:rsid w:val="4B340E3A"/>
    <w:rsid w:val="4B5A3088"/>
    <w:rsid w:val="4B86D4B1"/>
    <w:rsid w:val="4B8B743B"/>
    <w:rsid w:val="4B8DBD1F"/>
    <w:rsid w:val="4B93AC33"/>
    <w:rsid w:val="4B9A7428"/>
    <w:rsid w:val="4B9BB24A"/>
    <w:rsid w:val="4B9F2A5D"/>
    <w:rsid w:val="4B9FC124"/>
    <w:rsid w:val="4BC08857"/>
    <w:rsid w:val="4BC57B1A"/>
    <w:rsid w:val="4BC6DD4D"/>
    <w:rsid w:val="4BDD96AB"/>
    <w:rsid w:val="4BE87E26"/>
    <w:rsid w:val="4BF14F25"/>
    <w:rsid w:val="4BF9F449"/>
    <w:rsid w:val="4C02FE4E"/>
    <w:rsid w:val="4C053A3E"/>
    <w:rsid w:val="4C1D81F9"/>
    <w:rsid w:val="4C48AE04"/>
    <w:rsid w:val="4C4D6177"/>
    <w:rsid w:val="4C885C85"/>
    <w:rsid w:val="4C97F328"/>
    <w:rsid w:val="4C9E4C60"/>
    <w:rsid w:val="4CB1CF63"/>
    <w:rsid w:val="4CB86645"/>
    <w:rsid w:val="4CB8EF4A"/>
    <w:rsid w:val="4CBE1AE4"/>
    <w:rsid w:val="4D07974B"/>
    <w:rsid w:val="4D0D310F"/>
    <w:rsid w:val="4D12E49C"/>
    <w:rsid w:val="4D19461D"/>
    <w:rsid w:val="4D2A0D50"/>
    <w:rsid w:val="4D3107FD"/>
    <w:rsid w:val="4D38373E"/>
    <w:rsid w:val="4D47C4E0"/>
    <w:rsid w:val="4D558CA8"/>
    <w:rsid w:val="4D661AD1"/>
    <w:rsid w:val="4D6B43DE"/>
    <w:rsid w:val="4D6E1F99"/>
    <w:rsid w:val="4D7F39C3"/>
    <w:rsid w:val="4D91F0EA"/>
    <w:rsid w:val="4D984B23"/>
    <w:rsid w:val="4DB59816"/>
    <w:rsid w:val="4DBD6BAF"/>
    <w:rsid w:val="4DD068FD"/>
    <w:rsid w:val="4DEB986D"/>
    <w:rsid w:val="4DFD037B"/>
    <w:rsid w:val="4E001787"/>
    <w:rsid w:val="4E18A30A"/>
    <w:rsid w:val="4E2CE00E"/>
    <w:rsid w:val="4E4DBA65"/>
    <w:rsid w:val="4E52AF4F"/>
    <w:rsid w:val="4E5B9EF1"/>
    <w:rsid w:val="4E69A1CC"/>
    <w:rsid w:val="4E6D1B05"/>
    <w:rsid w:val="4E6E30A0"/>
    <w:rsid w:val="4E818BFE"/>
    <w:rsid w:val="4EAA24BF"/>
    <w:rsid w:val="4EB03619"/>
    <w:rsid w:val="4EB243FD"/>
    <w:rsid w:val="4EC2510D"/>
    <w:rsid w:val="4EC7CD61"/>
    <w:rsid w:val="4F03386B"/>
    <w:rsid w:val="4F132522"/>
    <w:rsid w:val="4F3D9071"/>
    <w:rsid w:val="4F3F4ABD"/>
    <w:rsid w:val="4F66C20B"/>
    <w:rsid w:val="4F73522D"/>
    <w:rsid w:val="4F93BBBB"/>
    <w:rsid w:val="4F9426A9"/>
    <w:rsid w:val="4F96FC3F"/>
    <w:rsid w:val="4FAD2EF5"/>
    <w:rsid w:val="4FC4B50F"/>
    <w:rsid w:val="4FCE99EB"/>
    <w:rsid w:val="4FD24496"/>
    <w:rsid w:val="4FFE8B82"/>
    <w:rsid w:val="501C5E71"/>
    <w:rsid w:val="503563A9"/>
    <w:rsid w:val="504CF37F"/>
    <w:rsid w:val="504E95F9"/>
    <w:rsid w:val="50572E6D"/>
    <w:rsid w:val="506005BF"/>
    <w:rsid w:val="50600F5C"/>
    <w:rsid w:val="50728E50"/>
    <w:rsid w:val="5075F1CD"/>
    <w:rsid w:val="508FF5D9"/>
    <w:rsid w:val="50A62986"/>
    <w:rsid w:val="50AB13CE"/>
    <w:rsid w:val="50B0BD4C"/>
    <w:rsid w:val="50BE2BB8"/>
    <w:rsid w:val="50C126D2"/>
    <w:rsid w:val="50C48675"/>
    <w:rsid w:val="50D9341B"/>
    <w:rsid w:val="50DC5906"/>
    <w:rsid w:val="51050495"/>
    <w:rsid w:val="510E26AB"/>
    <w:rsid w:val="5114E02A"/>
    <w:rsid w:val="51189145"/>
    <w:rsid w:val="51240984"/>
    <w:rsid w:val="512AB17C"/>
    <w:rsid w:val="515D916E"/>
    <w:rsid w:val="515F6744"/>
    <w:rsid w:val="5180C841"/>
    <w:rsid w:val="51993406"/>
    <w:rsid w:val="51AAD9FA"/>
    <w:rsid w:val="51AF7DC4"/>
    <w:rsid w:val="51B7737C"/>
    <w:rsid w:val="51DE6997"/>
    <w:rsid w:val="51EA1B75"/>
    <w:rsid w:val="5218CAF1"/>
    <w:rsid w:val="52355C25"/>
    <w:rsid w:val="5257851B"/>
    <w:rsid w:val="526B5FF0"/>
    <w:rsid w:val="526D9B60"/>
    <w:rsid w:val="5276ABE8"/>
    <w:rsid w:val="5288F622"/>
    <w:rsid w:val="529D08FB"/>
    <w:rsid w:val="52A7B1DC"/>
    <w:rsid w:val="52BCC5CB"/>
    <w:rsid w:val="52D41FB8"/>
    <w:rsid w:val="52F453D4"/>
    <w:rsid w:val="52FC4CE5"/>
    <w:rsid w:val="532E6705"/>
    <w:rsid w:val="533DAE82"/>
    <w:rsid w:val="536A56ED"/>
    <w:rsid w:val="537A520A"/>
    <w:rsid w:val="5380E31D"/>
    <w:rsid w:val="53829622"/>
    <w:rsid w:val="538D8F1B"/>
    <w:rsid w:val="53AFC09D"/>
    <w:rsid w:val="53BF6681"/>
    <w:rsid w:val="53D9CEE6"/>
    <w:rsid w:val="53EEC1A6"/>
    <w:rsid w:val="53FD05A5"/>
    <w:rsid w:val="54010B65"/>
    <w:rsid w:val="5401FB2C"/>
    <w:rsid w:val="541D41DC"/>
    <w:rsid w:val="5422ACF1"/>
    <w:rsid w:val="54327CDE"/>
    <w:rsid w:val="544489B7"/>
    <w:rsid w:val="54531C9C"/>
    <w:rsid w:val="54550F07"/>
    <w:rsid w:val="5463816A"/>
    <w:rsid w:val="546C74D5"/>
    <w:rsid w:val="54739383"/>
    <w:rsid w:val="54836571"/>
    <w:rsid w:val="5486FE0E"/>
    <w:rsid w:val="5497078C"/>
    <w:rsid w:val="54AA97E8"/>
    <w:rsid w:val="54AB265A"/>
    <w:rsid w:val="54B24CE5"/>
    <w:rsid w:val="54D68DD5"/>
    <w:rsid w:val="54D983AE"/>
    <w:rsid w:val="550E0718"/>
    <w:rsid w:val="5510CAC1"/>
    <w:rsid w:val="5516A84B"/>
    <w:rsid w:val="554BAD0A"/>
    <w:rsid w:val="554F2C09"/>
    <w:rsid w:val="55B4F380"/>
    <w:rsid w:val="55B79D55"/>
    <w:rsid w:val="55BB6ADD"/>
    <w:rsid w:val="55BE5FF1"/>
    <w:rsid w:val="55C55638"/>
    <w:rsid w:val="55D822D5"/>
    <w:rsid w:val="55D95E99"/>
    <w:rsid w:val="56465407"/>
    <w:rsid w:val="568802F2"/>
    <w:rsid w:val="569FBEA1"/>
    <w:rsid w:val="56D509E7"/>
    <w:rsid w:val="572003BC"/>
    <w:rsid w:val="574D58DF"/>
    <w:rsid w:val="57522A85"/>
    <w:rsid w:val="575D8729"/>
    <w:rsid w:val="576EA0BA"/>
    <w:rsid w:val="5778A767"/>
    <w:rsid w:val="57A293B8"/>
    <w:rsid w:val="57A5D949"/>
    <w:rsid w:val="57B2DA29"/>
    <w:rsid w:val="57C0DE35"/>
    <w:rsid w:val="57C3D0F6"/>
    <w:rsid w:val="57D194E0"/>
    <w:rsid w:val="57D8B32E"/>
    <w:rsid w:val="57E79E88"/>
    <w:rsid w:val="57EEC52E"/>
    <w:rsid w:val="57F341A6"/>
    <w:rsid w:val="58078363"/>
    <w:rsid w:val="58129442"/>
    <w:rsid w:val="583A27B5"/>
    <w:rsid w:val="583D674E"/>
    <w:rsid w:val="5870066D"/>
    <w:rsid w:val="58760E48"/>
    <w:rsid w:val="587F47AE"/>
    <w:rsid w:val="58847C59"/>
    <w:rsid w:val="5887C31A"/>
    <w:rsid w:val="5889FC87"/>
    <w:rsid w:val="58A01A8C"/>
    <w:rsid w:val="58D3E032"/>
    <w:rsid w:val="58F4CE32"/>
    <w:rsid w:val="5907C0F6"/>
    <w:rsid w:val="590E2D18"/>
    <w:rsid w:val="5914F01F"/>
    <w:rsid w:val="5919523A"/>
    <w:rsid w:val="5921EC7B"/>
    <w:rsid w:val="59245CAC"/>
    <w:rsid w:val="592DA6B8"/>
    <w:rsid w:val="592FE21D"/>
    <w:rsid w:val="5939B455"/>
    <w:rsid w:val="59627F03"/>
    <w:rsid w:val="59983B97"/>
    <w:rsid w:val="59AFAB46"/>
    <w:rsid w:val="59C0709E"/>
    <w:rsid w:val="59CF8531"/>
    <w:rsid w:val="59D3B478"/>
    <w:rsid w:val="59D4F2C1"/>
    <w:rsid w:val="59D90F7A"/>
    <w:rsid w:val="59E7F9F8"/>
    <w:rsid w:val="5A04AE00"/>
    <w:rsid w:val="5A05FED3"/>
    <w:rsid w:val="5A12285E"/>
    <w:rsid w:val="5A380EA2"/>
    <w:rsid w:val="5A3D915B"/>
    <w:rsid w:val="5AB41196"/>
    <w:rsid w:val="5AC63917"/>
    <w:rsid w:val="5ADFB6C0"/>
    <w:rsid w:val="5AFA8ADB"/>
    <w:rsid w:val="5B3DE126"/>
    <w:rsid w:val="5B459702"/>
    <w:rsid w:val="5B554DCF"/>
    <w:rsid w:val="5B99BE72"/>
    <w:rsid w:val="5B9A5B85"/>
    <w:rsid w:val="5BA137D1"/>
    <w:rsid w:val="5BC8D484"/>
    <w:rsid w:val="5BCFF15A"/>
    <w:rsid w:val="5BE14B81"/>
    <w:rsid w:val="5BE24FEB"/>
    <w:rsid w:val="5C1661CE"/>
    <w:rsid w:val="5C1CFBAC"/>
    <w:rsid w:val="5C296985"/>
    <w:rsid w:val="5C447B88"/>
    <w:rsid w:val="5C50CC2C"/>
    <w:rsid w:val="5C74610B"/>
    <w:rsid w:val="5C85BD78"/>
    <w:rsid w:val="5C8BC4BE"/>
    <w:rsid w:val="5C91FC07"/>
    <w:rsid w:val="5C96B13D"/>
    <w:rsid w:val="5CCBA8D0"/>
    <w:rsid w:val="5CD09222"/>
    <w:rsid w:val="5CD1907E"/>
    <w:rsid w:val="5CE3B06D"/>
    <w:rsid w:val="5CECD585"/>
    <w:rsid w:val="5CF107B0"/>
    <w:rsid w:val="5D0935CA"/>
    <w:rsid w:val="5D0C1807"/>
    <w:rsid w:val="5D0EE697"/>
    <w:rsid w:val="5D1D2D00"/>
    <w:rsid w:val="5D37C476"/>
    <w:rsid w:val="5D45E08C"/>
    <w:rsid w:val="5DA83D65"/>
    <w:rsid w:val="5DCF38DE"/>
    <w:rsid w:val="5DD12509"/>
    <w:rsid w:val="5DD2258A"/>
    <w:rsid w:val="5E02CD7C"/>
    <w:rsid w:val="5E2AFA57"/>
    <w:rsid w:val="5E2D5875"/>
    <w:rsid w:val="5E634311"/>
    <w:rsid w:val="5E72FF84"/>
    <w:rsid w:val="5E800B7C"/>
    <w:rsid w:val="5E80D1C3"/>
    <w:rsid w:val="5E9741F0"/>
    <w:rsid w:val="5E975B91"/>
    <w:rsid w:val="5EB2FFC3"/>
    <w:rsid w:val="5EB48A5A"/>
    <w:rsid w:val="5EC13C6E"/>
    <w:rsid w:val="5EE4087E"/>
    <w:rsid w:val="5EE92CFD"/>
    <w:rsid w:val="5EECDA33"/>
    <w:rsid w:val="5EF3B1A6"/>
    <w:rsid w:val="5F16F90F"/>
    <w:rsid w:val="5F224D54"/>
    <w:rsid w:val="5F28F486"/>
    <w:rsid w:val="5F31A6A2"/>
    <w:rsid w:val="5F6A044A"/>
    <w:rsid w:val="5F7B77D8"/>
    <w:rsid w:val="5F873026"/>
    <w:rsid w:val="5F8E162C"/>
    <w:rsid w:val="5FA38F30"/>
    <w:rsid w:val="5FD1581A"/>
    <w:rsid w:val="600DDE87"/>
    <w:rsid w:val="60202512"/>
    <w:rsid w:val="6032130A"/>
    <w:rsid w:val="603A360F"/>
    <w:rsid w:val="6040DE81"/>
    <w:rsid w:val="6043E658"/>
    <w:rsid w:val="605BA94A"/>
    <w:rsid w:val="607EACA4"/>
    <w:rsid w:val="60832BDE"/>
    <w:rsid w:val="60A35A0A"/>
    <w:rsid w:val="60C5553C"/>
    <w:rsid w:val="60E34725"/>
    <w:rsid w:val="6101E8EC"/>
    <w:rsid w:val="6131C41E"/>
    <w:rsid w:val="61395A3E"/>
    <w:rsid w:val="613A0E50"/>
    <w:rsid w:val="614C9062"/>
    <w:rsid w:val="614F42DC"/>
    <w:rsid w:val="6151C6B0"/>
    <w:rsid w:val="6173FA7C"/>
    <w:rsid w:val="61755748"/>
    <w:rsid w:val="6175B73F"/>
    <w:rsid w:val="618ECDCC"/>
    <w:rsid w:val="61902A25"/>
    <w:rsid w:val="61942805"/>
    <w:rsid w:val="61B011BB"/>
    <w:rsid w:val="61B355B1"/>
    <w:rsid w:val="61B4666B"/>
    <w:rsid w:val="61B7FAD9"/>
    <w:rsid w:val="61CC7055"/>
    <w:rsid w:val="61D1B128"/>
    <w:rsid w:val="61F80F02"/>
    <w:rsid w:val="62099D56"/>
    <w:rsid w:val="6220B7A7"/>
    <w:rsid w:val="6245697A"/>
    <w:rsid w:val="6256DC30"/>
    <w:rsid w:val="625D0EAD"/>
    <w:rsid w:val="6273AD44"/>
    <w:rsid w:val="62A703FB"/>
    <w:rsid w:val="62A97103"/>
    <w:rsid w:val="62B7EB96"/>
    <w:rsid w:val="62C21B9F"/>
    <w:rsid w:val="62D6B4C7"/>
    <w:rsid w:val="62DA2BD1"/>
    <w:rsid w:val="62DF1291"/>
    <w:rsid w:val="62EE8D29"/>
    <w:rsid w:val="6306C457"/>
    <w:rsid w:val="6336144B"/>
    <w:rsid w:val="63384C51"/>
    <w:rsid w:val="63521E47"/>
    <w:rsid w:val="635CF70E"/>
    <w:rsid w:val="636CC3EC"/>
    <w:rsid w:val="63734F76"/>
    <w:rsid w:val="6379B034"/>
    <w:rsid w:val="638679EE"/>
    <w:rsid w:val="63903A3B"/>
    <w:rsid w:val="63942B88"/>
    <w:rsid w:val="64076491"/>
    <w:rsid w:val="640C415D"/>
    <w:rsid w:val="6422A601"/>
    <w:rsid w:val="643990A0"/>
    <w:rsid w:val="644B1BD4"/>
    <w:rsid w:val="644D33DD"/>
    <w:rsid w:val="644FF7D5"/>
    <w:rsid w:val="64666D4D"/>
    <w:rsid w:val="6467B953"/>
    <w:rsid w:val="6490D459"/>
    <w:rsid w:val="6494C598"/>
    <w:rsid w:val="64BC2914"/>
    <w:rsid w:val="64C5FD3E"/>
    <w:rsid w:val="651599B7"/>
    <w:rsid w:val="65482632"/>
    <w:rsid w:val="6560298D"/>
    <w:rsid w:val="65643D4A"/>
    <w:rsid w:val="656D41A4"/>
    <w:rsid w:val="65755608"/>
    <w:rsid w:val="658B6FF9"/>
    <w:rsid w:val="658BE0D9"/>
    <w:rsid w:val="6591516A"/>
    <w:rsid w:val="65940B04"/>
    <w:rsid w:val="65945749"/>
    <w:rsid w:val="65F70ADD"/>
    <w:rsid w:val="660B8BAD"/>
    <w:rsid w:val="6628C81A"/>
    <w:rsid w:val="662DB513"/>
    <w:rsid w:val="664DAC97"/>
    <w:rsid w:val="666A2948"/>
    <w:rsid w:val="66978B13"/>
    <w:rsid w:val="66A5EF3F"/>
    <w:rsid w:val="66B06DE3"/>
    <w:rsid w:val="66CD0F6B"/>
    <w:rsid w:val="66DD37C9"/>
    <w:rsid w:val="66ED6C66"/>
    <w:rsid w:val="67076715"/>
    <w:rsid w:val="6708E685"/>
    <w:rsid w:val="672253DF"/>
    <w:rsid w:val="673107BF"/>
    <w:rsid w:val="67487A0D"/>
    <w:rsid w:val="6751DE75"/>
    <w:rsid w:val="67612A22"/>
    <w:rsid w:val="67760DCD"/>
    <w:rsid w:val="67775A10"/>
    <w:rsid w:val="6779798E"/>
    <w:rsid w:val="679FA935"/>
    <w:rsid w:val="67A46244"/>
    <w:rsid w:val="67A93894"/>
    <w:rsid w:val="67B945CB"/>
    <w:rsid w:val="67BCF20A"/>
    <w:rsid w:val="67C013C3"/>
    <w:rsid w:val="67E89DAE"/>
    <w:rsid w:val="67E8DE7A"/>
    <w:rsid w:val="67EFB76A"/>
    <w:rsid w:val="680D2959"/>
    <w:rsid w:val="6810B5DD"/>
    <w:rsid w:val="683634B9"/>
    <w:rsid w:val="6837446F"/>
    <w:rsid w:val="684E99BB"/>
    <w:rsid w:val="6877A2F1"/>
    <w:rsid w:val="688B0F1E"/>
    <w:rsid w:val="68990273"/>
    <w:rsid w:val="68CD226C"/>
    <w:rsid w:val="68DDA5D3"/>
    <w:rsid w:val="68F4A529"/>
    <w:rsid w:val="6914686B"/>
    <w:rsid w:val="6915F740"/>
    <w:rsid w:val="691E7B61"/>
    <w:rsid w:val="692653C9"/>
    <w:rsid w:val="6937FD13"/>
    <w:rsid w:val="694D5E56"/>
    <w:rsid w:val="69573C24"/>
    <w:rsid w:val="695C8A26"/>
    <w:rsid w:val="695C9E8D"/>
    <w:rsid w:val="695FE6D5"/>
    <w:rsid w:val="6981F3C7"/>
    <w:rsid w:val="699B74A5"/>
    <w:rsid w:val="69A018CC"/>
    <w:rsid w:val="69A39D5B"/>
    <w:rsid w:val="69ACFEC6"/>
    <w:rsid w:val="69BC89BF"/>
    <w:rsid w:val="69F9B696"/>
    <w:rsid w:val="6A21AC6B"/>
    <w:rsid w:val="6A348E6B"/>
    <w:rsid w:val="6A422896"/>
    <w:rsid w:val="6A51CB40"/>
    <w:rsid w:val="6A6F8B79"/>
    <w:rsid w:val="6A7F6611"/>
    <w:rsid w:val="6A8E74AD"/>
    <w:rsid w:val="6A9B7FDB"/>
    <w:rsid w:val="6AAB8EE0"/>
    <w:rsid w:val="6AB06B5E"/>
    <w:rsid w:val="6AB1323E"/>
    <w:rsid w:val="6AC1EE79"/>
    <w:rsid w:val="6AC56663"/>
    <w:rsid w:val="6AD1710F"/>
    <w:rsid w:val="6AEFC3AC"/>
    <w:rsid w:val="6AFE8C1C"/>
    <w:rsid w:val="6B287CB7"/>
    <w:rsid w:val="6B436987"/>
    <w:rsid w:val="6B440AA6"/>
    <w:rsid w:val="6B4CAAE9"/>
    <w:rsid w:val="6B5EF7EE"/>
    <w:rsid w:val="6B7484CE"/>
    <w:rsid w:val="6B7D5B9D"/>
    <w:rsid w:val="6B8AA2D6"/>
    <w:rsid w:val="6BBE73FF"/>
    <w:rsid w:val="6BE49AC9"/>
    <w:rsid w:val="6BEC66AB"/>
    <w:rsid w:val="6BEF97F7"/>
    <w:rsid w:val="6C15272C"/>
    <w:rsid w:val="6C21E201"/>
    <w:rsid w:val="6C51B01B"/>
    <w:rsid w:val="6C54F023"/>
    <w:rsid w:val="6C58A57B"/>
    <w:rsid w:val="6C6F1D35"/>
    <w:rsid w:val="6C837DE8"/>
    <w:rsid w:val="6C954F9C"/>
    <w:rsid w:val="6C990F22"/>
    <w:rsid w:val="6CA5F56F"/>
    <w:rsid w:val="6CC3EC60"/>
    <w:rsid w:val="6CE29B50"/>
    <w:rsid w:val="6CF35BB4"/>
    <w:rsid w:val="6D08A2A5"/>
    <w:rsid w:val="6D0E0A2C"/>
    <w:rsid w:val="6D1EA59A"/>
    <w:rsid w:val="6D262565"/>
    <w:rsid w:val="6D266C96"/>
    <w:rsid w:val="6D273B6D"/>
    <w:rsid w:val="6D32F09E"/>
    <w:rsid w:val="6D33C51D"/>
    <w:rsid w:val="6D352F03"/>
    <w:rsid w:val="6D3FFD77"/>
    <w:rsid w:val="6D83A8E1"/>
    <w:rsid w:val="6D8704D9"/>
    <w:rsid w:val="6D998C4B"/>
    <w:rsid w:val="6DAAE602"/>
    <w:rsid w:val="6DADA22B"/>
    <w:rsid w:val="6DB5742C"/>
    <w:rsid w:val="6DBD21B2"/>
    <w:rsid w:val="6DC260BC"/>
    <w:rsid w:val="6DDC2BB2"/>
    <w:rsid w:val="6DDFD07D"/>
    <w:rsid w:val="6DF27673"/>
    <w:rsid w:val="6DF2D4ED"/>
    <w:rsid w:val="6E0602FE"/>
    <w:rsid w:val="6E1BB79D"/>
    <w:rsid w:val="6E5142F1"/>
    <w:rsid w:val="6E5227BA"/>
    <w:rsid w:val="6E6989AD"/>
    <w:rsid w:val="6E699516"/>
    <w:rsid w:val="6E6A652B"/>
    <w:rsid w:val="6E916F12"/>
    <w:rsid w:val="6E917CC6"/>
    <w:rsid w:val="6E9D04F5"/>
    <w:rsid w:val="6EA711CF"/>
    <w:rsid w:val="6EC38431"/>
    <w:rsid w:val="6ED59C3C"/>
    <w:rsid w:val="6EDB2398"/>
    <w:rsid w:val="6EE66BD7"/>
    <w:rsid w:val="6F0D3452"/>
    <w:rsid w:val="6F0F010C"/>
    <w:rsid w:val="6F129E40"/>
    <w:rsid w:val="6F3C16E4"/>
    <w:rsid w:val="6F3E7159"/>
    <w:rsid w:val="6F742E7B"/>
    <w:rsid w:val="6F76042F"/>
    <w:rsid w:val="6F92DA0A"/>
    <w:rsid w:val="6F9DE86E"/>
    <w:rsid w:val="6FA282CD"/>
    <w:rsid w:val="6FAC6199"/>
    <w:rsid w:val="6FAE6F85"/>
    <w:rsid w:val="6FAF96BD"/>
    <w:rsid w:val="6FB8D61C"/>
    <w:rsid w:val="6FB984A4"/>
    <w:rsid w:val="6FBFAAF7"/>
    <w:rsid w:val="6FCC3F00"/>
    <w:rsid w:val="6FF7EF25"/>
    <w:rsid w:val="7007662E"/>
    <w:rsid w:val="701103BA"/>
    <w:rsid w:val="701B1F02"/>
    <w:rsid w:val="7068D956"/>
    <w:rsid w:val="7088D825"/>
    <w:rsid w:val="709DBBD6"/>
    <w:rsid w:val="70A834AB"/>
    <w:rsid w:val="70B9FE3E"/>
    <w:rsid w:val="70BD95F5"/>
    <w:rsid w:val="70D292AD"/>
    <w:rsid w:val="70E03E01"/>
    <w:rsid w:val="70E280FE"/>
    <w:rsid w:val="70E6DC98"/>
    <w:rsid w:val="70F166EC"/>
    <w:rsid w:val="70F3746B"/>
    <w:rsid w:val="70FC0921"/>
    <w:rsid w:val="7128D493"/>
    <w:rsid w:val="713D17CB"/>
    <w:rsid w:val="7145BA92"/>
    <w:rsid w:val="717A501C"/>
    <w:rsid w:val="71993D1E"/>
    <w:rsid w:val="71B55DE4"/>
    <w:rsid w:val="71CD271F"/>
    <w:rsid w:val="71DB2637"/>
    <w:rsid w:val="71EF0A65"/>
    <w:rsid w:val="71FD53D2"/>
    <w:rsid w:val="7205CB17"/>
    <w:rsid w:val="7227B293"/>
    <w:rsid w:val="7230CB5F"/>
    <w:rsid w:val="723289E1"/>
    <w:rsid w:val="7256302D"/>
    <w:rsid w:val="725D9397"/>
    <w:rsid w:val="726BF47D"/>
    <w:rsid w:val="726C5C73"/>
    <w:rsid w:val="727FDCB9"/>
    <w:rsid w:val="728B3D4B"/>
    <w:rsid w:val="728D75DA"/>
    <w:rsid w:val="729D1EEA"/>
    <w:rsid w:val="72AFE416"/>
    <w:rsid w:val="72BADED2"/>
    <w:rsid w:val="73066CB0"/>
    <w:rsid w:val="730C64C1"/>
    <w:rsid w:val="731144B7"/>
    <w:rsid w:val="732CDD0E"/>
    <w:rsid w:val="733B8D48"/>
    <w:rsid w:val="73B3A614"/>
    <w:rsid w:val="73D568B5"/>
    <w:rsid w:val="741A80FE"/>
    <w:rsid w:val="7443495F"/>
    <w:rsid w:val="74448B01"/>
    <w:rsid w:val="74478F7F"/>
    <w:rsid w:val="7460E711"/>
    <w:rsid w:val="74654192"/>
    <w:rsid w:val="74784C29"/>
    <w:rsid w:val="747933B2"/>
    <w:rsid w:val="7484D6E2"/>
    <w:rsid w:val="749A5E85"/>
    <w:rsid w:val="749D7189"/>
    <w:rsid w:val="749DC08D"/>
    <w:rsid w:val="74C4C2ED"/>
    <w:rsid w:val="74E3F1C9"/>
    <w:rsid w:val="74EC9B47"/>
    <w:rsid w:val="7501398F"/>
    <w:rsid w:val="752EAB04"/>
    <w:rsid w:val="75375C91"/>
    <w:rsid w:val="75484FA2"/>
    <w:rsid w:val="7559B14C"/>
    <w:rsid w:val="7559C61F"/>
    <w:rsid w:val="755F97C5"/>
    <w:rsid w:val="758A4076"/>
    <w:rsid w:val="7598C755"/>
    <w:rsid w:val="75A1CD90"/>
    <w:rsid w:val="75AF2255"/>
    <w:rsid w:val="75C3C159"/>
    <w:rsid w:val="76015630"/>
    <w:rsid w:val="76067ED1"/>
    <w:rsid w:val="76462FAC"/>
    <w:rsid w:val="764E5563"/>
    <w:rsid w:val="7690A61E"/>
    <w:rsid w:val="76965C10"/>
    <w:rsid w:val="7698D5F5"/>
    <w:rsid w:val="76A74E78"/>
    <w:rsid w:val="76ED4668"/>
    <w:rsid w:val="77283B7A"/>
    <w:rsid w:val="77392EDB"/>
    <w:rsid w:val="775F0D5B"/>
    <w:rsid w:val="778439F6"/>
    <w:rsid w:val="7793D45F"/>
    <w:rsid w:val="77A92569"/>
    <w:rsid w:val="77CFF19F"/>
    <w:rsid w:val="77DDFCA6"/>
    <w:rsid w:val="77EFFD99"/>
    <w:rsid w:val="77F54000"/>
    <w:rsid w:val="77F8E65A"/>
    <w:rsid w:val="77FC5298"/>
    <w:rsid w:val="7800FA17"/>
    <w:rsid w:val="781D5B77"/>
    <w:rsid w:val="7826D69B"/>
    <w:rsid w:val="782DA240"/>
    <w:rsid w:val="78415A24"/>
    <w:rsid w:val="7843EE30"/>
    <w:rsid w:val="785B3D88"/>
    <w:rsid w:val="7866145E"/>
    <w:rsid w:val="787B2994"/>
    <w:rsid w:val="788FA83F"/>
    <w:rsid w:val="78C91BBC"/>
    <w:rsid w:val="78C996C8"/>
    <w:rsid w:val="78E0C817"/>
    <w:rsid w:val="78ECFA21"/>
    <w:rsid w:val="791BE3F2"/>
    <w:rsid w:val="791D5185"/>
    <w:rsid w:val="7925A791"/>
    <w:rsid w:val="79290852"/>
    <w:rsid w:val="794B2ED2"/>
    <w:rsid w:val="795FF993"/>
    <w:rsid w:val="79627E04"/>
    <w:rsid w:val="799CEFE5"/>
    <w:rsid w:val="79C7158E"/>
    <w:rsid w:val="79F2EB29"/>
    <w:rsid w:val="79FB9905"/>
    <w:rsid w:val="79FC1BA5"/>
    <w:rsid w:val="7A0F5A96"/>
    <w:rsid w:val="7A3A34E0"/>
    <w:rsid w:val="7A73938C"/>
    <w:rsid w:val="7A943169"/>
    <w:rsid w:val="7AA8A89B"/>
    <w:rsid w:val="7AC02DC2"/>
    <w:rsid w:val="7AD21B9D"/>
    <w:rsid w:val="7AD5436F"/>
    <w:rsid w:val="7B05AFB3"/>
    <w:rsid w:val="7B2B0936"/>
    <w:rsid w:val="7B4BDAD5"/>
    <w:rsid w:val="7B4D5920"/>
    <w:rsid w:val="7B64491F"/>
    <w:rsid w:val="7B716829"/>
    <w:rsid w:val="7B797638"/>
    <w:rsid w:val="7B9F59A5"/>
    <w:rsid w:val="7BA90AB3"/>
    <w:rsid w:val="7BAE0197"/>
    <w:rsid w:val="7BB103FC"/>
    <w:rsid w:val="7BB53CC2"/>
    <w:rsid w:val="7BB7EC52"/>
    <w:rsid w:val="7BC86922"/>
    <w:rsid w:val="7BE08453"/>
    <w:rsid w:val="7BF7903B"/>
    <w:rsid w:val="7C214EFC"/>
    <w:rsid w:val="7C46DEC3"/>
    <w:rsid w:val="7C6274E0"/>
    <w:rsid w:val="7C6AC777"/>
    <w:rsid w:val="7C6EB22E"/>
    <w:rsid w:val="7C897D73"/>
    <w:rsid w:val="7C9D7810"/>
    <w:rsid w:val="7CA7EA5E"/>
    <w:rsid w:val="7CA9770F"/>
    <w:rsid w:val="7CBA73CA"/>
    <w:rsid w:val="7CD16A84"/>
    <w:rsid w:val="7CD7C486"/>
    <w:rsid w:val="7CDD0333"/>
    <w:rsid w:val="7CE82527"/>
    <w:rsid w:val="7CFFA34D"/>
    <w:rsid w:val="7D03CEA5"/>
    <w:rsid w:val="7D12F99F"/>
    <w:rsid w:val="7D1A103D"/>
    <w:rsid w:val="7D2878D5"/>
    <w:rsid w:val="7D44444F"/>
    <w:rsid w:val="7D4746BA"/>
    <w:rsid w:val="7D4D09DA"/>
    <w:rsid w:val="7D4F5EB0"/>
    <w:rsid w:val="7D60FB1E"/>
    <w:rsid w:val="7D7B95C7"/>
    <w:rsid w:val="7D9A78BA"/>
    <w:rsid w:val="7DAF9B5F"/>
    <w:rsid w:val="7DBFEC6F"/>
    <w:rsid w:val="7DC406F7"/>
    <w:rsid w:val="7DD007F8"/>
    <w:rsid w:val="7DDE402A"/>
    <w:rsid w:val="7DE274E4"/>
    <w:rsid w:val="7E1DCEEA"/>
    <w:rsid w:val="7E20870A"/>
    <w:rsid w:val="7E222F9C"/>
    <w:rsid w:val="7E289B6B"/>
    <w:rsid w:val="7E333BD3"/>
    <w:rsid w:val="7E3FF001"/>
    <w:rsid w:val="7E668E59"/>
    <w:rsid w:val="7E7D9F40"/>
    <w:rsid w:val="7E942D92"/>
    <w:rsid w:val="7E9B823D"/>
    <w:rsid w:val="7E9C47FA"/>
    <w:rsid w:val="7EAFD9C9"/>
    <w:rsid w:val="7EB2A848"/>
    <w:rsid w:val="7EBEDEE2"/>
    <w:rsid w:val="7ED0D9D7"/>
    <w:rsid w:val="7EE53760"/>
    <w:rsid w:val="7F024767"/>
    <w:rsid w:val="7F217541"/>
    <w:rsid w:val="7F2ADFB3"/>
    <w:rsid w:val="7F2C57F6"/>
    <w:rsid w:val="7F38AFD1"/>
    <w:rsid w:val="7F3F0F6C"/>
    <w:rsid w:val="7F6237A3"/>
    <w:rsid w:val="7F67406A"/>
    <w:rsid w:val="7F707F41"/>
    <w:rsid w:val="7F840246"/>
    <w:rsid w:val="7F8E1DE2"/>
    <w:rsid w:val="7F9149A2"/>
    <w:rsid w:val="7FD311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D4E8D2"/>
  <w15:chartTrackingRefBased/>
  <w15:docId w15:val="{18439781-E43B-46D9-88BF-AD6DA18693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ja-JP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F0E24"/>
    <w:pPr>
      <w:spacing w:after="120" w:line="360" w:lineRule="auto"/>
      <w:jc w:val="both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E20D55"/>
    <w:pPr>
      <w:keepNext/>
      <w:keepLines/>
      <w:numPr>
        <w:numId w:val="45"/>
      </w:numPr>
      <w:spacing w:before="240" w:after="240" w:line="240" w:lineRule="auto"/>
      <w:outlineLvl w:val="0"/>
    </w:pPr>
    <w:rPr>
      <w:rFonts w:eastAsiaTheme="majorEastAsia"/>
      <w:color w:val="000000" w:themeColor="text1"/>
      <w:sz w:val="40"/>
      <w:szCs w:val="40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462E8"/>
    <w:pPr>
      <w:numPr>
        <w:ilvl w:val="1"/>
      </w:numPr>
      <w:ind w:left="851" w:hanging="851"/>
      <w:outlineLvl w:val="1"/>
    </w:pPr>
    <w:rPr>
      <w:sz w:val="36"/>
      <w:szCs w:val="36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2462E8"/>
    <w:pPr>
      <w:numPr>
        <w:ilvl w:val="2"/>
      </w:numPr>
      <w:ind w:left="993" w:hanging="993"/>
      <w:outlineLvl w:val="2"/>
    </w:pPr>
    <w:rPr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7595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7595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7595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7595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7595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7595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20D55"/>
    <w:rPr>
      <w:rFonts w:ascii="Times New Roman" w:eastAsiaTheme="majorEastAsia" w:hAnsi="Times New Roman" w:cs="Times New Roman"/>
      <w:color w:val="000000" w:themeColor="text1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E20D55"/>
    <w:rPr>
      <w:rFonts w:ascii="Times New Roman" w:eastAsiaTheme="majorEastAsia" w:hAnsi="Times New Roman" w:cs="Times New Roman"/>
      <w:color w:val="000000" w:themeColor="text1"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rsid w:val="00FE5B36"/>
    <w:rPr>
      <w:rFonts w:ascii="Times New Roman" w:eastAsiaTheme="majorEastAsia" w:hAnsi="Times New Roman" w:cs="Times New Roman"/>
      <w:color w:val="000000" w:themeColor="text1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7595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7595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7595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7595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7595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7595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12002"/>
    <w:pPr>
      <w:spacing w:line="240" w:lineRule="auto"/>
      <w:jc w:val="center"/>
    </w:pPr>
    <w:rPr>
      <w:b/>
      <w:bC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512002"/>
    <w:rPr>
      <w:rFonts w:ascii="Times New Roman" w:hAnsi="Times New Roman" w:cs="Times New Roman"/>
      <w:b/>
      <w:bC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ED020D"/>
    <w:pPr>
      <w:spacing w:line="240" w:lineRule="auto"/>
      <w:jc w:val="center"/>
    </w:pPr>
    <w:rPr>
      <w:sz w:val="40"/>
      <w:szCs w:val="40"/>
    </w:rPr>
  </w:style>
  <w:style w:type="character" w:customStyle="1" w:styleId="SubtitleChar">
    <w:name w:val="Subtitle Char"/>
    <w:basedOn w:val="DefaultParagraphFont"/>
    <w:link w:val="Subtitle"/>
    <w:uiPriority w:val="11"/>
    <w:rsid w:val="00ED020D"/>
    <w:rPr>
      <w:rFonts w:ascii="Times New Roman" w:hAnsi="Times New Roman" w:cs="Times New Roman"/>
      <w:sz w:val="40"/>
      <w:szCs w:val="40"/>
    </w:rPr>
  </w:style>
  <w:style w:type="paragraph" w:styleId="Quote">
    <w:name w:val="Quote"/>
    <w:basedOn w:val="Normal"/>
    <w:next w:val="Normal"/>
    <w:link w:val="QuoteChar"/>
    <w:uiPriority w:val="29"/>
    <w:qFormat/>
    <w:rsid w:val="0097595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7595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7595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7595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7595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7595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7595E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97595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7595E"/>
    <w:rPr>
      <w:color w:val="605E5C"/>
      <w:shd w:val="clear" w:color="auto" w:fill="E1DFDD"/>
    </w:rPr>
  </w:style>
  <w:style w:type="paragraph" w:customStyle="1" w:styleId="Table">
    <w:name w:val="Table"/>
    <w:basedOn w:val="Normal"/>
    <w:uiPriority w:val="3"/>
    <w:qFormat/>
    <w:rsid w:val="00350EBA"/>
    <w:pPr>
      <w:spacing w:after="0" w:line="240" w:lineRule="auto"/>
      <w:jc w:val="center"/>
    </w:pPr>
    <w:rPr>
      <w:sz w:val="20"/>
      <w:szCs w:val="20"/>
    </w:rPr>
  </w:style>
  <w:style w:type="paragraph" w:customStyle="1" w:styleId="Tableheading">
    <w:name w:val="Table heading"/>
    <w:basedOn w:val="Table"/>
    <w:uiPriority w:val="2"/>
    <w:qFormat/>
    <w:rsid w:val="00260250"/>
    <w:rPr>
      <w:b/>
      <w:bCs/>
    </w:rPr>
  </w:style>
  <w:style w:type="paragraph" w:customStyle="1" w:styleId="Figure">
    <w:name w:val="Figure"/>
    <w:basedOn w:val="Normal"/>
    <w:uiPriority w:val="1"/>
    <w:qFormat/>
    <w:rsid w:val="00D00CF5"/>
    <w:pPr>
      <w:spacing w:after="0" w:line="240" w:lineRule="auto"/>
      <w:jc w:val="center"/>
    </w:pPr>
  </w:style>
  <w:style w:type="paragraph" w:styleId="Header">
    <w:name w:val="header"/>
    <w:basedOn w:val="Normal"/>
    <w:link w:val="HeaderChar"/>
    <w:uiPriority w:val="99"/>
    <w:unhideWhenUsed/>
    <w:rsid w:val="00155B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55B79"/>
    <w:rPr>
      <w:rFonts w:ascii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155B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55B79"/>
    <w:rPr>
      <w:rFonts w:ascii="Times New Roman" w:hAnsi="Times New Roman" w:cs="Times New Roman"/>
    </w:rPr>
  </w:style>
  <w:style w:type="paragraph" w:customStyle="1" w:styleId="HeadingiexcludedfromTOC">
    <w:name w:val="Heading i (excluded from TOC)"/>
    <w:basedOn w:val="Normal"/>
    <w:next w:val="Normal"/>
    <w:uiPriority w:val="8"/>
    <w:qFormat/>
    <w:rsid w:val="00990FFA"/>
    <w:pPr>
      <w:ind w:left="360" w:hanging="360"/>
    </w:pPr>
    <w:rPr>
      <w:sz w:val="40"/>
      <w:szCs w:val="40"/>
    </w:rPr>
  </w:style>
  <w:style w:type="paragraph" w:styleId="TOCHeading">
    <w:name w:val="TOC Heading"/>
    <w:basedOn w:val="Heading1"/>
    <w:next w:val="Normal"/>
    <w:uiPriority w:val="39"/>
    <w:unhideWhenUsed/>
    <w:qFormat/>
    <w:rsid w:val="00990FFA"/>
    <w:pPr>
      <w:numPr>
        <w:numId w:val="0"/>
      </w:numPr>
      <w:spacing w:after="0" w:line="259" w:lineRule="auto"/>
      <w:outlineLvl w:val="9"/>
    </w:pPr>
    <w:rPr>
      <w:rFonts w:asciiTheme="majorHAnsi" w:hAnsiTheme="majorHAnsi" w:cstheme="majorBidi"/>
      <w:color w:val="0F4761" w:themeColor="accent1" w:themeShade="BF"/>
      <w:kern w:val="0"/>
      <w:sz w:val="32"/>
      <w:szCs w:val="32"/>
      <w:lang w:val="en-US" w:eastAsia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990FF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990FFA"/>
    <w:pPr>
      <w:spacing w:after="100"/>
      <w:ind w:left="240"/>
    </w:pPr>
  </w:style>
  <w:style w:type="paragraph" w:styleId="Caption">
    <w:name w:val="caption"/>
    <w:basedOn w:val="Normal"/>
    <w:next w:val="Normal"/>
    <w:uiPriority w:val="35"/>
    <w:unhideWhenUsed/>
    <w:qFormat/>
    <w:rsid w:val="007731B9"/>
    <w:pPr>
      <w:spacing w:after="240" w:line="240" w:lineRule="auto"/>
      <w:jc w:val="center"/>
    </w:pPr>
    <w:rPr>
      <w:color w:val="000000" w:themeColor="text1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F729EB"/>
    <w:pPr>
      <w:tabs>
        <w:tab w:val="left" w:pos="384"/>
      </w:tabs>
      <w:spacing w:after="0" w:line="240" w:lineRule="auto"/>
      <w:ind w:left="384" w:hanging="384"/>
      <w:jc w:val="left"/>
    </w:pPr>
  </w:style>
  <w:style w:type="character" w:styleId="FollowedHyperlink">
    <w:name w:val="FollowedHyperlink"/>
    <w:basedOn w:val="DefaultParagraphFont"/>
    <w:uiPriority w:val="99"/>
    <w:semiHidden/>
    <w:unhideWhenUsed/>
    <w:rsid w:val="004A2906"/>
    <w:rPr>
      <w:color w:val="96607D" w:themeColor="followedHyperlink"/>
      <w:u w:val="single"/>
    </w:rPr>
  </w:style>
  <w:style w:type="table" w:styleId="TableGrid">
    <w:name w:val="Table Grid"/>
    <w:basedOn w:val="TableNormal"/>
    <w:uiPriority w:val="39"/>
    <w:rsid w:val="009C3F8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ingiiincludeinTOC">
    <w:name w:val="Heading ii (include in TOC"/>
    <w:aliases w:val="but not numbered)"/>
    <w:basedOn w:val="Normal"/>
    <w:next w:val="Normal"/>
    <w:uiPriority w:val="8"/>
    <w:qFormat/>
    <w:rsid w:val="009D6465"/>
    <w:pPr>
      <w:outlineLvl w:val="0"/>
    </w:pPr>
    <w:rPr>
      <w:sz w:val="40"/>
      <w:szCs w:val="40"/>
    </w:rPr>
  </w:style>
  <w:style w:type="paragraph" w:styleId="TableofFigures">
    <w:name w:val="table of figures"/>
    <w:basedOn w:val="Normal"/>
    <w:next w:val="Normal"/>
    <w:uiPriority w:val="99"/>
    <w:unhideWhenUsed/>
    <w:rsid w:val="008844ED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8214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214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21446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14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1446"/>
    <w:rPr>
      <w:rFonts w:ascii="Times New Roman" w:hAnsi="Times New Roman" w:cs="Times New Roman"/>
      <w:b/>
      <w:bCs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5274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C45403"/>
    <w:pPr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887068"/>
    <w:rPr>
      <w:color w:val="666666"/>
    </w:rPr>
  </w:style>
  <w:style w:type="character" w:customStyle="1" w:styleId="FootnoteTextChar1">
    <w:name w:val="Footnote Text Char1"/>
    <w:basedOn w:val="DefaultParagraphFont"/>
    <w:uiPriority w:val="99"/>
    <w:semiHidden/>
    <w:rsid w:val="00A5274B"/>
    <w:rPr>
      <w:rFonts w:ascii="Times New Roman" w:hAnsi="Times New Roman" w:cs="Times New Roman"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486156"/>
    <w:pPr>
      <w:spacing w:after="100"/>
      <w:ind w:left="480"/>
    </w:pPr>
  </w:style>
  <w:style w:type="paragraph" w:styleId="NoSpacing">
    <w:name w:val="No Spacing"/>
    <w:basedOn w:val="Tableheading"/>
    <w:uiPriority w:val="1"/>
    <w:qFormat/>
    <w:rsid w:val="00350EBA"/>
  </w:style>
  <w:style w:type="paragraph" w:customStyle="1" w:styleId="Tablefootnotes">
    <w:name w:val="Table footnotes"/>
    <w:basedOn w:val="Caption"/>
    <w:next w:val="Normal"/>
    <w:uiPriority w:val="36"/>
    <w:qFormat/>
    <w:rsid w:val="002619BA"/>
    <w:pPr>
      <w:spacing w:after="0"/>
      <w:jc w:val="left"/>
    </w:pPr>
  </w:style>
  <w:style w:type="paragraph" w:customStyle="1" w:styleId="Listintable">
    <w:name w:val="List in table"/>
    <w:basedOn w:val="Table"/>
    <w:uiPriority w:val="4"/>
    <w:rsid w:val="00B831A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875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3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97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57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758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6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55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460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3743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42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27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1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886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20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43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364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0430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782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90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43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7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9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33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07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7D9020-6FF2-4268-B737-6E4447A947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7</TotalTime>
  <Pages>9</Pages>
  <Words>805</Words>
  <Characters>458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4</CharactersWithSpaces>
  <SharedDoc>false</SharedDoc>
  <HLinks>
    <vt:vector size="498" baseType="variant">
      <vt:variant>
        <vt:i4>6881385</vt:i4>
      </vt:variant>
      <vt:variant>
        <vt:i4>1119</vt:i4>
      </vt:variant>
      <vt:variant>
        <vt:i4>0</vt:i4>
      </vt:variant>
      <vt:variant>
        <vt:i4>5</vt:i4>
      </vt:variant>
      <vt:variant>
        <vt:lpwstr>https://www.accessdata.fda.gov/scripts/cdrh/cfdocs/cfstandards/results.cfm</vt:lpwstr>
      </vt:variant>
      <vt:variant>
        <vt:lpwstr/>
      </vt:variant>
      <vt:variant>
        <vt:i4>2424866</vt:i4>
      </vt:variant>
      <vt:variant>
        <vt:i4>1113</vt:i4>
      </vt:variant>
      <vt:variant>
        <vt:i4>0</vt:i4>
      </vt:variant>
      <vt:variant>
        <vt:i4>5</vt:i4>
      </vt:variant>
      <vt:variant>
        <vt:lpwstr>https://www.canada.ca/en/health-canada/services/drugs-health-products/medical-devices/standards/list-recognized-standards-medical-devices-guidance.html</vt:lpwstr>
      </vt:variant>
      <vt:variant>
        <vt:lpwstr/>
      </vt:variant>
      <vt:variant>
        <vt:i4>7667778</vt:i4>
      </vt:variant>
      <vt:variant>
        <vt:i4>1098</vt:i4>
      </vt:variant>
      <vt:variant>
        <vt:i4>0</vt:i4>
      </vt:variant>
      <vt:variant>
        <vt:i4>5</vt:i4>
      </vt:variant>
      <vt:variant>
        <vt:lpwstr/>
      </vt:variant>
      <vt:variant>
        <vt:lpwstr>_Other_implant_biomaterials</vt:lpwstr>
      </vt:variant>
      <vt:variant>
        <vt:i4>8323140</vt:i4>
      </vt:variant>
      <vt:variant>
        <vt:i4>1095</vt:i4>
      </vt:variant>
      <vt:variant>
        <vt:i4>0</vt:i4>
      </vt:variant>
      <vt:variant>
        <vt:i4>5</vt:i4>
      </vt:variant>
      <vt:variant>
        <vt:lpwstr/>
      </vt:variant>
      <vt:variant>
        <vt:lpwstr>_Bone_imaging_technologies</vt:lpwstr>
      </vt:variant>
      <vt:variant>
        <vt:i4>5767265</vt:i4>
      </vt:variant>
      <vt:variant>
        <vt:i4>1092</vt:i4>
      </vt:variant>
      <vt:variant>
        <vt:i4>0</vt:i4>
      </vt:variant>
      <vt:variant>
        <vt:i4>5</vt:i4>
      </vt:variant>
      <vt:variant>
        <vt:lpwstr/>
      </vt:variant>
      <vt:variant>
        <vt:lpwstr>_Blood_flow_measurement</vt:lpwstr>
      </vt:variant>
      <vt:variant>
        <vt:i4>6619152</vt:i4>
      </vt:variant>
      <vt:variant>
        <vt:i4>1086</vt:i4>
      </vt:variant>
      <vt:variant>
        <vt:i4>0</vt:i4>
      </vt:variant>
      <vt:variant>
        <vt:i4>5</vt:i4>
      </vt:variant>
      <vt:variant>
        <vt:lpwstr/>
      </vt:variant>
      <vt:variant>
        <vt:lpwstr>_Biomaterials_for_fracture-healing</vt:lpwstr>
      </vt:variant>
      <vt:variant>
        <vt:i4>1441825</vt:i4>
      </vt:variant>
      <vt:variant>
        <vt:i4>1083</vt:i4>
      </vt:variant>
      <vt:variant>
        <vt:i4>0</vt:i4>
      </vt:variant>
      <vt:variant>
        <vt:i4>5</vt:i4>
      </vt:variant>
      <vt:variant>
        <vt:lpwstr/>
      </vt:variant>
      <vt:variant>
        <vt:lpwstr>_Treatment_and_management</vt:lpwstr>
      </vt:variant>
      <vt:variant>
        <vt:i4>2359347</vt:i4>
      </vt:variant>
      <vt:variant>
        <vt:i4>1080</vt:i4>
      </vt:variant>
      <vt:variant>
        <vt:i4>0</vt:i4>
      </vt:variant>
      <vt:variant>
        <vt:i4>5</vt:i4>
      </vt:variant>
      <vt:variant>
        <vt:lpwstr/>
      </vt:variant>
      <vt:variant>
        <vt:lpwstr>_Abnormal_healing</vt:lpwstr>
      </vt:variant>
      <vt:variant>
        <vt:i4>5046390</vt:i4>
      </vt:variant>
      <vt:variant>
        <vt:i4>1077</vt:i4>
      </vt:variant>
      <vt:variant>
        <vt:i4>0</vt:i4>
      </vt:variant>
      <vt:variant>
        <vt:i4>5</vt:i4>
      </vt:variant>
      <vt:variant>
        <vt:lpwstr/>
      </vt:variant>
      <vt:variant>
        <vt:lpwstr>_Types_of_bone</vt:lpwstr>
      </vt:variant>
      <vt:variant>
        <vt:i4>1703983</vt:i4>
      </vt:variant>
      <vt:variant>
        <vt:i4>1074</vt:i4>
      </vt:variant>
      <vt:variant>
        <vt:i4>0</vt:i4>
      </vt:variant>
      <vt:variant>
        <vt:i4>5</vt:i4>
      </vt:variant>
      <vt:variant>
        <vt:lpwstr/>
      </vt:variant>
      <vt:variant>
        <vt:lpwstr>_Epidemiology_and_burden</vt:lpwstr>
      </vt:variant>
      <vt:variant>
        <vt:i4>3997703</vt:i4>
      </vt:variant>
      <vt:variant>
        <vt:i4>1071</vt:i4>
      </vt:variant>
      <vt:variant>
        <vt:i4>0</vt:i4>
      </vt:variant>
      <vt:variant>
        <vt:i4>5</vt:i4>
      </vt:variant>
      <vt:variant>
        <vt:lpwstr/>
      </vt:variant>
      <vt:variant>
        <vt:lpwstr>_Mechanical_properties_of</vt:lpwstr>
      </vt:variant>
      <vt:variant>
        <vt:i4>4587598</vt:i4>
      </vt:variant>
      <vt:variant>
        <vt:i4>1056</vt:i4>
      </vt:variant>
      <vt:variant>
        <vt:i4>0</vt:i4>
      </vt:variant>
      <vt:variant>
        <vt:i4>5</vt:i4>
      </vt:variant>
      <vt:variant>
        <vt:lpwstr/>
      </vt:variant>
      <vt:variant>
        <vt:lpwstr>_Relevant_standards</vt:lpwstr>
      </vt:variant>
      <vt:variant>
        <vt:i4>589884</vt:i4>
      </vt:variant>
      <vt:variant>
        <vt:i4>996</vt:i4>
      </vt:variant>
      <vt:variant>
        <vt:i4>0</vt:i4>
      </vt:variant>
      <vt:variant>
        <vt:i4>5</vt:i4>
      </vt:variant>
      <vt:variant>
        <vt:lpwstr/>
      </vt:variant>
      <vt:variant>
        <vt:lpwstr>_Introduction_and_project</vt:lpwstr>
      </vt:variant>
      <vt:variant>
        <vt:i4>4522065</vt:i4>
      </vt:variant>
      <vt:variant>
        <vt:i4>495</vt:i4>
      </vt:variant>
      <vt:variant>
        <vt:i4>0</vt:i4>
      </vt:variant>
      <vt:variant>
        <vt:i4>5</vt:i4>
      </vt:variant>
      <vt:variant>
        <vt:lpwstr/>
      </vt:variant>
      <vt:variant>
        <vt:lpwstr>_Normal_healing</vt:lpwstr>
      </vt:variant>
      <vt:variant>
        <vt:i4>1572922</vt:i4>
      </vt:variant>
      <vt:variant>
        <vt:i4>425</vt:i4>
      </vt:variant>
      <vt:variant>
        <vt:i4>0</vt:i4>
      </vt:variant>
      <vt:variant>
        <vt:i4>5</vt:i4>
      </vt:variant>
      <vt:variant>
        <vt:lpwstr/>
      </vt:variant>
      <vt:variant>
        <vt:lpwstr>_Toc178368538</vt:lpwstr>
      </vt:variant>
      <vt:variant>
        <vt:i4>1572922</vt:i4>
      </vt:variant>
      <vt:variant>
        <vt:i4>419</vt:i4>
      </vt:variant>
      <vt:variant>
        <vt:i4>0</vt:i4>
      </vt:variant>
      <vt:variant>
        <vt:i4>5</vt:i4>
      </vt:variant>
      <vt:variant>
        <vt:lpwstr/>
      </vt:variant>
      <vt:variant>
        <vt:lpwstr>_Toc178368537</vt:lpwstr>
      </vt:variant>
      <vt:variant>
        <vt:i4>1572922</vt:i4>
      </vt:variant>
      <vt:variant>
        <vt:i4>413</vt:i4>
      </vt:variant>
      <vt:variant>
        <vt:i4>0</vt:i4>
      </vt:variant>
      <vt:variant>
        <vt:i4>5</vt:i4>
      </vt:variant>
      <vt:variant>
        <vt:lpwstr/>
      </vt:variant>
      <vt:variant>
        <vt:lpwstr>_Toc178368536</vt:lpwstr>
      </vt:variant>
      <vt:variant>
        <vt:i4>1572922</vt:i4>
      </vt:variant>
      <vt:variant>
        <vt:i4>407</vt:i4>
      </vt:variant>
      <vt:variant>
        <vt:i4>0</vt:i4>
      </vt:variant>
      <vt:variant>
        <vt:i4>5</vt:i4>
      </vt:variant>
      <vt:variant>
        <vt:lpwstr/>
      </vt:variant>
      <vt:variant>
        <vt:lpwstr>_Toc178368535</vt:lpwstr>
      </vt:variant>
      <vt:variant>
        <vt:i4>1572922</vt:i4>
      </vt:variant>
      <vt:variant>
        <vt:i4>401</vt:i4>
      </vt:variant>
      <vt:variant>
        <vt:i4>0</vt:i4>
      </vt:variant>
      <vt:variant>
        <vt:i4>5</vt:i4>
      </vt:variant>
      <vt:variant>
        <vt:lpwstr/>
      </vt:variant>
      <vt:variant>
        <vt:lpwstr>_Toc178368534</vt:lpwstr>
      </vt:variant>
      <vt:variant>
        <vt:i4>1572922</vt:i4>
      </vt:variant>
      <vt:variant>
        <vt:i4>389</vt:i4>
      </vt:variant>
      <vt:variant>
        <vt:i4>0</vt:i4>
      </vt:variant>
      <vt:variant>
        <vt:i4>5</vt:i4>
      </vt:variant>
      <vt:variant>
        <vt:lpwstr/>
      </vt:variant>
      <vt:variant>
        <vt:lpwstr>_Toc178368533</vt:lpwstr>
      </vt:variant>
      <vt:variant>
        <vt:i4>1572922</vt:i4>
      </vt:variant>
      <vt:variant>
        <vt:i4>383</vt:i4>
      </vt:variant>
      <vt:variant>
        <vt:i4>0</vt:i4>
      </vt:variant>
      <vt:variant>
        <vt:i4>5</vt:i4>
      </vt:variant>
      <vt:variant>
        <vt:lpwstr/>
      </vt:variant>
      <vt:variant>
        <vt:lpwstr>_Toc178368532</vt:lpwstr>
      </vt:variant>
      <vt:variant>
        <vt:i4>1572922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178368531</vt:lpwstr>
      </vt:variant>
      <vt:variant>
        <vt:i4>1572922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178368530</vt:lpwstr>
      </vt:variant>
      <vt:variant>
        <vt:i4>1638458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178368529</vt:lpwstr>
      </vt:variant>
      <vt:variant>
        <vt:i4>1638458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178368528</vt:lpwstr>
      </vt:variant>
      <vt:variant>
        <vt:i4>1638458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178368527</vt:lpwstr>
      </vt:variant>
      <vt:variant>
        <vt:i4>1638458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178368526</vt:lpwstr>
      </vt:variant>
      <vt:variant>
        <vt:i4>1638458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178368525</vt:lpwstr>
      </vt:variant>
      <vt:variant>
        <vt:i4>1638458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178368524</vt:lpwstr>
      </vt:variant>
      <vt:variant>
        <vt:i4>1638458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178368523</vt:lpwstr>
      </vt:variant>
      <vt:variant>
        <vt:i4>1638458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178368522</vt:lpwstr>
      </vt:variant>
      <vt:variant>
        <vt:i4>1376315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178347614</vt:lpwstr>
      </vt:variant>
      <vt:variant>
        <vt:i4>1376315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178347613</vt:lpwstr>
      </vt:variant>
      <vt:variant>
        <vt:i4>1376315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178347612</vt:lpwstr>
      </vt:variant>
      <vt:variant>
        <vt:i4>1376315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178347611</vt:lpwstr>
      </vt:variant>
      <vt:variant>
        <vt:i4>1376315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178347610</vt:lpwstr>
      </vt:variant>
      <vt:variant>
        <vt:i4>1310779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178347609</vt:lpwstr>
      </vt:variant>
      <vt:variant>
        <vt:i4>1310779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178347608</vt:lpwstr>
      </vt:variant>
      <vt:variant>
        <vt:i4>1310779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178347607</vt:lpwstr>
      </vt:variant>
      <vt:variant>
        <vt:i4>1310779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178347606</vt:lpwstr>
      </vt:variant>
      <vt:variant>
        <vt:i4>1310779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178347605</vt:lpwstr>
      </vt:variant>
      <vt:variant>
        <vt:i4>1310779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178347604</vt:lpwstr>
      </vt:variant>
      <vt:variant>
        <vt:i4>1310779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178347603</vt:lpwstr>
      </vt:variant>
      <vt:variant>
        <vt:i4>1310779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178347602</vt:lpwstr>
      </vt:variant>
      <vt:variant>
        <vt:i4>1310779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178347601</vt:lpwstr>
      </vt:variant>
      <vt:variant>
        <vt:i4>1310779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78347600</vt:lpwstr>
      </vt:variant>
      <vt:variant>
        <vt:i4>1900600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78347599</vt:lpwstr>
      </vt:variant>
      <vt:variant>
        <vt:i4>1900600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78347598</vt:lpwstr>
      </vt:variant>
      <vt:variant>
        <vt:i4>1900600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78347597</vt:lpwstr>
      </vt:variant>
      <vt:variant>
        <vt:i4>1900600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78347596</vt:lpwstr>
      </vt:variant>
      <vt:variant>
        <vt:i4>1900600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78347595</vt:lpwstr>
      </vt:variant>
      <vt:variant>
        <vt:i4>1900600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78347594</vt:lpwstr>
      </vt:variant>
      <vt:variant>
        <vt:i4>1900600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78347593</vt:lpwstr>
      </vt:variant>
      <vt:variant>
        <vt:i4>1900600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78347592</vt:lpwstr>
      </vt:variant>
      <vt:variant>
        <vt:i4>1900600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78347591</vt:lpwstr>
      </vt:variant>
      <vt:variant>
        <vt:i4>1900600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78347590</vt:lpwstr>
      </vt:variant>
      <vt:variant>
        <vt:i4>1835064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78347589</vt:lpwstr>
      </vt:variant>
      <vt:variant>
        <vt:i4>1835064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78347588</vt:lpwstr>
      </vt:variant>
      <vt:variant>
        <vt:i4>1835064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78347587</vt:lpwstr>
      </vt:variant>
      <vt:variant>
        <vt:i4>1835064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78347586</vt:lpwstr>
      </vt:variant>
      <vt:variant>
        <vt:i4>1835064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78347585</vt:lpwstr>
      </vt:variant>
      <vt:variant>
        <vt:i4>1835064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78347584</vt:lpwstr>
      </vt:variant>
      <vt:variant>
        <vt:i4>1835064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78347583</vt:lpwstr>
      </vt:variant>
      <vt:variant>
        <vt:i4>1835064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78347582</vt:lpwstr>
      </vt:variant>
      <vt:variant>
        <vt:i4>1835064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78347581</vt:lpwstr>
      </vt:variant>
      <vt:variant>
        <vt:i4>1835064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78347580</vt:lpwstr>
      </vt:variant>
      <vt:variant>
        <vt:i4>1245240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78347579</vt:lpwstr>
      </vt:variant>
      <vt:variant>
        <vt:i4>1245240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78347578</vt:lpwstr>
      </vt:variant>
      <vt:variant>
        <vt:i4>1245240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78347577</vt:lpwstr>
      </vt:variant>
      <vt:variant>
        <vt:i4>1245240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78347576</vt:lpwstr>
      </vt:variant>
      <vt:variant>
        <vt:i4>1245240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78347575</vt:lpwstr>
      </vt:variant>
      <vt:variant>
        <vt:i4>1245240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78347574</vt:lpwstr>
      </vt:variant>
      <vt:variant>
        <vt:i4>124524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78347573</vt:lpwstr>
      </vt:variant>
      <vt:variant>
        <vt:i4>124524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78347572</vt:lpwstr>
      </vt:variant>
      <vt:variant>
        <vt:i4>1245240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78347571</vt:lpwstr>
      </vt:variant>
      <vt:variant>
        <vt:i4>1245240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78347570</vt:lpwstr>
      </vt:variant>
      <vt:variant>
        <vt:i4>117970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78347569</vt:lpwstr>
      </vt:variant>
      <vt:variant>
        <vt:i4>117970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78347568</vt:lpwstr>
      </vt:variant>
      <vt:variant>
        <vt:i4>117970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78347567</vt:lpwstr>
      </vt:variant>
      <vt:variant>
        <vt:i4>117970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78347566</vt:lpwstr>
      </vt:variant>
      <vt:variant>
        <vt:i4>117970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78347565</vt:lpwstr>
      </vt:variant>
      <vt:variant>
        <vt:i4>117970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78347564</vt:lpwstr>
      </vt:variant>
      <vt:variant>
        <vt:i4>117970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7834756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yen Ta</dc:creator>
  <cp:keywords/>
  <dc:description/>
  <cp:lastModifiedBy>Brunel Sontia</cp:lastModifiedBy>
  <cp:revision>11</cp:revision>
  <dcterms:created xsi:type="dcterms:W3CDTF">2025-01-27T20:18:00Z</dcterms:created>
  <dcterms:modified xsi:type="dcterms:W3CDTF">2025-01-28T0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2">
    <vt:lpwstr>nalAbbreviations" value="true"/&gt;&lt;pref name="dontAskDelayCitationUpdates" value="true"/&gt;&lt;/prefs&gt;&lt;/data&gt;</vt:lpwstr>
  </property>
  <property fmtid="{D5CDD505-2E9C-101B-9397-08002B2CF9AE}" pid="3" name="ZOTERO_PREF_1">
    <vt:lpwstr>&lt;data data-version="3" zotero-version="6.0.36"&gt;&lt;session id="uBWwujvG"/&gt;&lt;style id="http://www.zotero.org/styles/ieee" locale="en-US" hasBibliography="1" bibliographyStyleHasBeenSet="1"/&gt;&lt;prefs&gt;&lt;pref name="fieldType" value="Field"/&gt;&lt;pref name="automaticJour</vt:lpwstr>
  </property>
</Properties>
</file>